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A3C130" w14:textId="5DCF669C" w:rsidR="00832324" w:rsidRDefault="008750AC" w:rsidP="00F73113">
      <w:pPr>
        <w:pStyle w:val="Title"/>
      </w:pPr>
      <w:r w:rsidRPr="008750AC">
        <w:t>Pre-exposure prophylaxis</w:t>
      </w:r>
      <w:r w:rsidR="0002652B">
        <w:t>: Utilisation analysis</w:t>
      </w:r>
      <w:r w:rsidR="00DC55C4">
        <w:t xml:space="preserve"> using PBS data</w:t>
      </w:r>
    </w:p>
    <w:p w14:paraId="68F00614" w14:textId="799F8740" w:rsidR="00736041" w:rsidRDefault="009053D3" w:rsidP="00F73113">
      <w:pPr>
        <w:pStyle w:val="Title2"/>
      </w:pPr>
      <w:r>
        <w:t>D</w:t>
      </w:r>
      <w:r w:rsidR="00832324" w:rsidRPr="0063631C">
        <w:t xml:space="preserve">rug utilisation sub-committee </w:t>
      </w:r>
      <w:r w:rsidR="00832324">
        <w:t>(DUSC)</w:t>
      </w:r>
    </w:p>
    <w:p w14:paraId="78148839" w14:textId="79BDCCA3" w:rsidR="009053D3" w:rsidRPr="00F73113" w:rsidRDefault="00064A97" w:rsidP="00F73113">
      <w:pPr>
        <w:pStyle w:val="Meetingdate"/>
      </w:pPr>
      <w:r>
        <w:t>October</w:t>
      </w:r>
      <w:r w:rsidR="003F0004">
        <w:t xml:space="preserve"> 2021</w:t>
      </w:r>
    </w:p>
    <w:p w14:paraId="1494B8AD" w14:textId="77777777" w:rsidR="005C6661" w:rsidRPr="00CF5E22" w:rsidRDefault="005C6661" w:rsidP="00CF5E22">
      <w:pPr>
        <w:pStyle w:val="Heading2"/>
      </w:pPr>
      <w:r w:rsidRPr="00CF5E22">
        <w:t>Abstract</w:t>
      </w:r>
    </w:p>
    <w:p w14:paraId="133690E9" w14:textId="77777777" w:rsidR="00633707" w:rsidRPr="00CF5E22" w:rsidRDefault="00633707" w:rsidP="00633707">
      <w:pPr>
        <w:pStyle w:val="Heading3"/>
      </w:pPr>
      <w:r w:rsidRPr="00CF5E22">
        <w:t>Purpose</w:t>
      </w:r>
    </w:p>
    <w:p w14:paraId="0D5785B9" w14:textId="26A4A483" w:rsidR="00633707" w:rsidRDefault="00DE445D" w:rsidP="00222EE8">
      <w:r>
        <w:t>DUSC</w:t>
      </w:r>
      <w:r w:rsidR="00E5021D" w:rsidRPr="00E5021D">
        <w:t xml:space="preserve"> requested a review of the utilisation of medicines used for the treatment of Human Immunodeficiency Virus (HIV) and for pre-exposure prophylaxis (</w:t>
      </w:r>
      <w:proofErr w:type="spellStart"/>
      <w:r w:rsidR="00E5021D" w:rsidRPr="00E5021D">
        <w:t>PrEP</w:t>
      </w:r>
      <w:proofErr w:type="spellEnd"/>
      <w:r w:rsidR="00E5021D" w:rsidRPr="00E5021D">
        <w:t xml:space="preserve">) of HIV at its June 2021 meeting. The analyses in this report are for </w:t>
      </w:r>
      <w:proofErr w:type="spellStart"/>
      <w:r w:rsidR="00E5021D">
        <w:t>PrEP</w:t>
      </w:r>
      <w:proofErr w:type="spellEnd"/>
      <w:r w:rsidR="00E5021D">
        <w:t xml:space="preserve"> a</w:t>
      </w:r>
      <w:r w:rsidR="00E5021D" w:rsidRPr="00E5021D">
        <w:t>nd are based on PBS data</w:t>
      </w:r>
      <w:r w:rsidR="00640F71">
        <w:t>.</w:t>
      </w:r>
    </w:p>
    <w:p w14:paraId="526743BB" w14:textId="77777777" w:rsidR="005C6661" w:rsidRDefault="005C6661" w:rsidP="00CF5E22">
      <w:pPr>
        <w:pStyle w:val="Heading3"/>
      </w:pPr>
      <w:r>
        <w:t>Data Source / methodology</w:t>
      </w:r>
    </w:p>
    <w:p w14:paraId="5B02C420" w14:textId="4A258FEE" w:rsidR="0027422E" w:rsidRPr="00B07DB8" w:rsidRDefault="00392628" w:rsidP="00CF5E22">
      <w:pPr>
        <w:pStyle w:val="Heading3"/>
        <w:rPr>
          <w:b w:val="0"/>
          <w:bCs/>
          <w:i w:val="0"/>
          <w:iCs/>
          <w:szCs w:val="24"/>
        </w:rPr>
      </w:pPr>
      <w:r>
        <w:rPr>
          <w:b w:val="0"/>
          <w:bCs/>
          <w:i w:val="0"/>
          <w:iCs/>
        </w:rPr>
        <w:t xml:space="preserve">Data for all </w:t>
      </w:r>
      <w:r w:rsidR="005D19A5">
        <w:rPr>
          <w:b w:val="0"/>
          <w:bCs/>
          <w:i w:val="0"/>
          <w:iCs/>
        </w:rPr>
        <w:t xml:space="preserve">medicines used for </w:t>
      </w:r>
      <w:proofErr w:type="spellStart"/>
      <w:r w:rsidR="005D19A5">
        <w:rPr>
          <w:b w:val="0"/>
          <w:bCs/>
          <w:i w:val="0"/>
          <w:iCs/>
        </w:rPr>
        <w:t>PrEP</w:t>
      </w:r>
      <w:proofErr w:type="spellEnd"/>
      <w:r>
        <w:rPr>
          <w:b w:val="0"/>
          <w:bCs/>
          <w:i w:val="0"/>
          <w:iCs/>
        </w:rPr>
        <w:t xml:space="preserve"> </w:t>
      </w:r>
      <w:r w:rsidR="00F43A68">
        <w:rPr>
          <w:b w:val="0"/>
          <w:bCs/>
          <w:i w:val="0"/>
          <w:iCs/>
        </w:rPr>
        <w:t xml:space="preserve">listed on the PBS </w:t>
      </w:r>
      <w:r w:rsidR="0027422E" w:rsidRPr="00B07DB8">
        <w:rPr>
          <w:b w:val="0"/>
          <w:bCs/>
          <w:i w:val="0"/>
          <w:iCs/>
        </w:rPr>
        <w:t xml:space="preserve">were extracted from the </w:t>
      </w:r>
      <w:r w:rsidR="00BA7B02" w:rsidRPr="00B07DB8">
        <w:rPr>
          <w:b w:val="0"/>
          <w:bCs/>
          <w:i w:val="0"/>
          <w:iCs/>
        </w:rPr>
        <w:t xml:space="preserve">Services Australia </w:t>
      </w:r>
      <w:r w:rsidR="001C0F34" w:rsidRPr="00B07DB8">
        <w:rPr>
          <w:b w:val="0"/>
          <w:bCs/>
          <w:i w:val="0"/>
          <w:iCs/>
        </w:rPr>
        <w:t>PBS supplied prescriptions database</w:t>
      </w:r>
      <w:r w:rsidR="00773C76" w:rsidRPr="00B07DB8">
        <w:rPr>
          <w:b w:val="0"/>
          <w:bCs/>
          <w:i w:val="0"/>
          <w:iCs/>
        </w:rPr>
        <w:t xml:space="preserve"> </w:t>
      </w:r>
      <w:r w:rsidR="0055072F">
        <w:rPr>
          <w:b w:val="0"/>
          <w:bCs/>
          <w:i w:val="0"/>
          <w:iCs/>
        </w:rPr>
        <w:t xml:space="preserve">for the 3 years </w:t>
      </w:r>
      <w:r w:rsidR="005D19A5">
        <w:rPr>
          <w:b w:val="0"/>
          <w:bCs/>
          <w:i w:val="0"/>
          <w:iCs/>
        </w:rPr>
        <w:t>from</w:t>
      </w:r>
      <w:r w:rsidR="0027422E" w:rsidRPr="00B07DB8">
        <w:rPr>
          <w:b w:val="0"/>
          <w:bCs/>
          <w:i w:val="0"/>
          <w:iCs/>
        </w:rPr>
        <w:t xml:space="preserve"> </w:t>
      </w:r>
      <w:r w:rsidR="00683AE9">
        <w:rPr>
          <w:b w:val="0"/>
          <w:bCs/>
          <w:i w:val="0"/>
          <w:iCs/>
        </w:rPr>
        <w:t>April 2018</w:t>
      </w:r>
      <w:r w:rsidR="0027422E" w:rsidRPr="00B07DB8">
        <w:rPr>
          <w:b w:val="0"/>
          <w:bCs/>
          <w:i w:val="0"/>
          <w:iCs/>
        </w:rPr>
        <w:t xml:space="preserve"> to </w:t>
      </w:r>
      <w:r w:rsidR="000E26ED">
        <w:rPr>
          <w:b w:val="0"/>
          <w:bCs/>
          <w:i w:val="0"/>
          <w:iCs/>
        </w:rPr>
        <w:t>March 2021</w:t>
      </w:r>
      <w:r w:rsidR="0027422E" w:rsidRPr="00B07DB8">
        <w:rPr>
          <w:b w:val="0"/>
          <w:bCs/>
          <w:i w:val="0"/>
          <w:iCs/>
        </w:rPr>
        <w:t>.</w:t>
      </w:r>
      <w:r w:rsidR="008E5CA5">
        <w:rPr>
          <w:b w:val="0"/>
          <w:bCs/>
          <w:i w:val="0"/>
          <w:iCs/>
        </w:rPr>
        <w:t xml:space="preserve"> </w:t>
      </w:r>
    </w:p>
    <w:p w14:paraId="7599E7C1" w14:textId="2148B661" w:rsidR="005C6661" w:rsidRPr="00BF48D3" w:rsidRDefault="005C6661" w:rsidP="00CF5E22">
      <w:pPr>
        <w:pStyle w:val="Heading3"/>
      </w:pPr>
      <w:r w:rsidRPr="00BF48D3">
        <w:t>Key Findings</w:t>
      </w:r>
    </w:p>
    <w:p w14:paraId="0E3F0739" w14:textId="7353090D" w:rsidR="00BF48D3" w:rsidRPr="00BF48D3" w:rsidRDefault="00BF48D3" w:rsidP="00BF48D3">
      <w:pPr>
        <w:pStyle w:val="NoSpacing"/>
        <w:numPr>
          <w:ilvl w:val="0"/>
          <w:numId w:val="1"/>
        </w:numPr>
      </w:pPr>
      <w:r w:rsidRPr="00BF48D3">
        <w:t>Between 1 April 2018 and 31 March 2021, a total of 352,</w:t>
      </w:r>
      <w:r w:rsidR="00B1619F">
        <w:t>427</w:t>
      </w:r>
      <w:r w:rsidR="00B1619F" w:rsidRPr="00BF48D3">
        <w:t xml:space="preserve"> </w:t>
      </w:r>
      <w:r w:rsidRPr="00BF48D3">
        <w:t xml:space="preserve">prescriptions for </w:t>
      </w:r>
      <w:proofErr w:type="spellStart"/>
      <w:r w:rsidRPr="00BF48D3">
        <w:t>PrEP</w:t>
      </w:r>
      <w:proofErr w:type="spellEnd"/>
      <w:r w:rsidRPr="00BF48D3">
        <w:t xml:space="preserve"> were dispensed for 44,303 patients. </w:t>
      </w:r>
    </w:p>
    <w:p w14:paraId="2304CEE1" w14:textId="14714EEC" w:rsidR="00BF48D3" w:rsidRPr="00BF48D3" w:rsidRDefault="009D7BC8" w:rsidP="00BF48D3">
      <w:pPr>
        <w:pStyle w:val="NoSpacing"/>
        <w:numPr>
          <w:ilvl w:val="0"/>
          <w:numId w:val="1"/>
        </w:numPr>
      </w:pPr>
      <w:r>
        <w:t>T</w:t>
      </w:r>
      <w:r w:rsidRPr="00BF48D3">
        <w:t xml:space="preserve">here was an 80.8% increase in the number of prescriptions for </w:t>
      </w:r>
      <w:proofErr w:type="spellStart"/>
      <w:r w:rsidRPr="00BF48D3">
        <w:t>PrEP</w:t>
      </w:r>
      <w:proofErr w:type="spellEnd"/>
      <w:r w:rsidRPr="00BF48D3">
        <w:t xml:space="preserve"> dispensed </w:t>
      </w:r>
      <w:r>
        <w:t>b</w:t>
      </w:r>
      <w:r w:rsidR="00BF48D3" w:rsidRPr="00BF48D3">
        <w:t>etween the first and second years since PBS listing</w:t>
      </w:r>
      <w:r>
        <w:t>,</w:t>
      </w:r>
      <w:r w:rsidR="00BF48D3" w:rsidRPr="00BF48D3">
        <w:t xml:space="preserve"> from 77,512 to 140,142 prescriptions. </w:t>
      </w:r>
    </w:p>
    <w:p w14:paraId="0A8157EC" w14:textId="4A2B9DE5" w:rsidR="00BF48D3" w:rsidRPr="00BF48D3" w:rsidRDefault="00BF48D3" w:rsidP="00BF48D3">
      <w:pPr>
        <w:pStyle w:val="NoSpacing"/>
        <w:numPr>
          <w:ilvl w:val="0"/>
          <w:numId w:val="1"/>
        </w:numPr>
      </w:pPr>
      <w:r w:rsidRPr="00BF48D3">
        <w:t xml:space="preserve">There were 134,773 prescriptions for </w:t>
      </w:r>
      <w:proofErr w:type="spellStart"/>
      <w:r w:rsidRPr="00BF48D3">
        <w:t>PrEP</w:t>
      </w:r>
      <w:proofErr w:type="spellEnd"/>
      <w:r w:rsidRPr="00BF48D3">
        <w:t xml:space="preserve"> dispensed in the third year since listing (1 April 2020 to 31 March 2021), representing a 3.8% reduction compared to the second year</w:t>
      </w:r>
      <w:r w:rsidR="00086F4A">
        <w:t>,</w:t>
      </w:r>
      <w:r w:rsidRPr="00BF48D3">
        <w:t xml:space="preserve"> likely explained by the impacts of the COVID-19 restrictions.</w:t>
      </w:r>
    </w:p>
    <w:p w14:paraId="1F16A578" w14:textId="77777777" w:rsidR="00BF48D3" w:rsidRPr="00BF48D3" w:rsidRDefault="00BF48D3" w:rsidP="00BF48D3">
      <w:pPr>
        <w:pStyle w:val="NoSpacing"/>
        <w:numPr>
          <w:ilvl w:val="0"/>
          <w:numId w:val="1"/>
        </w:numPr>
      </w:pPr>
      <w:r w:rsidRPr="00BF48D3">
        <w:t xml:space="preserve">In the third year since listing, the cost to government for </w:t>
      </w:r>
      <w:proofErr w:type="spellStart"/>
      <w:r w:rsidRPr="00BF48D3">
        <w:t>PrEP</w:t>
      </w:r>
      <w:proofErr w:type="spellEnd"/>
      <w:r w:rsidRPr="00BF48D3">
        <w:t xml:space="preserve"> was $11.4 million, a decrease of $8.9 million when compared to expenditure on </w:t>
      </w:r>
      <w:proofErr w:type="spellStart"/>
      <w:r w:rsidRPr="00BF48D3">
        <w:t>PrEP</w:t>
      </w:r>
      <w:proofErr w:type="spellEnd"/>
      <w:r w:rsidRPr="00BF48D3">
        <w:t xml:space="preserve"> in the first year since listing, due to price disclosure reductions. </w:t>
      </w:r>
    </w:p>
    <w:p w14:paraId="42D6B0EE" w14:textId="1DBAEF8B" w:rsidR="00BF48D3" w:rsidRPr="00BF48D3" w:rsidRDefault="00BF48D3" w:rsidP="00BF48D3">
      <w:pPr>
        <w:pStyle w:val="NoSpacing"/>
        <w:numPr>
          <w:ilvl w:val="0"/>
          <w:numId w:val="1"/>
        </w:numPr>
      </w:pPr>
      <w:r w:rsidRPr="00BF48D3">
        <w:t>In the third year since listing, approximately 7</w:t>
      </w:r>
      <w:r w:rsidR="008C0422">
        <w:t>7.9</w:t>
      </w:r>
      <w:r w:rsidRPr="00BF48D3">
        <w:t xml:space="preserve">% of dispensed prescriptions for </w:t>
      </w:r>
      <w:proofErr w:type="spellStart"/>
      <w:r w:rsidRPr="00BF48D3">
        <w:t>PrEP</w:t>
      </w:r>
      <w:proofErr w:type="spellEnd"/>
      <w:r w:rsidRPr="00BF48D3">
        <w:t xml:space="preserve"> were prescribed by GPs. Specialists accounted for another 11.3% of prescriptions and nurse prescribers 1.2% of prescriptions each year, with a further 9.6% of prescriptions with unassigned or missing prescriber details.</w:t>
      </w:r>
    </w:p>
    <w:p w14:paraId="414E671D" w14:textId="24AF4907" w:rsidR="00BF48D3" w:rsidRPr="00BF48D3" w:rsidRDefault="00BF48D3" w:rsidP="00BF48D3">
      <w:pPr>
        <w:pStyle w:val="ListParagraph"/>
        <w:numPr>
          <w:ilvl w:val="0"/>
          <w:numId w:val="1"/>
        </w:numPr>
      </w:pPr>
      <w:r w:rsidRPr="00BF48D3">
        <w:t xml:space="preserve">In the first year </w:t>
      </w:r>
      <w:r w:rsidR="00736E02">
        <w:t xml:space="preserve">since </w:t>
      </w:r>
      <w:r w:rsidRPr="00BF48D3">
        <w:t xml:space="preserve">PBS listing, 22,403 patients were dispensed a </w:t>
      </w:r>
      <w:proofErr w:type="spellStart"/>
      <w:r w:rsidRPr="00BF48D3">
        <w:t>PrEP</w:t>
      </w:r>
      <w:proofErr w:type="spellEnd"/>
      <w:r w:rsidRPr="00BF48D3">
        <w:t xml:space="preserve"> prescription at least once, increasing by 39.1% in the second year to 31,159 people and 31,124 people in the third year since listing.</w:t>
      </w:r>
    </w:p>
    <w:p w14:paraId="77D69667" w14:textId="46D1B66D" w:rsidR="00BF48D3" w:rsidRPr="00BF48D3" w:rsidRDefault="00BF48D3" w:rsidP="00BF48D3">
      <w:pPr>
        <w:pStyle w:val="ListParagraph"/>
        <w:numPr>
          <w:ilvl w:val="0"/>
          <w:numId w:val="1"/>
        </w:numPr>
      </w:pPr>
      <w:r w:rsidRPr="00BF48D3">
        <w:t xml:space="preserve">The number of patients newly dispensed a </w:t>
      </w:r>
      <w:proofErr w:type="spellStart"/>
      <w:r w:rsidRPr="00BF48D3">
        <w:t>PrEP</w:t>
      </w:r>
      <w:proofErr w:type="spellEnd"/>
      <w:r w:rsidRPr="00BF48D3">
        <w:t xml:space="preserve"> prescription decreased year on year from 22,403 patients in the first year </w:t>
      </w:r>
      <w:r w:rsidR="00D9078A">
        <w:t>since</w:t>
      </w:r>
      <w:r w:rsidRPr="00BF48D3">
        <w:t xml:space="preserve"> listing to 8640 patients in the third year.</w:t>
      </w:r>
    </w:p>
    <w:p w14:paraId="7E54E992" w14:textId="77777777" w:rsidR="00BF48D3" w:rsidRPr="00BF48D3" w:rsidRDefault="00BF48D3" w:rsidP="00BF48D3">
      <w:pPr>
        <w:pStyle w:val="ListParagraph"/>
        <w:numPr>
          <w:ilvl w:val="0"/>
          <w:numId w:val="1"/>
        </w:numPr>
      </w:pPr>
      <w:r w:rsidRPr="00BF48D3">
        <w:lastRenderedPageBreak/>
        <w:t xml:space="preserve">The annual number of patients dispensed PBS-subsidised </w:t>
      </w:r>
      <w:proofErr w:type="spellStart"/>
      <w:r w:rsidRPr="00BF48D3">
        <w:t>PrEP</w:t>
      </w:r>
      <w:proofErr w:type="spellEnd"/>
      <w:r w:rsidRPr="00BF48D3">
        <w:t xml:space="preserve"> under the Closing the Gap program increased from 218 patients in the first year since listing to 443 patients in the third year (noting these findings will underestimate the true rate of dispensing to Aboriginal and Torres Strait Islander people).</w:t>
      </w:r>
    </w:p>
    <w:p w14:paraId="1A91857F" w14:textId="5CC1204E" w:rsidR="00BF48D3" w:rsidRPr="00BF48D3" w:rsidRDefault="00BF48D3" w:rsidP="00BF48D3">
      <w:pPr>
        <w:pStyle w:val="ListParagraph"/>
        <w:numPr>
          <w:ilvl w:val="0"/>
          <w:numId w:val="1"/>
        </w:numPr>
      </w:pPr>
      <w:r w:rsidRPr="00BF48D3">
        <w:t xml:space="preserve">Sociodemographic characteristics were similar for patients prescribed </w:t>
      </w:r>
      <w:proofErr w:type="spellStart"/>
      <w:r w:rsidRPr="00BF48D3">
        <w:t>PrEP</w:t>
      </w:r>
      <w:proofErr w:type="spellEnd"/>
      <w:r w:rsidRPr="00BF48D3">
        <w:t xml:space="preserve"> during the first 18 months since PBS listing and the following 18 months. These results were mirrored in the </w:t>
      </w:r>
      <w:r w:rsidR="008F1100">
        <w:t xml:space="preserve">companion </w:t>
      </w:r>
      <w:proofErr w:type="spellStart"/>
      <w:r w:rsidRPr="00BF48D3">
        <w:t>MedicineInsight</w:t>
      </w:r>
      <w:proofErr w:type="spellEnd"/>
      <w:r w:rsidRPr="00BF48D3">
        <w:t xml:space="preserve"> analysis. </w:t>
      </w:r>
    </w:p>
    <w:p w14:paraId="5BBB0B90" w14:textId="77777777" w:rsidR="00BF48D3" w:rsidRPr="00BF48D3" w:rsidRDefault="00BF48D3" w:rsidP="00BF48D3">
      <w:pPr>
        <w:pStyle w:val="ListParagraph"/>
        <w:numPr>
          <w:ilvl w:val="1"/>
          <w:numId w:val="1"/>
        </w:numPr>
      </w:pPr>
      <w:r w:rsidRPr="00BF48D3">
        <w:t xml:space="preserve">Across both time periods, most patients dispensed PBS-subsidised </w:t>
      </w:r>
      <w:proofErr w:type="spellStart"/>
      <w:r w:rsidRPr="00BF48D3">
        <w:t>PrEP</w:t>
      </w:r>
      <w:proofErr w:type="spellEnd"/>
      <w:r w:rsidRPr="00BF48D3">
        <w:t xml:space="preserve"> were male (98.7%) and the mean age was 37.1 years. </w:t>
      </w:r>
    </w:p>
    <w:p w14:paraId="31B77685" w14:textId="5D4C4EE1" w:rsidR="00BF48D3" w:rsidRPr="00BF48D3" w:rsidRDefault="00BF48D3" w:rsidP="00BF48D3">
      <w:pPr>
        <w:pStyle w:val="ListParagraph"/>
        <w:numPr>
          <w:ilvl w:val="1"/>
          <w:numId w:val="1"/>
        </w:numPr>
      </w:pPr>
      <w:r w:rsidRPr="00BF48D3">
        <w:t xml:space="preserve">Supply of </w:t>
      </w:r>
      <w:proofErr w:type="spellStart"/>
      <w:r w:rsidRPr="00BF48D3">
        <w:t>PrEP</w:t>
      </w:r>
      <w:proofErr w:type="spellEnd"/>
      <w:r w:rsidRPr="00BF48D3">
        <w:t xml:space="preserve"> was highest among patients aged 30–39 years followed by those aged 20</w:t>
      </w:r>
      <w:r w:rsidR="001745EC">
        <w:t>–</w:t>
      </w:r>
      <w:r w:rsidRPr="00BF48D3">
        <w:t xml:space="preserve">29 years. </w:t>
      </w:r>
    </w:p>
    <w:p w14:paraId="664A92AC" w14:textId="52D5AD04" w:rsidR="00BF48D3" w:rsidRPr="00BF48D3" w:rsidRDefault="000648D2" w:rsidP="00BF48D3">
      <w:pPr>
        <w:pStyle w:val="ListParagraph"/>
        <w:numPr>
          <w:ilvl w:val="1"/>
          <w:numId w:val="1"/>
        </w:numPr>
      </w:pPr>
      <w:r>
        <w:t xml:space="preserve">Four </w:t>
      </w:r>
      <w:r w:rsidR="00BF48D3" w:rsidRPr="00BF48D3">
        <w:t xml:space="preserve">fifths of patients dispensed </w:t>
      </w:r>
      <w:proofErr w:type="spellStart"/>
      <w:r w:rsidR="00BF48D3" w:rsidRPr="00BF48D3">
        <w:t>PrEP</w:t>
      </w:r>
      <w:proofErr w:type="spellEnd"/>
      <w:r w:rsidR="00BF48D3" w:rsidRPr="00BF48D3">
        <w:t xml:space="preserve"> resided in a major city and </w:t>
      </w:r>
      <w:r w:rsidR="008E5386">
        <w:t>approximately</w:t>
      </w:r>
      <w:r w:rsidR="00BF48D3" w:rsidRPr="00BF48D3">
        <w:t xml:space="preserve"> 11% resided in inner regional areas, with most patients residing in NSW or Victoria </w:t>
      </w:r>
    </w:p>
    <w:p w14:paraId="55E9BFD4" w14:textId="0A27CB11" w:rsidR="00BF48D3" w:rsidRPr="00BF48D3" w:rsidRDefault="00BF48D3" w:rsidP="00BF48D3">
      <w:pPr>
        <w:pStyle w:val="ListParagraph"/>
        <w:numPr>
          <w:ilvl w:val="1"/>
          <w:numId w:val="1"/>
        </w:numPr>
      </w:pPr>
      <w:r w:rsidRPr="00BF48D3">
        <w:t xml:space="preserve">A slightly higher proportion of patients accessed </w:t>
      </w:r>
      <w:proofErr w:type="spellStart"/>
      <w:r w:rsidRPr="00BF48D3">
        <w:t>PrEP</w:t>
      </w:r>
      <w:proofErr w:type="spellEnd"/>
      <w:r w:rsidRPr="00BF48D3">
        <w:t xml:space="preserve"> via the Closing the Gap subsidy program in the latter </w:t>
      </w:r>
      <w:r w:rsidR="0023717D" w:rsidRPr="00BF48D3">
        <w:t>18-month</w:t>
      </w:r>
      <w:r w:rsidRPr="00BF48D3">
        <w:t xml:space="preserve"> period (1.7% compared with 1.3%).</w:t>
      </w:r>
    </w:p>
    <w:p w14:paraId="0370FEB6" w14:textId="0372ED0D" w:rsidR="00BF48D3" w:rsidRPr="00BF48D3" w:rsidRDefault="00BF48D3" w:rsidP="00BF48D3">
      <w:pPr>
        <w:pStyle w:val="ListParagraph"/>
        <w:numPr>
          <w:ilvl w:val="0"/>
          <w:numId w:val="1"/>
        </w:numPr>
      </w:pPr>
      <w:r w:rsidRPr="00BF48D3">
        <w:t xml:space="preserve">Patients had a mean average of 8.0 prescriptions for </w:t>
      </w:r>
      <w:proofErr w:type="spellStart"/>
      <w:r w:rsidRPr="00BF48D3">
        <w:t>PrEP</w:t>
      </w:r>
      <w:proofErr w:type="spellEnd"/>
      <w:r w:rsidRPr="00BF48D3">
        <w:t xml:space="preserve"> over the 3-year study period or 4.4 prescriptions per person-year, which equates to a medication possession ratio (MPR) of 36.7%. This finding was much lower when compared to the </w:t>
      </w:r>
      <w:r w:rsidR="009D7BC8" w:rsidRPr="00BF48D3">
        <w:t>MPR of 80.8%</w:t>
      </w:r>
      <w:r w:rsidR="009D7BC8">
        <w:t xml:space="preserve"> in the </w:t>
      </w:r>
      <w:proofErr w:type="spellStart"/>
      <w:r w:rsidRPr="00BF48D3">
        <w:t>MedicineInsight</w:t>
      </w:r>
      <w:proofErr w:type="spellEnd"/>
      <w:r w:rsidRPr="00BF48D3">
        <w:t xml:space="preserve"> report on prescribing</w:t>
      </w:r>
      <w:r w:rsidR="009D7BC8">
        <w:t xml:space="preserve"> and might be explained by an increase in on-demand use since the guideline change</w:t>
      </w:r>
      <w:r w:rsidR="003B4E0F">
        <w:t xml:space="preserve"> in 2020</w:t>
      </w:r>
      <w:r w:rsidR="009D7BC8">
        <w:t xml:space="preserve">, non-adherence, changes in behaviour since COVID-19 restrictions </w:t>
      </w:r>
      <w:r w:rsidR="00DC5E81">
        <w:t>or</w:t>
      </w:r>
      <w:r w:rsidR="009D7BC8">
        <w:t xml:space="preserve"> </w:t>
      </w:r>
      <w:r w:rsidR="009D7BC8" w:rsidRPr="009D7BC8">
        <w:t xml:space="preserve">access </w:t>
      </w:r>
      <w:r w:rsidR="009D7BC8">
        <w:t xml:space="preserve">to </w:t>
      </w:r>
      <w:proofErr w:type="spellStart"/>
      <w:r w:rsidR="009D7BC8" w:rsidRPr="009D7BC8">
        <w:t>PrEP</w:t>
      </w:r>
      <w:proofErr w:type="spellEnd"/>
      <w:r w:rsidR="009D7BC8" w:rsidRPr="009D7BC8">
        <w:t xml:space="preserve"> via </w:t>
      </w:r>
      <w:r w:rsidR="009D7BC8">
        <w:t>self-</w:t>
      </w:r>
      <w:r w:rsidR="009D7BC8" w:rsidRPr="009D7BC8">
        <w:t xml:space="preserve">importation </w:t>
      </w:r>
      <w:r w:rsidR="009D7BC8">
        <w:t>(</w:t>
      </w:r>
      <w:r w:rsidR="009D7BC8" w:rsidRPr="009D7BC8">
        <w:t xml:space="preserve">the cost of </w:t>
      </w:r>
      <w:r w:rsidR="009D7BC8">
        <w:t>which</w:t>
      </w:r>
      <w:r w:rsidR="009D7BC8" w:rsidRPr="009D7BC8">
        <w:t xml:space="preserve"> is now less than the PBS-subsidised general patient co-payment</w:t>
      </w:r>
      <w:r w:rsidR="009D7BC8">
        <w:t>)</w:t>
      </w:r>
      <w:r w:rsidRPr="00BF48D3">
        <w:t>.</w:t>
      </w:r>
    </w:p>
    <w:p w14:paraId="20E845AA" w14:textId="4BF21FE4" w:rsidR="00BF48D3" w:rsidRPr="00BF48D3" w:rsidRDefault="00BF48D3" w:rsidP="00BF48D3">
      <w:pPr>
        <w:pStyle w:val="ListParagraph"/>
        <w:numPr>
          <w:ilvl w:val="0"/>
          <w:numId w:val="1"/>
        </w:numPr>
        <w:shd w:val="clear" w:color="auto" w:fill="FFFFFF" w:themeFill="background1"/>
        <w:spacing w:before="120" w:after="240"/>
        <w:rPr>
          <w:rFonts w:ascii="Calibri" w:eastAsia="Calibri" w:hAnsi="Calibri" w:cs="Times New Roman"/>
          <w:sz w:val="22"/>
          <w:szCs w:val="22"/>
          <w:lang w:eastAsia="en-US"/>
        </w:rPr>
      </w:pPr>
      <w:r w:rsidRPr="00BF48D3">
        <w:rPr>
          <w:rFonts w:eastAsia="Times New Roman" w:cstheme="minorHAnsi"/>
        </w:rPr>
        <w:t xml:space="preserve">The mean duration of </w:t>
      </w:r>
      <w:proofErr w:type="spellStart"/>
      <w:r w:rsidRPr="00BF48D3">
        <w:rPr>
          <w:rFonts w:eastAsia="Times New Roman" w:cstheme="minorHAnsi"/>
        </w:rPr>
        <w:t>PrEP</w:t>
      </w:r>
      <w:proofErr w:type="spellEnd"/>
      <w:r w:rsidRPr="00BF48D3">
        <w:rPr>
          <w:rFonts w:eastAsia="Times New Roman" w:cstheme="minorHAnsi"/>
        </w:rPr>
        <w:t xml:space="preserve"> use was 1.8 years</w:t>
      </w:r>
      <w:r w:rsidR="00142E8E">
        <w:rPr>
          <w:rFonts w:eastAsia="Times New Roman" w:cstheme="minorHAnsi"/>
        </w:rPr>
        <w:t xml:space="preserve">, </w:t>
      </w:r>
      <w:r w:rsidR="00AC219D">
        <w:rPr>
          <w:rFonts w:eastAsia="Times New Roman" w:cstheme="minorHAnsi"/>
        </w:rPr>
        <w:t xml:space="preserve">similar to the </w:t>
      </w:r>
      <w:proofErr w:type="spellStart"/>
      <w:r w:rsidR="00AC219D">
        <w:rPr>
          <w:rFonts w:eastAsia="Times New Roman" w:cstheme="minorHAnsi"/>
        </w:rPr>
        <w:t>MedicineInsight</w:t>
      </w:r>
      <w:proofErr w:type="spellEnd"/>
      <w:r w:rsidR="00AC219D">
        <w:rPr>
          <w:rFonts w:eastAsia="Times New Roman" w:cstheme="minorHAnsi"/>
        </w:rPr>
        <w:t xml:space="preserve"> report at </w:t>
      </w:r>
      <w:r w:rsidR="009E003D">
        <w:rPr>
          <w:rFonts w:eastAsia="Times New Roman" w:cstheme="minorHAnsi"/>
        </w:rPr>
        <w:t>1.5 years.</w:t>
      </w:r>
    </w:p>
    <w:p w14:paraId="09C5516B" w14:textId="77777777" w:rsidR="00BF48D3" w:rsidRPr="00BF48D3" w:rsidRDefault="00BF48D3" w:rsidP="00BF48D3">
      <w:pPr>
        <w:pStyle w:val="ListParagraph"/>
        <w:numPr>
          <w:ilvl w:val="0"/>
          <w:numId w:val="1"/>
        </w:numPr>
        <w:shd w:val="clear" w:color="auto" w:fill="FFFFFF" w:themeFill="background1"/>
        <w:spacing w:before="120" w:after="240"/>
        <w:rPr>
          <w:rFonts w:ascii="Calibri" w:eastAsia="Calibri" w:hAnsi="Calibri" w:cs="Times New Roman"/>
          <w:sz w:val="22"/>
          <w:szCs w:val="22"/>
          <w:lang w:eastAsia="en-US"/>
        </w:rPr>
      </w:pPr>
      <w:r w:rsidRPr="00BF48D3">
        <w:rPr>
          <w:rFonts w:eastAsia="Times New Roman" w:cstheme="minorHAnsi"/>
        </w:rPr>
        <w:t>Among 29,569</w:t>
      </w:r>
      <w:r w:rsidRPr="00BF48D3">
        <w:rPr>
          <w:rFonts w:ascii="Arial Narrow" w:eastAsia="Calibri" w:hAnsi="Arial Narrow" w:cs="Times New Roman"/>
          <w:i/>
          <w:sz w:val="18"/>
          <w:szCs w:val="18"/>
          <w:lang w:eastAsia="en-US"/>
        </w:rPr>
        <w:t xml:space="preserve"> </w:t>
      </w:r>
      <w:r w:rsidRPr="00BF48D3">
        <w:rPr>
          <w:rFonts w:eastAsia="Times New Roman" w:cstheme="minorHAnsi"/>
        </w:rPr>
        <w:t xml:space="preserve">patients identified as having a gap in </w:t>
      </w:r>
      <w:proofErr w:type="spellStart"/>
      <w:r w:rsidRPr="00BF48D3">
        <w:rPr>
          <w:rFonts w:eastAsia="Times New Roman" w:cstheme="minorHAnsi"/>
        </w:rPr>
        <w:t>PrEP</w:t>
      </w:r>
      <w:proofErr w:type="spellEnd"/>
      <w:r w:rsidRPr="00BF48D3">
        <w:rPr>
          <w:rFonts w:eastAsia="Times New Roman" w:cstheme="minorHAnsi"/>
        </w:rPr>
        <w:t xml:space="preserve"> use &gt;21 days, the mean time to first discontinuation was 110 days. </w:t>
      </w:r>
    </w:p>
    <w:p w14:paraId="71D1345C" w14:textId="77777777" w:rsidR="00BF48D3" w:rsidRPr="00BF48D3" w:rsidRDefault="00BF48D3" w:rsidP="00BF48D3">
      <w:pPr>
        <w:pStyle w:val="ListParagraph"/>
        <w:numPr>
          <w:ilvl w:val="0"/>
          <w:numId w:val="1"/>
        </w:numPr>
        <w:shd w:val="clear" w:color="auto" w:fill="FFFFFF" w:themeFill="background1"/>
        <w:spacing w:before="120" w:after="240"/>
        <w:rPr>
          <w:rFonts w:eastAsia="Times New Roman" w:cstheme="minorHAnsi"/>
        </w:rPr>
      </w:pPr>
      <w:r w:rsidRPr="00BF48D3">
        <w:rPr>
          <w:rFonts w:eastAsia="Times New Roman" w:cstheme="minorHAnsi"/>
        </w:rPr>
        <w:t xml:space="preserve">Among 44,303 patients dispensed </w:t>
      </w:r>
      <w:proofErr w:type="spellStart"/>
      <w:r w:rsidRPr="00BF48D3">
        <w:rPr>
          <w:rFonts w:eastAsia="Times New Roman" w:cstheme="minorHAnsi"/>
        </w:rPr>
        <w:t>PrEP</w:t>
      </w:r>
      <w:proofErr w:type="spellEnd"/>
      <w:r w:rsidRPr="00BF48D3">
        <w:rPr>
          <w:rFonts w:eastAsia="Times New Roman" w:cstheme="minorHAnsi"/>
        </w:rPr>
        <w:t xml:space="preserve"> during the 3-year period, a fifth (19.6%) were only dispensed </w:t>
      </w:r>
      <w:proofErr w:type="spellStart"/>
      <w:r w:rsidRPr="00BF48D3">
        <w:rPr>
          <w:rFonts w:eastAsia="Times New Roman" w:cstheme="minorHAnsi"/>
        </w:rPr>
        <w:t>PrEP</w:t>
      </w:r>
      <w:proofErr w:type="spellEnd"/>
      <w:r w:rsidRPr="00BF48D3">
        <w:rPr>
          <w:rFonts w:eastAsia="Times New Roman" w:cstheme="minorHAnsi"/>
        </w:rPr>
        <w:t xml:space="preserve"> once, 13.7% had continuous supply and two thirds (66.7%) had non-continuous supply (</w:t>
      </w:r>
      <w:proofErr w:type="gramStart"/>
      <w:r w:rsidRPr="00BF48D3">
        <w:rPr>
          <w:rFonts w:eastAsia="Times New Roman" w:cstheme="minorHAnsi"/>
        </w:rPr>
        <w:t>i.e.</w:t>
      </w:r>
      <w:proofErr w:type="gramEnd"/>
      <w:r w:rsidRPr="00BF48D3">
        <w:rPr>
          <w:rFonts w:eastAsia="Times New Roman" w:cstheme="minorHAnsi"/>
        </w:rPr>
        <w:t xml:space="preserve"> one or more gaps of &gt;21 days during the 3 years) </w:t>
      </w:r>
    </w:p>
    <w:p w14:paraId="01D299FF" w14:textId="77777777" w:rsidR="00BF48D3" w:rsidRPr="00BF48D3" w:rsidRDefault="00BF48D3" w:rsidP="00BF48D3">
      <w:pPr>
        <w:pStyle w:val="ListParagraph"/>
        <w:numPr>
          <w:ilvl w:val="0"/>
          <w:numId w:val="1"/>
        </w:numPr>
        <w:shd w:val="clear" w:color="auto" w:fill="FFFFFF" w:themeFill="background1"/>
        <w:spacing w:before="120" w:after="240"/>
        <w:rPr>
          <w:rFonts w:eastAsia="Times New Roman" w:cstheme="minorHAnsi"/>
        </w:rPr>
      </w:pPr>
      <w:r w:rsidRPr="00BF48D3">
        <w:rPr>
          <w:rFonts w:eastAsia="Times New Roman" w:cstheme="minorHAnsi"/>
        </w:rPr>
        <w:t xml:space="preserve">According to the PBS data non-continuous </w:t>
      </w:r>
      <w:proofErr w:type="spellStart"/>
      <w:r w:rsidRPr="00BF48D3">
        <w:rPr>
          <w:rFonts w:eastAsia="Times New Roman" w:cstheme="minorHAnsi"/>
        </w:rPr>
        <w:t>PrEP</w:t>
      </w:r>
      <w:proofErr w:type="spellEnd"/>
      <w:r w:rsidRPr="00BF48D3">
        <w:rPr>
          <w:rFonts w:eastAsia="Times New Roman" w:cstheme="minorHAnsi"/>
        </w:rPr>
        <w:t xml:space="preserve"> use appears to be more common than continuous use, whereas a similar proportion of patients in the </w:t>
      </w:r>
      <w:proofErr w:type="spellStart"/>
      <w:r w:rsidRPr="00BF48D3">
        <w:rPr>
          <w:rFonts w:eastAsia="Times New Roman" w:cstheme="minorHAnsi"/>
        </w:rPr>
        <w:t>MedicineInsight</w:t>
      </w:r>
      <w:proofErr w:type="spellEnd"/>
      <w:r w:rsidRPr="00BF48D3">
        <w:rPr>
          <w:rFonts w:eastAsia="Times New Roman" w:cstheme="minorHAnsi"/>
        </w:rPr>
        <w:t xml:space="preserve"> report appeared to have continuous or non-continuous </w:t>
      </w:r>
      <w:proofErr w:type="spellStart"/>
      <w:r w:rsidRPr="00BF48D3">
        <w:rPr>
          <w:rFonts w:eastAsia="Times New Roman" w:cstheme="minorHAnsi"/>
        </w:rPr>
        <w:t>PrEP</w:t>
      </w:r>
      <w:proofErr w:type="spellEnd"/>
      <w:r w:rsidRPr="00BF48D3">
        <w:rPr>
          <w:rFonts w:eastAsia="Times New Roman" w:cstheme="minorHAnsi"/>
        </w:rPr>
        <w:t xml:space="preserve"> use. </w:t>
      </w:r>
    </w:p>
    <w:p w14:paraId="076A86C2" w14:textId="73D7C773" w:rsidR="00BF48D3" w:rsidRPr="00BF48D3" w:rsidRDefault="00BF48D3" w:rsidP="00BF48D3">
      <w:pPr>
        <w:pStyle w:val="ListParagraph"/>
        <w:numPr>
          <w:ilvl w:val="0"/>
          <w:numId w:val="1"/>
        </w:numPr>
        <w:shd w:val="clear" w:color="auto" w:fill="FFFFFF" w:themeFill="background1"/>
        <w:spacing w:before="120" w:after="240"/>
        <w:rPr>
          <w:rFonts w:ascii="Calibri" w:eastAsia="Calibri" w:hAnsi="Calibri" w:cs="Times New Roman"/>
          <w:sz w:val="22"/>
          <w:szCs w:val="22"/>
          <w:lang w:eastAsia="en-US"/>
        </w:rPr>
      </w:pPr>
      <w:r w:rsidRPr="00BF48D3">
        <w:rPr>
          <w:rFonts w:eastAsia="Times New Roman" w:cstheme="minorHAnsi"/>
        </w:rPr>
        <w:t xml:space="preserve">The analysis of </w:t>
      </w:r>
      <w:proofErr w:type="spellStart"/>
      <w:r w:rsidRPr="00BF48D3">
        <w:rPr>
          <w:rFonts w:eastAsia="Times New Roman" w:cstheme="minorHAnsi"/>
        </w:rPr>
        <w:t>PrEP</w:t>
      </w:r>
      <w:proofErr w:type="spellEnd"/>
      <w:r w:rsidRPr="00BF48D3">
        <w:rPr>
          <w:rFonts w:eastAsia="Times New Roman" w:cstheme="minorHAnsi"/>
        </w:rPr>
        <w:t xml:space="preserve"> user status </w:t>
      </w:r>
      <w:proofErr w:type="gramStart"/>
      <w:r w:rsidRPr="00BF48D3">
        <w:rPr>
          <w:rFonts w:eastAsia="Times New Roman" w:cstheme="minorHAnsi"/>
        </w:rPr>
        <w:t>at</w:t>
      </w:r>
      <w:proofErr w:type="gramEnd"/>
      <w:r w:rsidRPr="00BF48D3">
        <w:rPr>
          <w:rFonts w:eastAsia="Times New Roman" w:cstheme="minorHAnsi"/>
        </w:rPr>
        <w:t xml:space="preserve"> 31 March 2021 found that 54.</w:t>
      </w:r>
      <w:r w:rsidR="00072023">
        <w:rPr>
          <w:rFonts w:eastAsia="Times New Roman" w:cstheme="minorHAnsi"/>
        </w:rPr>
        <w:t>0</w:t>
      </w:r>
      <w:r w:rsidRPr="00BF48D3">
        <w:rPr>
          <w:rFonts w:eastAsia="Times New Roman" w:cstheme="minorHAnsi"/>
        </w:rPr>
        <w:t xml:space="preserve">% had a current prescription and 46.0% had discontinued </w:t>
      </w:r>
      <w:proofErr w:type="spellStart"/>
      <w:r w:rsidRPr="00BF48D3">
        <w:rPr>
          <w:rFonts w:eastAsia="Times New Roman" w:cstheme="minorHAnsi"/>
        </w:rPr>
        <w:t>PrEP.</w:t>
      </w:r>
      <w:proofErr w:type="spellEnd"/>
    </w:p>
    <w:p w14:paraId="1CC08005" w14:textId="1F64F1E9" w:rsidR="00BF48D3" w:rsidRPr="00BF48D3" w:rsidRDefault="00BF48D3" w:rsidP="00BF48D3">
      <w:pPr>
        <w:pStyle w:val="ListParagraph"/>
        <w:numPr>
          <w:ilvl w:val="0"/>
          <w:numId w:val="1"/>
        </w:numPr>
      </w:pPr>
      <w:r w:rsidRPr="00BF48D3">
        <w:t xml:space="preserve">The proportion of new HIV diagnoses in patients, at least 31 days following </w:t>
      </w:r>
      <w:proofErr w:type="spellStart"/>
      <w:r w:rsidRPr="00BF48D3">
        <w:t>PrEP</w:t>
      </w:r>
      <w:proofErr w:type="spellEnd"/>
      <w:r w:rsidRPr="00BF48D3">
        <w:t xml:space="preserve"> initiation, was 0.2 per 100 person-years (95% CI 0.2–0.3); higher than the incidence seen in the EPIC-NSW study (0.048 per 100 person-years; 95% CI 0.012–0.195) and similar to the accompanying </w:t>
      </w:r>
      <w:proofErr w:type="spellStart"/>
      <w:r w:rsidRPr="00BF48D3">
        <w:t>MedicineInsight</w:t>
      </w:r>
      <w:proofErr w:type="spellEnd"/>
      <w:r w:rsidRPr="00BF48D3">
        <w:t xml:space="preserve"> report (0.3 per 100 person-years</w:t>
      </w:r>
      <w:r w:rsidR="00991E3F">
        <w:t>;</w:t>
      </w:r>
      <w:r w:rsidRPr="00BF48D3">
        <w:t xml:space="preserve"> 95% CI 0.2–0.5)</w:t>
      </w:r>
    </w:p>
    <w:p w14:paraId="6DA5400A" w14:textId="7796B1F8" w:rsidR="004B0C82" w:rsidRDefault="004B0C82" w:rsidP="004B0C82">
      <w:pPr>
        <w:pStyle w:val="NoSpacing"/>
      </w:pPr>
    </w:p>
    <w:p w14:paraId="53DAE1E3" w14:textId="77777777" w:rsidR="00B770F3" w:rsidRPr="003B73DB" w:rsidRDefault="00B770F3" w:rsidP="00B770F3">
      <w:pPr>
        <w:pStyle w:val="Heading1"/>
      </w:pPr>
      <w:r w:rsidRPr="003B73DB">
        <w:lastRenderedPageBreak/>
        <w:t>Purpose of analysis</w:t>
      </w:r>
    </w:p>
    <w:p w14:paraId="0F18ADF7" w14:textId="77777777" w:rsidR="00B770F3" w:rsidRPr="003B73DB" w:rsidRDefault="00B770F3" w:rsidP="00B770F3">
      <w:r w:rsidRPr="003B73DB">
        <w:t xml:space="preserve">At its June meeting, PBAC/DUSC requested that the utilisation of medicines for the treatment of HIV, and for </w:t>
      </w:r>
      <w:proofErr w:type="spellStart"/>
      <w:r w:rsidRPr="003B73DB">
        <w:t>PrEP</w:t>
      </w:r>
      <w:proofErr w:type="spellEnd"/>
      <w:r w:rsidRPr="003B73DB">
        <w:t xml:space="preserve">, be reviewed using both PBS dispensing data and </w:t>
      </w:r>
      <w:proofErr w:type="spellStart"/>
      <w:r w:rsidRPr="003B73DB">
        <w:t>MedicineInsight</w:t>
      </w:r>
      <w:proofErr w:type="spellEnd"/>
      <w:r w:rsidRPr="003B73DB">
        <w:t xml:space="preserve"> data. </w:t>
      </w:r>
    </w:p>
    <w:p w14:paraId="40D690CE" w14:textId="77777777" w:rsidR="00B770F3" w:rsidRPr="003B73DB" w:rsidRDefault="00B770F3" w:rsidP="00B770F3">
      <w:r w:rsidRPr="003B73DB">
        <w:t xml:space="preserve">DUSC sought to understand the utilisation of </w:t>
      </w:r>
      <w:proofErr w:type="spellStart"/>
      <w:r w:rsidRPr="003B73DB">
        <w:t>PrEP</w:t>
      </w:r>
      <w:proofErr w:type="spellEnd"/>
      <w:r w:rsidRPr="003B73DB">
        <w:t xml:space="preserve"> since its PBS listing. DUSC noted that </w:t>
      </w:r>
      <w:proofErr w:type="spellStart"/>
      <w:r w:rsidRPr="003B73DB">
        <w:t>PrEP</w:t>
      </w:r>
      <w:proofErr w:type="spellEnd"/>
      <w:r w:rsidRPr="003B73DB">
        <w:t xml:space="preserve"> guidelines have changed since its initial listing and considered that it was important to understand patterns of use (</w:t>
      </w:r>
      <w:proofErr w:type="gramStart"/>
      <w:r w:rsidRPr="003B73DB">
        <w:t>i.e.</w:t>
      </w:r>
      <w:proofErr w:type="gramEnd"/>
      <w:r w:rsidRPr="003B73DB">
        <w:t xml:space="preserve"> continuous versus non-continuous use). DUSC requested that </w:t>
      </w:r>
      <w:proofErr w:type="spellStart"/>
      <w:r w:rsidRPr="003B73DB">
        <w:t>PrEP</w:t>
      </w:r>
      <w:proofErr w:type="spellEnd"/>
      <w:r w:rsidRPr="003B73DB">
        <w:t xml:space="preserve"> use be reviewed using both PBS dispensing data and </w:t>
      </w:r>
      <w:proofErr w:type="spellStart"/>
      <w:r w:rsidRPr="003B73DB">
        <w:t>MedicineInsight</w:t>
      </w:r>
      <w:proofErr w:type="spellEnd"/>
      <w:r w:rsidRPr="003B73DB">
        <w:t xml:space="preserve"> data.</w:t>
      </w:r>
    </w:p>
    <w:p w14:paraId="027E11E5" w14:textId="1CDBBA49" w:rsidR="00B770F3" w:rsidRPr="003B73DB" w:rsidRDefault="00B770F3" w:rsidP="00B770F3">
      <w:r w:rsidRPr="003B73DB">
        <w:t xml:space="preserve">This paper reports on the </w:t>
      </w:r>
      <w:r w:rsidR="00D27E2F">
        <w:t>PBS</w:t>
      </w:r>
      <w:r w:rsidRPr="003B73DB">
        <w:t xml:space="preserve"> analysis. </w:t>
      </w:r>
    </w:p>
    <w:p w14:paraId="3981369D" w14:textId="77777777" w:rsidR="00B770F3" w:rsidRPr="003B73DB" w:rsidRDefault="00B770F3" w:rsidP="00B770F3">
      <w:pPr>
        <w:pStyle w:val="Heading2"/>
        <w:rPr>
          <w:sz w:val="32"/>
          <w:szCs w:val="28"/>
        </w:rPr>
      </w:pPr>
      <w:r w:rsidRPr="003B73DB">
        <w:rPr>
          <w:sz w:val="32"/>
          <w:szCs w:val="28"/>
        </w:rPr>
        <w:t>Background</w:t>
      </w:r>
    </w:p>
    <w:p w14:paraId="2D18F643" w14:textId="77777777" w:rsidR="00B770F3" w:rsidRPr="003B73DB" w:rsidRDefault="00B770F3" w:rsidP="00B770F3">
      <w:pPr>
        <w:pStyle w:val="Heading2"/>
      </w:pPr>
      <w:r w:rsidRPr="003B73DB">
        <w:t>Clinical situation</w:t>
      </w:r>
    </w:p>
    <w:p w14:paraId="31AC2EEC" w14:textId="77777777" w:rsidR="00B770F3" w:rsidRPr="003B73DB" w:rsidRDefault="00B770F3" w:rsidP="00B770F3">
      <w:proofErr w:type="spellStart"/>
      <w:r w:rsidRPr="003B73DB">
        <w:t>PrEP</w:t>
      </w:r>
      <w:proofErr w:type="spellEnd"/>
      <w:r w:rsidRPr="003B73DB">
        <w:t xml:space="preserve"> first became available through the PBS on 1 April 2018 for the prevention of HIV infection in adults at medium to high risk of HIV infection as defined by Australasian Society of HIV, Viral Hepatitis and Sexual Health Medicine (ASHM) guidelines.</w:t>
      </w:r>
      <w:r w:rsidRPr="003B73DB">
        <w:fldChar w:fldCharType="begin"/>
      </w:r>
      <w:r w:rsidRPr="003B73DB">
        <w:instrText xml:space="preserve"> ADDIN EN.CITE &lt;EndNote&gt;&lt;Cite&gt;&lt;Author&gt;The Australasian Society of HIV&lt;/Author&gt;&lt;Year&gt;2020&lt;/Year&gt;&lt;RecNum&gt;139&lt;/RecNum&gt;&lt;DisplayText&gt;&lt;style face="superscript"&gt;1&lt;/style&gt;&lt;/DisplayText&gt;&lt;record&gt;&lt;rec-number&gt;139&lt;/rec-number&gt;&lt;foreign-keys&gt;&lt;key app="EN" db-id="svrtft9r12pt9qeewaxvzdamxa9zswadspz9" timestamp="1626180985"&gt;139&lt;/key&gt;&lt;/foreign-keys&gt;&lt;ref-type name="Report"&gt;27&lt;/ref-type&gt;&lt;contributors&gt;&lt;authors&gt;&lt;author&gt;The Australasian Society of HIV Viral Hepatitis and Sexual Health Medicine (ASHM),&lt;/author&gt;&lt;/authors&gt;&lt;/contributors&gt;&lt;titles&gt;&lt;title&gt;PrEP Guidelines Update. Prevent HIV by Prescribing PrEP.&lt;/title&gt;&lt;/titles&gt;&lt;dates&gt;&lt;year&gt;2020&lt;/year&gt;&lt;pub-dates&gt;&lt;date&gt;2019&lt;/date&gt;&lt;/pub-dates&gt;&lt;/dates&gt;&lt;pub-location&gt;Sydney&lt;/pub-location&gt;&lt;publisher&gt;ASHM&lt;/publisher&gt;&lt;urls&gt;&lt;related-urls&gt;&lt;url&gt;https://ashm.org.au/resources/hiv-resources-list/prep-guidelines-2019/&lt;/url&gt;&lt;/related-urls&gt;&lt;/urls&gt;&lt;access-date&gt;13 July 2021&lt;/access-date&gt;&lt;/record&gt;&lt;/Cite&gt;&lt;/EndNote&gt;</w:instrText>
      </w:r>
      <w:r w:rsidRPr="003B73DB">
        <w:fldChar w:fldCharType="separate"/>
      </w:r>
      <w:r w:rsidRPr="003B73DB">
        <w:rPr>
          <w:noProof/>
          <w:vertAlign w:val="superscript"/>
        </w:rPr>
        <w:t>1</w:t>
      </w:r>
      <w:r w:rsidRPr="003B73DB">
        <w:fldChar w:fldCharType="end"/>
      </w:r>
      <w:r w:rsidRPr="003B73DB">
        <w:t xml:space="preserve"> </w:t>
      </w:r>
    </w:p>
    <w:p w14:paraId="3590F19F" w14:textId="7790B4F0" w:rsidR="00B770F3" w:rsidRPr="003B73DB" w:rsidRDefault="00B770F3" w:rsidP="00B770F3">
      <w:r w:rsidRPr="003B73DB">
        <w:t xml:space="preserve">The Therapeutic Goods Administration (TGA) approval is for one tablet per day </w:t>
      </w:r>
      <w:r w:rsidRPr="003B73DB" w:rsidDel="00497A43">
        <w:t xml:space="preserve">of tenofovir disoproxil </w:t>
      </w:r>
      <w:r w:rsidRPr="003B73DB">
        <w:t xml:space="preserve">+ </w:t>
      </w:r>
      <w:r w:rsidRPr="003B73DB" w:rsidDel="00497A43">
        <w:t>emtricitabine</w:t>
      </w:r>
      <w:r w:rsidRPr="003B73DB">
        <w:t xml:space="preserve"> in HIV-1 uninfected adults. However, on-demand </w:t>
      </w:r>
      <w:proofErr w:type="spellStart"/>
      <w:r w:rsidRPr="003B73DB">
        <w:t>PrEP</w:t>
      </w:r>
      <w:proofErr w:type="spellEnd"/>
      <w:r w:rsidRPr="003B73DB">
        <w:t xml:space="preserve"> usage has been investigated. On-demand </w:t>
      </w:r>
      <w:proofErr w:type="spellStart"/>
      <w:r w:rsidRPr="003B73DB">
        <w:t>PrEP</w:t>
      </w:r>
      <w:proofErr w:type="spellEnd"/>
      <w:r w:rsidRPr="003B73DB">
        <w:rPr>
          <w:rStyle w:val="FootnoteReference"/>
        </w:rPr>
        <w:footnoteReference w:id="2"/>
      </w:r>
      <w:r w:rsidRPr="003B73DB">
        <w:t xml:space="preserve"> is highly effective in men who have sex with men (MSM)</w:t>
      </w:r>
      <w:r w:rsidRPr="003B73DB">
        <w:fldChar w:fldCharType="begin">
          <w:fldData xml:space="preserve">PEVuZE5vdGU+PENpdGU+PEF1dGhvcj5Nb2xpbmE8L0F1dGhvcj48WWVhcj4yMDE1PC9ZZWFyPjxS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yMzctNDY8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</w:fldData>
        </w:fldChar>
      </w:r>
      <w:r w:rsidRPr="003B73DB">
        <w:instrText xml:space="preserve"> ADDIN EN.CITE </w:instrText>
      </w:r>
      <w:r w:rsidRPr="003B73DB">
        <w:fldChar w:fldCharType="begin">
          <w:fldData xml:space="preserve">PEVuZE5vdGU+PENpdGU+PEF1dGhvcj5Nb2xpbmE8L0F1dGhvcj48WWVhcj4yMDE1PC9ZZWFyPjxS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yMzctNDY8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</w:fldData>
        </w:fldChar>
      </w:r>
      <w:r w:rsidRPr="003B73DB">
        <w:instrText xml:space="preserve"> ADDIN EN.CITE.DATA </w:instrText>
      </w:r>
      <w:r w:rsidRPr="003B73DB">
        <w:fldChar w:fldCharType="end"/>
      </w:r>
      <w:r w:rsidRPr="003B73DB">
        <w:fldChar w:fldCharType="separate"/>
      </w:r>
      <w:r w:rsidRPr="003B73DB">
        <w:rPr>
          <w:noProof/>
          <w:vertAlign w:val="superscript"/>
        </w:rPr>
        <w:t>2</w:t>
      </w:r>
      <w:r w:rsidRPr="003B73DB">
        <w:fldChar w:fldCharType="end"/>
      </w:r>
      <w:r w:rsidRPr="003B73DB">
        <w:t xml:space="preserve"> and has been recommended by the World Health Organization (WHO)</w:t>
      </w:r>
      <w:r w:rsidRPr="003B73DB">
        <w:fldChar w:fldCharType="begin"/>
      </w:r>
      <w:r w:rsidR="009D7BC8">
        <w:instrText xml:space="preserve"> ADDIN EN.CITE &lt;EndNote&gt;&lt;Cite&gt;&lt;Author&gt;(WHO)&lt;/Author&gt;&lt;Year&gt;2019&lt;/Year&gt;&lt;RecNum&gt;138&lt;/RecNum&gt;&lt;DisplayText&gt;&lt;style face="superscript"&gt;3&lt;/style&gt;&lt;/DisplayText&gt;&lt;record&gt;&lt;rec-number&gt;138&lt;/rec-number&gt;&lt;foreign-keys&gt;&lt;key app="EN" db-id="svrtft9r12pt9qeewaxvzdamxa9zswadspz9" timestamp="1626180819"&gt;138&lt;/key&gt;&lt;/foreign-keys&gt;&lt;ref-type name="Report"&gt;27&lt;/ref-type&gt;&lt;contributors&gt;&lt;authors&gt;&lt;author&gt;World Health Organization (WHO),&lt;/author&gt;&lt;/authors&gt;&lt;/contributors&gt;&lt;titles&gt;&lt;title&gt;What&amp;apos;s the 2+1+1? Event-driven oral pre-exposure prophylaxis to prevent HIV for men who have sex with men: update to WHO’s recommendation on oral PrEP&lt;/title&gt;&lt;/titles&gt;&lt;dates&gt;&lt;year&gt;2019&lt;/year&gt;&lt;/dates&gt;&lt;pub-location&gt;Geneva&lt;/pub-location&gt;&lt;publisher&gt;WHO&lt;/publisher&gt;&lt;urls&gt;&lt;related-urls&gt;&lt;url&gt;https://apps.who.int/iris/bitstream/handle/10665/325955/WHO-CDS-HIV-19.8-eng.pdf?ua=1&lt;/url&gt;&lt;/related-urls&gt;&lt;/urls&gt;&lt;access-date&gt;13 July 2021&lt;/access-date&gt;&lt;/record&gt;&lt;/Cite&gt;&lt;/EndNote&gt;</w:instrText>
      </w:r>
      <w:r w:rsidRPr="003B73DB">
        <w:fldChar w:fldCharType="separate"/>
      </w:r>
      <w:r w:rsidRPr="003B73DB">
        <w:rPr>
          <w:noProof/>
          <w:vertAlign w:val="superscript"/>
        </w:rPr>
        <w:t>3</w:t>
      </w:r>
      <w:r w:rsidRPr="003B73DB">
        <w:fldChar w:fldCharType="end"/>
      </w:r>
      <w:r w:rsidRPr="003B73DB">
        <w:t xml:space="preserve"> and ASHM since 2020 as an option for MSM.</w:t>
      </w:r>
      <w:r w:rsidRPr="003B73DB">
        <w:fldChar w:fldCharType="begin"/>
      </w:r>
      <w:r w:rsidRPr="003B73DB">
        <w:instrText xml:space="preserve"> ADDIN EN.CITE &lt;EndNote&gt;&lt;Cite&gt;&lt;Author&gt;The Australasian Society of HIV&lt;/Author&gt;&lt;Year&gt;2020&lt;/Year&gt;&lt;RecNum&gt;139&lt;/RecNum&gt;&lt;DisplayText&gt;&lt;style face="superscript"&gt;1&lt;/style&gt;&lt;/DisplayText&gt;&lt;record&gt;&lt;rec-number&gt;139&lt;/rec-number&gt;&lt;foreign-keys&gt;&lt;key app="EN" db-id="svrtft9r12pt9qeewaxvzdamxa9zswadspz9" timestamp="1626180985"&gt;139&lt;/key&gt;&lt;/foreign-keys&gt;&lt;ref-type name="Report"&gt;27&lt;/ref-type&gt;&lt;contributors&gt;&lt;authors&gt;&lt;author&gt;The Australasian Society of HIV Viral Hepatitis and Sexual Health Medicine (ASHM),&lt;/author&gt;&lt;/authors&gt;&lt;/contributors&gt;&lt;titles&gt;&lt;title&gt;PrEP Guidelines Update. Prevent HIV by Prescribing PrEP.&lt;/title&gt;&lt;/titles&gt;&lt;dates&gt;&lt;year&gt;2020&lt;/year&gt;&lt;pub-dates&gt;&lt;date&gt;2019&lt;/date&gt;&lt;/pub-dates&gt;&lt;/dates&gt;&lt;pub-location&gt;Sydney&lt;/pub-location&gt;&lt;publisher&gt;ASHM&lt;/publisher&gt;&lt;urls&gt;&lt;related-urls&gt;&lt;url&gt;https://ashm.org.au/resources/hiv-resources-list/prep-guidelines-2019/&lt;/url&gt;&lt;/related-urls&gt;&lt;/urls&gt;&lt;access-date&gt;13 July 2021&lt;/access-date&gt;&lt;/record&gt;&lt;/Cite&gt;&lt;/EndNote&gt;</w:instrText>
      </w:r>
      <w:r w:rsidRPr="003B73DB">
        <w:fldChar w:fldCharType="separate"/>
      </w:r>
      <w:r w:rsidRPr="003B73DB">
        <w:rPr>
          <w:noProof/>
          <w:vertAlign w:val="superscript"/>
        </w:rPr>
        <w:t>1</w:t>
      </w:r>
      <w:r w:rsidRPr="003B73DB">
        <w:fldChar w:fldCharType="end"/>
      </w:r>
      <w:r w:rsidRPr="003B73DB">
        <w:rPr>
          <w:rStyle w:val="CommentReference"/>
        </w:rPr>
        <w:t xml:space="preserve"> </w:t>
      </w:r>
      <w:r w:rsidRPr="003B73DB">
        <w:t xml:space="preserve"> The TGA have also approved </w:t>
      </w:r>
      <w:r w:rsidRPr="003B73DB" w:rsidDel="00497A43">
        <w:t xml:space="preserve">tenofovir </w:t>
      </w:r>
      <w:r w:rsidRPr="003B73DB">
        <w:t>alafenamide</w:t>
      </w:r>
      <w:r w:rsidRPr="003B73DB" w:rsidDel="00497A43">
        <w:t xml:space="preserve"> </w:t>
      </w:r>
      <w:r w:rsidRPr="003B73DB">
        <w:t xml:space="preserve">+ </w:t>
      </w:r>
      <w:r w:rsidRPr="003B73DB" w:rsidDel="00497A43">
        <w:t>emtricitabine</w:t>
      </w:r>
      <w:r w:rsidRPr="003B73DB">
        <w:t xml:space="preserve"> in HIV-1 uninfected adults, however this product is not PBS listed for </w:t>
      </w:r>
      <w:proofErr w:type="spellStart"/>
      <w:r w:rsidRPr="003B73DB">
        <w:t>PrEP.</w:t>
      </w:r>
      <w:proofErr w:type="spellEnd"/>
    </w:p>
    <w:p w14:paraId="14922B18" w14:textId="77777777" w:rsidR="00B770F3" w:rsidRPr="003B73DB" w:rsidRDefault="00B770F3" w:rsidP="00B770F3">
      <w:r w:rsidRPr="003B73DB">
        <w:t xml:space="preserve">Questions remain about how people use </w:t>
      </w:r>
      <w:proofErr w:type="spellStart"/>
      <w:r w:rsidRPr="003B73DB">
        <w:t>PrEP</w:t>
      </w:r>
      <w:proofErr w:type="spellEnd"/>
      <w:r w:rsidRPr="003B73DB">
        <w:t xml:space="preserve"> in the real world outside the clinical trial setting and whether cost or routine care in general practice would impact utilisation, particularly discontinuation, non-</w:t>
      </w:r>
      <w:proofErr w:type="gramStart"/>
      <w:r w:rsidRPr="003B73DB">
        <w:t>adherence</w:t>
      </w:r>
      <w:proofErr w:type="gramEnd"/>
      <w:r w:rsidRPr="003B73DB">
        <w:t xml:space="preserve"> and non-continuous use. This reports aims to address some of these questions.</w:t>
      </w:r>
    </w:p>
    <w:p w14:paraId="468BF263" w14:textId="77777777" w:rsidR="00B770F3" w:rsidRPr="003B73DB" w:rsidRDefault="00B770F3" w:rsidP="00B770F3">
      <w:pPr>
        <w:pStyle w:val="Heading2"/>
      </w:pPr>
      <w:bookmarkStart w:id="0" w:name="_Toc19192718"/>
      <w:bookmarkStart w:id="1" w:name="_Toc22069652"/>
      <w:bookmarkStart w:id="2" w:name="_Toc22090419"/>
      <w:bookmarkStart w:id="3" w:name="_Toc76675567"/>
      <w:bookmarkStart w:id="4" w:name="_Toc76675651"/>
      <w:bookmarkStart w:id="5" w:name="_Toc77106081"/>
      <w:proofErr w:type="spellStart"/>
      <w:r w:rsidRPr="003B73DB">
        <w:t>PrEP</w:t>
      </w:r>
      <w:proofErr w:type="spellEnd"/>
      <w:r w:rsidRPr="003B73DB">
        <w:t xml:space="preserve"> uptake since PBS listing</w:t>
      </w:r>
      <w:bookmarkEnd w:id="0"/>
      <w:bookmarkEnd w:id="1"/>
      <w:bookmarkEnd w:id="2"/>
      <w:bookmarkEnd w:id="3"/>
      <w:bookmarkEnd w:id="4"/>
      <w:bookmarkEnd w:id="5"/>
    </w:p>
    <w:p w14:paraId="01DEA26D" w14:textId="77777777" w:rsidR="00B770F3" w:rsidRPr="003B73DB" w:rsidRDefault="00B770F3" w:rsidP="00B770F3">
      <w:r w:rsidRPr="003B73DB">
        <w:t xml:space="preserve">While most patients now access </w:t>
      </w:r>
      <w:proofErr w:type="spellStart"/>
      <w:r w:rsidRPr="003B73DB">
        <w:t>PrEP</w:t>
      </w:r>
      <w:proofErr w:type="spellEnd"/>
      <w:r w:rsidRPr="003B73DB">
        <w:t xml:space="preserve"> via the PBS, some patients continue to access </w:t>
      </w:r>
      <w:proofErr w:type="spellStart"/>
      <w:r w:rsidRPr="003B73DB">
        <w:t>PrEP</w:t>
      </w:r>
      <w:proofErr w:type="spellEnd"/>
      <w:r w:rsidRPr="003B73DB">
        <w:t xml:space="preserve"> via importation or private prescription. According to a study from the Kirby Institute, of the 37,707 individuals dispensed PBS-subsidised </w:t>
      </w:r>
      <w:proofErr w:type="spellStart"/>
      <w:r w:rsidRPr="003B73DB">
        <w:t>PrEP</w:t>
      </w:r>
      <w:proofErr w:type="spellEnd"/>
      <w:r w:rsidRPr="003B73DB">
        <w:t xml:space="preserve"> prescriptions in the first two years and three months after PBS listing, 37,127 (98.5%) were recorded as male. The number of people dispensed </w:t>
      </w:r>
      <w:proofErr w:type="spellStart"/>
      <w:r w:rsidRPr="003B73DB">
        <w:t>PrEP</w:t>
      </w:r>
      <w:proofErr w:type="spellEnd"/>
      <w:r w:rsidRPr="003B73DB">
        <w:t xml:space="preserve"> in each calendar quarter (</w:t>
      </w:r>
      <w:proofErr w:type="spellStart"/>
      <w:r w:rsidRPr="003B73DB">
        <w:t>ie</w:t>
      </w:r>
      <w:proofErr w:type="spellEnd"/>
      <w:r w:rsidRPr="003B73DB">
        <w:t>. ‘recently’) increased from 6,433 in Q2 2018, to 21,912 in Q1 2020 and then decreased to 17,135 in Q2, presumably due to the impacts of COVID-19 restrictions on sexual practice and clinical visits (Figure 1).</w:t>
      </w:r>
      <w:r w:rsidRPr="003B73DB">
        <w:fldChar w:fldCharType="begin"/>
      </w:r>
      <w:r w:rsidRPr="003B73DB">
        <w:instrText xml:space="preserve"> ADDIN EN.CITE &lt;EndNote&gt;&lt;Cite&gt;&lt;Author&gt;Institute&lt;/Author&gt;&lt;Year&gt;2021&lt;/Year&gt;&lt;RecNum&gt;153&lt;/RecNum&gt;&lt;DisplayText&gt;&lt;style face="superscript"&gt;4&lt;/style&gt;&lt;/DisplayText&gt;&lt;record&gt;&lt;rec-number&gt;153&lt;/rec-number&gt;&lt;foreign-keys&gt;&lt;key app="EN" db-id="svrtft9r12pt9qeewaxvzdamxa9zswadspz9" timestamp="1628513067"&gt;153&lt;/key&gt;&lt;/foreign-keys&gt;&lt;ref-type name="Report"&gt;27&lt;/ref-type&gt;&lt;contributors&gt;&lt;authors&gt;&lt;author&gt;The Kirby Institute,&lt;/author&gt;&lt;/authors&gt;&lt;/contributors&gt;&lt;titles&gt;&lt;title&gt;Monitoring HIV Pre-exposure Prophylaxis Uptake in Australia (Issue 4)&lt;/title&gt;&lt;/titles&gt;&lt;dates&gt;&lt;year&gt;2021&lt;/year&gt;&lt;/dates&gt;&lt;pub-location&gt;Sydney&lt;/pub-location&gt;&lt;publisher&gt;UNSW Sydney&lt;/publisher&gt;&lt;urls&gt;&lt;/urls&gt;&lt;/record&gt;&lt;/Cite&gt;&lt;/EndNote&gt;</w:instrText>
      </w:r>
      <w:r w:rsidRPr="003B73DB">
        <w:fldChar w:fldCharType="separate"/>
      </w:r>
      <w:r w:rsidRPr="003B73DB">
        <w:rPr>
          <w:noProof/>
          <w:vertAlign w:val="superscript"/>
        </w:rPr>
        <w:t>4</w:t>
      </w:r>
      <w:r w:rsidRPr="003B73DB">
        <w:fldChar w:fldCharType="end"/>
      </w:r>
      <w:r w:rsidRPr="003B73DB">
        <w:t xml:space="preserve"> In Q1 2021 the number of individuals dispensed </w:t>
      </w:r>
      <w:proofErr w:type="spellStart"/>
      <w:r w:rsidRPr="003B73DB">
        <w:t>PrEP</w:t>
      </w:r>
      <w:proofErr w:type="spellEnd"/>
      <w:r w:rsidRPr="003B73DB">
        <w:t xml:space="preserve"> 2020 increased again to 21,984.  PBS data is likely </w:t>
      </w:r>
      <w:r w:rsidRPr="003B73DB">
        <w:lastRenderedPageBreak/>
        <w:t xml:space="preserve">to underestimate </w:t>
      </w:r>
      <w:proofErr w:type="spellStart"/>
      <w:r w:rsidRPr="003B73DB">
        <w:t>PrEP</w:t>
      </w:r>
      <w:proofErr w:type="spellEnd"/>
      <w:r w:rsidRPr="003B73DB">
        <w:t xml:space="preserve"> coverage, as patterns of legal self-importation of </w:t>
      </w:r>
      <w:proofErr w:type="spellStart"/>
      <w:r w:rsidRPr="003B73DB">
        <w:t>PrEP</w:t>
      </w:r>
      <w:proofErr w:type="spellEnd"/>
      <w:r w:rsidRPr="003B73DB">
        <w:t xml:space="preserve"> were established before PBS listing, and the cost of self-importation is now less than the PBS-subsidised general patient co-payment.</w:t>
      </w:r>
    </w:p>
    <w:p w14:paraId="5509D6A2" w14:textId="77777777" w:rsidR="00B770F3" w:rsidRPr="003B73DB" w:rsidRDefault="00B770F3" w:rsidP="00B770F3">
      <w:pPr>
        <w:shd w:val="clear" w:color="auto" w:fill="FFFFFF" w:themeFill="background1"/>
        <w:spacing w:before="120" w:after="120" w:line="260" w:lineRule="exact"/>
        <w:rPr>
          <w:rFonts w:ascii="Arial" w:eastAsia="Times New Roman" w:hAnsi="Arial" w:cs="Arial"/>
          <w:sz w:val="20"/>
          <w:szCs w:val="20"/>
        </w:rPr>
      </w:pPr>
    </w:p>
    <w:p w14:paraId="757BF70B" w14:textId="77777777" w:rsidR="00B770F3" w:rsidRPr="003B73DB" w:rsidRDefault="00B770F3" w:rsidP="00B770F3">
      <w:pPr>
        <w:shd w:val="clear" w:color="auto" w:fill="FFFFFF" w:themeFill="background1"/>
        <w:spacing w:before="120" w:after="120" w:line="260" w:lineRule="exact"/>
      </w:pPr>
    </w:p>
    <w:p w14:paraId="2FC14AF2" w14:textId="77777777" w:rsidR="00B770F3" w:rsidRPr="003B73DB" w:rsidRDefault="00B770F3" w:rsidP="00B770F3">
      <w:pPr>
        <w:shd w:val="clear" w:color="auto" w:fill="FFFFFF" w:themeFill="background1"/>
        <w:spacing w:before="120" w:after="120" w:line="260" w:lineRule="exact"/>
        <w:rPr>
          <w:rFonts w:ascii="Arial" w:eastAsia="Times New Roman" w:hAnsi="Arial" w:cs="Arial"/>
          <w:sz w:val="20"/>
          <w:szCs w:val="20"/>
        </w:rPr>
      </w:pPr>
    </w:p>
    <w:p w14:paraId="6F07E9D0" w14:textId="77777777" w:rsidR="00BA1A92" w:rsidRDefault="00B770F3" w:rsidP="00B770F3">
      <w:pPr>
        <w:pStyle w:val="Figuretitle"/>
      </w:pPr>
      <w:r w:rsidRPr="003B73DB">
        <w:rPr>
          <w:noProof/>
        </w:rPr>
        <w:drawing>
          <wp:inline distT="0" distB="0" distL="0" distR="0" wp14:anchorId="4FFA188D" wp14:editId="3F453123">
            <wp:extent cx="5164455" cy="3557270"/>
            <wp:effectExtent l="0" t="0" r="0" b="5080"/>
            <wp:docPr id="1" name="Picture 1" descr="Cumulative (total) number of people with one or more dispensed PBS-subsidised PrEP prescription from 1 April 2018 (ever) compared to the estimated number who have used PBS-subsidised PrEP in each quarter (recently). The number of people dispensed PrEP in each calendar quarter (ie. ‘recently’) increased from 6,433 in Q2 2018, to 21,912 in Q1 2020 and then decreased to 17,135 in Q2, presumably due to the impacts of COVID-19 restrictions on sexual practice and clinical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mulative (total) number of people with one or more dispensed PBS-subsidised PrEP prescription from 1 April 2018 (ever) compared to the estimated number who have used PBS-subsidised PrEP in each quarter (recently). The number of people dispensed PrEP in each calendar quarter (ie. ‘recently’) increased from 6,433 in Q2 2018, to 21,912 in Q1 2020 and then decreased to 17,135 in Q2, presumably due to the impacts of COVID-19 restrictions on sexual practice and clinical visits,"/>
                    <pic:cNvPicPr/>
                  </pic:nvPicPr>
                  <pic:blipFill rotWithShape="1">
                    <a:blip r:embed="rId8"/>
                    <a:srcRect t="3855"/>
                    <a:stretch/>
                  </pic:blipFill>
                  <pic:spPr bwMode="auto">
                    <a:xfrm>
                      <a:off x="0" y="0"/>
                      <a:ext cx="5164455" cy="3557270"/>
                    </a:xfrm>
                    <a:prstGeom prst="rect">
                      <a:avLst/>
                    </a:prstGeom>
                    <a:ln>
                      <a:noFill/>
                    </a:ln>
                    <a:extLst>
                      <a:ext uri="{53640926-AAD7-44D8-BBD7-CCE9431645EC}">
                        <a14:shadowObscured xmlns:a14="http://schemas.microsoft.com/office/drawing/2010/main"/>
                      </a:ext>
                    </a:extLst>
                  </pic:spPr>
                </pic:pic>
              </a:graphicData>
            </a:graphic>
          </wp:inline>
        </w:drawing>
      </w:r>
    </w:p>
    <w:p w14:paraId="2564F9C3" w14:textId="5C7AD345" w:rsidR="00B770F3" w:rsidRPr="003B73DB" w:rsidRDefault="00B770F3" w:rsidP="00B770F3">
      <w:pPr>
        <w:pStyle w:val="Figuretitle"/>
      </w:pPr>
      <w:r w:rsidRPr="003B73DB">
        <w:t>Figure 1. Cumulative (total) number of people with one or more dispensed PBS-</w:t>
      </w:r>
      <w:proofErr w:type="spellStart"/>
      <w:r w:rsidRPr="003B73DB">
        <w:t>subsidised</w:t>
      </w:r>
      <w:proofErr w:type="spellEnd"/>
      <w:r w:rsidRPr="003B73DB">
        <w:t xml:space="preserve"> </w:t>
      </w:r>
      <w:proofErr w:type="spellStart"/>
      <w:r w:rsidRPr="003B73DB">
        <w:t>PrEP</w:t>
      </w:r>
      <w:proofErr w:type="spellEnd"/>
      <w:r w:rsidRPr="003B73DB">
        <w:t xml:space="preserve"> prescription from 1 April 2018</w:t>
      </w:r>
      <w:r w:rsidR="00E93BD0">
        <w:t xml:space="preserve"> (ever)</w:t>
      </w:r>
      <w:r w:rsidRPr="003B73DB">
        <w:t xml:space="preserve"> compared to the estimated number who have used PBS-</w:t>
      </w:r>
      <w:proofErr w:type="spellStart"/>
      <w:r w:rsidRPr="003B73DB">
        <w:t>subsidised</w:t>
      </w:r>
      <w:proofErr w:type="spellEnd"/>
      <w:r w:rsidRPr="003B73DB">
        <w:t xml:space="preserve"> </w:t>
      </w:r>
      <w:proofErr w:type="spellStart"/>
      <w:r w:rsidRPr="003B73DB">
        <w:t>PrEP</w:t>
      </w:r>
      <w:proofErr w:type="spellEnd"/>
      <w:r w:rsidRPr="003B73DB">
        <w:t xml:space="preserve"> in each quarter (recently)</w:t>
      </w:r>
      <w:r w:rsidRPr="003B73DB">
        <w:fldChar w:fldCharType="begin"/>
      </w:r>
      <w:r w:rsidRPr="003B73DB">
        <w:instrText xml:space="preserve"> ADDIN EN.CITE &lt;EndNote&gt;&lt;Cite&gt;&lt;Author&gt;The Kirby Institute&lt;/Author&gt;&lt;Year&gt;2021&lt;/Year&gt;&lt;RecNum&gt;153&lt;/RecNum&gt;&lt;DisplayText&gt;&lt;style face="superscript"&gt;4&lt;/style&gt;&lt;/DisplayText&gt;&lt;record&gt;&lt;rec-number&gt;153&lt;/rec-number&gt;&lt;foreign-keys&gt;&lt;key app="EN" db-id="svrtft9r12pt9qeewaxvzdamxa9zswadspz9" timestamp="1628513067"&gt;153&lt;/key&gt;&lt;/foreign-keys&gt;&lt;ref-type name="Report"&gt;27&lt;/ref-type&gt;&lt;contributors&gt;&lt;authors&gt;&lt;author&gt;The Kirby Institute,&lt;/author&gt;&lt;/authors&gt;&lt;/contributors&gt;&lt;titles&gt;&lt;title&gt;Monitoring HIV Pre-exposure Prophylaxis Uptake in Australia (Issue 4)&lt;/title&gt;&lt;/titles&gt;&lt;dates&gt;&lt;year&gt;2021&lt;/year&gt;&lt;/dates&gt;&lt;pub-location&gt;Sydney&lt;/pub-location&gt;&lt;publisher&gt;UNSW Sydney&lt;/publisher&gt;&lt;urls&gt;&lt;/urls&gt;&lt;/record&gt;&lt;/Cite&gt;&lt;/EndNote&gt;</w:instrText>
      </w:r>
      <w:r w:rsidRPr="003B73DB">
        <w:fldChar w:fldCharType="separate"/>
      </w:r>
      <w:r w:rsidRPr="003B73DB">
        <w:rPr>
          <w:noProof/>
          <w:vertAlign w:val="superscript"/>
        </w:rPr>
        <w:t>4</w:t>
      </w:r>
      <w:r w:rsidRPr="003B73DB">
        <w:fldChar w:fldCharType="end"/>
      </w:r>
      <w:r w:rsidRPr="003B73DB">
        <w:t xml:space="preserve">  </w:t>
      </w:r>
    </w:p>
    <w:p w14:paraId="2DCE6B22" w14:textId="77777777" w:rsidR="00B770F3" w:rsidRPr="003B73DB" w:rsidRDefault="00B770F3" w:rsidP="00B770F3">
      <w:pPr>
        <w:shd w:val="clear" w:color="auto" w:fill="FFFFFF" w:themeFill="background1"/>
        <w:spacing w:before="120" w:after="120" w:line="260" w:lineRule="exact"/>
        <w:rPr>
          <w:rFonts w:ascii="Arial" w:eastAsia="Times New Roman" w:hAnsi="Arial" w:cs="Arial"/>
          <w:sz w:val="20"/>
          <w:szCs w:val="20"/>
          <w:lang w:eastAsia="en-US"/>
        </w:rPr>
      </w:pPr>
    </w:p>
    <w:p w14:paraId="62F0C127" w14:textId="77777777" w:rsidR="00B770F3" w:rsidRPr="003B73DB" w:rsidRDefault="00B770F3" w:rsidP="00B770F3">
      <w:pPr>
        <w:pStyle w:val="Heading2"/>
        <w:rPr>
          <w:szCs w:val="28"/>
        </w:rPr>
      </w:pPr>
      <w:r w:rsidRPr="003B73DB">
        <w:t>Pharmacology</w:t>
      </w:r>
    </w:p>
    <w:p w14:paraId="492EF226" w14:textId="77777777" w:rsidR="00B770F3" w:rsidRPr="003B73DB" w:rsidRDefault="00B770F3" w:rsidP="00B770F3">
      <w:pPr>
        <w:pStyle w:val="Heading2"/>
        <w:rPr>
          <w:b w:val="0"/>
          <w:sz w:val="24"/>
        </w:rPr>
      </w:pPr>
      <w:r w:rsidRPr="003B73DB">
        <w:rPr>
          <w:b w:val="0"/>
          <w:sz w:val="24"/>
        </w:rPr>
        <w:t>Tenofovir disoproxil and emtricitabine belong to the nucleoside and nucleotide reverse transcriptase inhibitors pharmacotherapeutic group (ATC code: J05AF30).</w:t>
      </w:r>
    </w:p>
    <w:p w14:paraId="290C74BF" w14:textId="77777777" w:rsidR="00B770F3" w:rsidRPr="003B73DB" w:rsidRDefault="00B770F3" w:rsidP="00B770F3">
      <w:r w:rsidRPr="003B73DB">
        <w:t>Both medicines work by inhibiting viral reverse transcriptase and viral DNA synthesis, preventing HIV replication.</w:t>
      </w:r>
    </w:p>
    <w:p w14:paraId="5DE78E2A" w14:textId="77777777" w:rsidR="00B770F3" w:rsidRPr="003B73DB" w:rsidRDefault="00B770F3" w:rsidP="00B770F3">
      <w:pPr>
        <w:pStyle w:val="Heading2"/>
      </w:pPr>
      <w:r w:rsidRPr="003B73DB">
        <w:t>Therapeutic Goods Administration (TGA) approved indications</w:t>
      </w:r>
    </w:p>
    <w:p w14:paraId="1745C5BD" w14:textId="77777777" w:rsidR="00B770F3" w:rsidRPr="003B73DB" w:rsidRDefault="00B770F3" w:rsidP="00B770F3">
      <w:pPr>
        <w:pStyle w:val="Heading2"/>
        <w:rPr>
          <w:b w:val="0"/>
          <w:sz w:val="24"/>
        </w:rPr>
      </w:pPr>
      <w:r w:rsidRPr="003B73DB">
        <w:rPr>
          <w:b w:val="0"/>
          <w:sz w:val="24"/>
        </w:rPr>
        <w:t xml:space="preserve">Tenofovir disoproxil + emtricitabine </w:t>
      </w:r>
      <w:bookmarkStart w:id="6" w:name="_Hlk79483191"/>
      <w:r w:rsidRPr="003B73DB">
        <w:rPr>
          <w:b w:val="0"/>
          <w:sz w:val="24"/>
        </w:rPr>
        <w:t xml:space="preserve">is indicated in combination with safer sex practices for </w:t>
      </w:r>
      <w:proofErr w:type="spellStart"/>
      <w:r w:rsidRPr="003B73DB">
        <w:rPr>
          <w:b w:val="0"/>
          <w:sz w:val="24"/>
        </w:rPr>
        <w:t>PrEP</w:t>
      </w:r>
      <w:proofErr w:type="spellEnd"/>
      <w:r w:rsidRPr="003B73DB">
        <w:rPr>
          <w:b w:val="0"/>
          <w:sz w:val="24"/>
        </w:rPr>
        <w:t xml:space="preserve"> to reduce the risk of sexually acquired HIV-1 in adults at high risk.</w:t>
      </w:r>
      <w:bookmarkEnd w:id="6"/>
      <w:r w:rsidRPr="003B73DB">
        <w:rPr>
          <w:b w:val="0"/>
          <w:sz w:val="24"/>
        </w:rPr>
        <w:t xml:space="preserve"> This indication is based on clinical trials in men who have sex with men (MSM) at high risk for HIV-1 infection </w:t>
      </w:r>
      <w:r w:rsidRPr="003B73DB">
        <w:rPr>
          <w:b w:val="0"/>
          <w:sz w:val="24"/>
        </w:rPr>
        <w:lastRenderedPageBreak/>
        <w:t>and in heterosexual couples where one partner is infected by HIV and the other is not (</w:t>
      </w:r>
      <w:proofErr w:type="spellStart"/>
      <w:r w:rsidRPr="003B73DB">
        <w:rPr>
          <w:b w:val="0"/>
          <w:sz w:val="24"/>
        </w:rPr>
        <w:t>serodiscordant</w:t>
      </w:r>
      <w:proofErr w:type="spellEnd"/>
      <w:r w:rsidRPr="003B73DB">
        <w:rPr>
          <w:b w:val="0"/>
          <w:sz w:val="24"/>
        </w:rPr>
        <w:t xml:space="preserve"> relationships).</w:t>
      </w:r>
    </w:p>
    <w:p w14:paraId="6ABFAD63" w14:textId="77777777" w:rsidR="00B770F3" w:rsidRPr="003B73DB" w:rsidRDefault="00B770F3" w:rsidP="00B770F3">
      <w:r w:rsidRPr="003B73DB">
        <w:t xml:space="preserve">Tenofovir alafenamide + emtricitabine is also indicated for </w:t>
      </w:r>
      <w:proofErr w:type="spellStart"/>
      <w:r w:rsidRPr="003B73DB">
        <w:t>PrEP</w:t>
      </w:r>
      <w:proofErr w:type="spellEnd"/>
      <w:r w:rsidRPr="003B73DB">
        <w:t xml:space="preserve"> to reduce the risk of sexually acquired HIV-1 in at-risk adults and adolescents weighing at least 35 kg, excluding individuals at risk from receptive vaginal sex. However, this product is not PBS listed for </w:t>
      </w:r>
      <w:proofErr w:type="spellStart"/>
      <w:r w:rsidRPr="003B73DB">
        <w:t>PrEP</w:t>
      </w:r>
      <w:proofErr w:type="spellEnd"/>
      <w:r w:rsidRPr="003B73DB">
        <w:t xml:space="preserve"> and was not included in this study.</w:t>
      </w:r>
    </w:p>
    <w:p w14:paraId="566BA4FA" w14:textId="77777777" w:rsidR="00B770F3" w:rsidRPr="003B73DB" w:rsidRDefault="00B770F3" w:rsidP="00B770F3">
      <w:pPr>
        <w:pStyle w:val="Heading2"/>
      </w:pPr>
      <w:r w:rsidRPr="003B73DB">
        <w:t>Dosage and administration</w:t>
      </w:r>
    </w:p>
    <w:p w14:paraId="7AA4E7E1" w14:textId="77777777" w:rsidR="00B770F3" w:rsidRPr="003B73DB" w:rsidRDefault="00B770F3" w:rsidP="00B770F3">
      <w:r w:rsidRPr="003B73DB">
        <w:t xml:space="preserve">The TGA approval is one tablet taken orally, once daily, of tenofovir disoproxil + emtricitabine in HIV-1 uninfected adults, preferably with food. </w:t>
      </w:r>
    </w:p>
    <w:p w14:paraId="23609382" w14:textId="77777777" w:rsidR="00B770F3" w:rsidRPr="003B73DB" w:rsidRDefault="00B770F3" w:rsidP="00B770F3">
      <w:r w:rsidRPr="003B73DB">
        <w:t xml:space="preserve">The current Product </w:t>
      </w:r>
      <w:proofErr w:type="spellStart"/>
      <w:r w:rsidRPr="003B73DB">
        <w:t>Informations</w:t>
      </w:r>
      <w:proofErr w:type="spellEnd"/>
      <w:r w:rsidRPr="003B73DB">
        <w:t xml:space="preserve"> (PI) and Consumer Medicine </w:t>
      </w:r>
      <w:proofErr w:type="spellStart"/>
      <w:r w:rsidRPr="003B73DB">
        <w:t>Informations</w:t>
      </w:r>
      <w:proofErr w:type="spellEnd"/>
      <w:r w:rsidRPr="003B73DB">
        <w:t xml:space="preserve"> (CMI) are available through </w:t>
      </w:r>
      <w:hyperlink r:id="rId9">
        <w:r w:rsidRPr="003B73DB">
          <w:rPr>
            <w:rStyle w:val="Hyperlink"/>
          </w:rPr>
          <w:t>the TGA website product information access page</w:t>
        </w:r>
      </w:hyperlink>
      <w:r w:rsidRPr="003B73DB">
        <w:t xml:space="preserve"> and </w:t>
      </w:r>
      <w:hyperlink r:id="rId10">
        <w:r w:rsidRPr="003B73DB">
          <w:rPr>
            <w:rStyle w:val="Hyperlink"/>
          </w:rPr>
          <w:t>the TGA website consumer medicines information access page</w:t>
        </w:r>
      </w:hyperlink>
      <w:r w:rsidRPr="003B73DB">
        <w:t>.</w:t>
      </w:r>
    </w:p>
    <w:p w14:paraId="4B07A3F0" w14:textId="77777777" w:rsidR="00B770F3" w:rsidRPr="003B73DB" w:rsidRDefault="00B770F3" w:rsidP="00B770F3">
      <w:pPr>
        <w:pStyle w:val="Heading2"/>
      </w:pPr>
      <w:r w:rsidRPr="003B73DB" w:rsidDel="00EE2BBB">
        <w:t xml:space="preserve">PBS listing details </w:t>
      </w:r>
    </w:p>
    <w:p w14:paraId="7F29137D" w14:textId="77777777" w:rsidR="00B770F3" w:rsidRDefault="00B770F3" w:rsidP="00B770F3">
      <w:bookmarkStart w:id="7" w:name="_Hlk79483548"/>
      <w:r w:rsidRPr="003B73DB">
        <w:t xml:space="preserve">Brands of tenofovir disoproxil + emtricitabine that were available on the PBS at any time between 1 April 2018 and 23 June 2021 </w:t>
      </w:r>
      <w:bookmarkEnd w:id="7"/>
      <w:r w:rsidRPr="003B73DB">
        <w:t xml:space="preserve">are listed in Table 1. Irrespective of the salt form, each tablet contains the equivalent of 245mg of tenofovir disoproxil. These forms are bioequivalent for the purposes of substitution. </w:t>
      </w:r>
    </w:p>
    <w:p w14:paraId="65DD926D" w14:textId="77777777" w:rsidR="00B770F3" w:rsidRPr="003B73DB" w:rsidRDefault="00B770F3" w:rsidP="00B770F3">
      <w:r>
        <w:t>Note that the Truvada brand was removed from the PBS in April 2020. The other generic brands remain on the PBS.</w:t>
      </w:r>
    </w:p>
    <w:p w14:paraId="00474EB8" w14:textId="66E3F7FB" w:rsidR="00B770F3" w:rsidRPr="003B73DB" w:rsidRDefault="00B770F3" w:rsidP="00B770F3">
      <w:r w:rsidRPr="003B73DB">
        <w:t>Tenofovir disoproxil + emtricitabine tablets are also PBS listed for HIV treatment (in conjunction with additional antiretrovirals as part of a three-drug regimen).</w:t>
      </w:r>
      <w:r w:rsidR="00721CB6">
        <w:t xml:space="preserve"> </w:t>
      </w:r>
      <w:r w:rsidR="00B73548">
        <w:t>There are separate PBS items codes for use of t</w:t>
      </w:r>
      <w:r w:rsidR="00B73548" w:rsidRPr="00CA2720">
        <w:t>enofovir disoproxil + emtricitabine tablets</w:t>
      </w:r>
      <w:r w:rsidR="00B73548">
        <w:t xml:space="preserve"> for the indication of HIV treatment and the indication of </w:t>
      </w:r>
      <w:proofErr w:type="spellStart"/>
      <w:r w:rsidR="00B73548">
        <w:t>PrEP</w:t>
      </w:r>
      <w:proofErr w:type="spellEnd"/>
      <w:r w:rsidR="000F3C81">
        <w:t xml:space="preserve"> (Table 1).</w:t>
      </w:r>
    </w:p>
    <w:p w14:paraId="4AA3AAA1" w14:textId="77777777" w:rsidR="00B770F3" w:rsidRPr="003B73DB" w:rsidRDefault="00B770F3" w:rsidP="00B770F3">
      <w:pPr>
        <w:pStyle w:val="Tabletitle"/>
      </w:pPr>
      <w:r w:rsidRPr="003B73DB">
        <w:t>Table 1. Tenofovir disoproxil + emtricitabine products available on the PBS at any time between 1 April 2018 and 23 June 2021</w:t>
      </w:r>
    </w:p>
    <w:tbl>
      <w:tblPr>
        <w:tblStyle w:val="TableGrid"/>
        <w:tblW w:w="9734" w:type="dxa"/>
        <w:tblLayout w:type="fixed"/>
        <w:tblLook w:val="04A0" w:firstRow="1" w:lastRow="0" w:firstColumn="1" w:lastColumn="0" w:noHBand="0" w:noVBand="1"/>
      </w:tblPr>
      <w:tblGrid>
        <w:gridCol w:w="3797"/>
        <w:gridCol w:w="3002"/>
        <w:gridCol w:w="1001"/>
        <w:gridCol w:w="967"/>
        <w:gridCol w:w="967"/>
      </w:tblGrid>
      <w:tr w:rsidR="008F48CB" w:rsidRPr="003B73DB" w14:paraId="2CE3F6FB" w14:textId="38A9A1DD" w:rsidTr="00E93BD0">
        <w:trPr>
          <w:trHeight w:hRule="exact" w:val="1121"/>
        </w:trPr>
        <w:tc>
          <w:tcPr>
            <w:tcW w:w="3797" w:type="dxa"/>
            <w:shd w:val="clear" w:color="auto" w:fill="D9D9D9" w:themeFill="background1" w:themeFillShade="D9"/>
            <w:hideMark/>
          </w:tcPr>
          <w:p w14:paraId="03D5CEC4" w14:textId="7044DA35" w:rsidR="008F48CB" w:rsidRPr="00E93BD0" w:rsidRDefault="008F48CB" w:rsidP="0031373C">
            <w:pPr>
              <w:pStyle w:val="Tableheading"/>
              <w:jc w:val="left"/>
              <w:rPr>
                <w:sz w:val="22"/>
                <w:szCs w:val="22"/>
              </w:rPr>
            </w:pPr>
            <w:r w:rsidRPr="00E93BD0">
              <w:rPr>
                <w:sz w:val="22"/>
                <w:szCs w:val="22"/>
              </w:rPr>
              <w:t xml:space="preserve">Medicine </w:t>
            </w:r>
            <w:r w:rsidR="00E93BD0" w:rsidRPr="00E93BD0">
              <w:rPr>
                <w:sz w:val="22"/>
                <w:szCs w:val="22"/>
              </w:rPr>
              <w:t>a</w:t>
            </w:r>
            <w:r w:rsidRPr="00E93BD0">
              <w:rPr>
                <w:sz w:val="22"/>
                <w:szCs w:val="22"/>
              </w:rPr>
              <w:t>ctive ingredients and strengths</w:t>
            </w:r>
          </w:p>
        </w:tc>
        <w:tc>
          <w:tcPr>
            <w:tcW w:w="3002" w:type="dxa"/>
            <w:shd w:val="clear" w:color="auto" w:fill="D9D9D9" w:themeFill="background1" w:themeFillShade="D9"/>
            <w:hideMark/>
          </w:tcPr>
          <w:p w14:paraId="3C69E2C3" w14:textId="77777777" w:rsidR="008F48CB" w:rsidRPr="00E93BD0" w:rsidRDefault="008F48CB" w:rsidP="0031373C">
            <w:pPr>
              <w:spacing w:line="178" w:lineRule="atLeast"/>
              <w:rPr>
                <w:rFonts w:cstheme="minorHAnsi"/>
                <w:b/>
                <w:sz w:val="22"/>
                <w:szCs w:val="22"/>
                <w:lang w:eastAsia="zh-CN"/>
              </w:rPr>
            </w:pPr>
            <w:r w:rsidRPr="00E93BD0">
              <w:rPr>
                <w:rFonts w:cstheme="minorHAnsi"/>
                <w:b/>
                <w:sz w:val="22"/>
                <w:szCs w:val="22"/>
                <w:lang w:eastAsia="zh-CN"/>
              </w:rPr>
              <w:t>Brand name</w:t>
            </w:r>
          </w:p>
        </w:tc>
        <w:tc>
          <w:tcPr>
            <w:tcW w:w="1001" w:type="dxa"/>
            <w:shd w:val="clear" w:color="auto" w:fill="D9D9D9" w:themeFill="background1" w:themeFillShade="D9"/>
          </w:tcPr>
          <w:p w14:paraId="452D1719" w14:textId="77777777" w:rsidR="008F48CB" w:rsidRPr="00E93BD0" w:rsidRDefault="008F48CB" w:rsidP="0031373C">
            <w:pPr>
              <w:spacing w:line="178" w:lineRule="atLeast"/>
              <w:rPr>
                <w:rFonts w:cstheme="minorHAnsi"/>
                <w:b/>
                <w:sz w:val="22"/>
                <w:szCs w:val="22"/>
                <w:lang w:eastAsia="zh-CN"/>
              </w:rPr>
            </w:pPr>
            <w:r w:rsidRPr="00E93BD0">
              <w:rPr>
                <w:rFonts w:cstheme="minorHAnsi"/>
                <w:b/>
                <w:sz w:val="22"/>
                <w:szCs w:val="22"/>
                <w:lang w:eastAsia="zh-CN"/>
              </w:rPr>
              <w:t>ATC</w:t>
            </w:r>
          </w:p>
        </w:tc>
        <w:tc>
          <w:tcPr>
            <w:tcW w:w="967" w:type="dxa"/>
            <w:shd w:val="clear" w:color="auto" w:fill="D9D9D9" w:themeFill="background1" w:themeFillShade="D9"/>
          </w:tcPr>
          <w:p w14:paraId="6DDC0620" w14:textId="23E406D0" w:rsidR="008F48CB" w:rsidRPr="00E93BD0" w:rsidRDefault="008F48CB" w:rsidP="0031373C">
            <w:pPr>
              <w:spacing w:line="178" w:lineRule="atLeast"/>
              <w:rPr>
                <w:rFonts w:cstheme="minorHAnsi"/>
                <w:b/>
                <w:sz w:val="22"/>
                <w:szCs w:val="22"/>
                <w:lang w:eastAsia="zh-CN"/>
              </w:rPr>
            </w:pPr>
            <w:r w:rsidRPr="00E93BD0">
              <w:rPr>
                <w:rFonts w:cstheme="minorHAnsi"/>
                <w:b/>
                <w:sz w:val="22"/>
                <w:szCs w:val="22"/>
                <w:lang w:eastAsia="zh-CN"/>
              </w:rPr>
              <w:t>PBS Items (</w:t>
            </w:r>
            <w:proofErr w:type="spellStart"/>
            <w:r w:rsidRPr="00E93BD0">
              <w:rPr>
                <w:rFonts w:cstheme="minorHAnsi"/>
                <w:b/>
                <w:sz w:val="22"/>
                <w:szCs w:val="22"/>
                <w:lang w:eastAsia="zh-CN"/>
              </w:rPr>
              <w:t>PReP</w:t>
            </w:r>
            <w:proofErr w:type="spellEnd"/>
            <w:r w:rsidRPr="00E93BD0">
              <w:rPr>
                <w:rFonts w:cstheme="minorHAnsi"/>
                <w:b/>
                <w:sz w:val="22"/>
                <w:szCs w:val="22"/>
                <w:lang w:eastAsia="zh-CN"/>
              </w:rPr>
              <w:t>)</w:t>
            </w:r>
          </w:p>
        </w:tc>
        <w:tc>
          <w:tcPr>
            <w:tcW w:w="967" w:type="dxa"/>
            <w:shd w:val="clear" w:color="auto" w:fill="D9D9D9" w:themeFill="background1" w:themeFillShade="D9"/>
          </w:tcPr>
          <w:p w14:paraId="5EB379D8" w14:textId="3C7E0946" w:rsidR="008F48CB" w:rsidRPr="00E93BD0" w:rsidRDefault="008F48CB" w:rsidP="0031373C">
            <w:pPr>
              <w:spacing w:line="178" w:lineRule="atLeast"/>
              <w:rPr>
                <w:rFonts w:cstheme="minorHAnsi"/>
                <w:b/>
                <w:sz w:val="22"/>
                <w:szCs w:val="22"/>
                <w:lang w:eastAsia="zh-CN"/>
              </w:rPr>
            </w:pPr>
            <w:r w:rsidRPr="00E93BD0">
              <w:rPr>
                <w:rFonts w:cstheme="minorHAnsi"/>
                <w:b/>
                <w:sz w:val="22"/>
                <w:szCs w:val="22"/>
                <w:lang w:eastAsia="zh-CN"/>
              </w:rPr>
              <w:t>PBS Items (HIV)</w:t>
            </w:r>
          </w:p>
        </w:tc>
      </w:tr>
      <w:tr w:rsidR="00ED5E7E" w:rsidRPr="003B73DB" w14:paraId="382F535C" w14:textId="3C574200" w:rsidTr="00E93BD0">
        <w:trPr>
          <w:trHeight w:hRule="exact" w:val="631"/>
        </w:trPr>
        <w:tc>
          <w:tcPr>
            <w:tcW w:w="3797" w:type="dxa"/>
          </w:tcPr>
          <w:p w14:paraId="4086D0AD" w14:textId="77777777" w:rsidR="00ED5E7E" w:rsidRPr="003B73DB" w:rsidRDefault="00ED5E7E" w:rsidP="0031373C">
            <w:pPr>
              <w:spacing w:line="178" w:lineRule="atLeast"/>
              <w:rPr>
                <w:rFonts w:cstheme="minorHAnsi"/>
                <w:sz w:val="22"/>
                <w:szCs w:val="22"/>
                <w:lang w:val="es-ES" w:eastAsia="zh-CN"/>
              </w:rPr>
            </w:pPr>
            <w:proofErr w:type="spellStart"/>
            <w:r w:rsidRPr="003B73DB">
              <w:rPr>
                <w:rFonts w:cstheme="minorHAnsi"/>
                <w:sz w:val="22"/>
                <w:szCs w:val="22"/>
                <w:lang w:val="es-ES" w:eastAsia="zh-CN"/>
              </w:rPr>
              <w:t>tenofovir</w:t>
            </w:r>
            <w:proofErr w:type="spellEnd"/>
            <w:r w:rsidRPr="003B73DB">
              <w:rPr>
                <w:rFonts w:cstheme="minorHAnsi"/>
                <w:sz w:val="22"/>
                <w:szCs w:val="22"/>
                <w:lang w:val="es-ES" w:eastAsia="zh-CN"/>
              </w:rPr>
              <w:t xml:space="preserve"> </w:t>
            </w:r>
            <w:proofErr w:type="spellStart"/>
            <w:r w:rsidRPr="003B73DB">
              <w:rPr>
                <w:rFonts w:cstheme="minorHAnsi"/>
                <w:sz w:val="22"/>
                <w:szCs w:val="22"/>
                <w:lang w:val="es-ES" w:eastAsia="zh-CN"/>
              </w:rPr>
              <w:t>disoproxil</w:t>
            </w:r>
            <w:proofErr w:type="spellEnd"/>
            <w:r w:rsidRPr="003B73DB">
              <w:rPr>
                <w:rFonts w:cstheme="minorHAnsi"/>
                <w:sz w:val="22"/>
                <w:szCs w:val="22"/>
                <w:lang w:val="es-ES" w:eastAsia="zh-CN"/>
              </w:rPr>
              <w:t xml:space="preserve"> </w:t>
            </w:r>
            <w:proofErr w:type="spellStart"/>
            <w:r w:rsidRPr="003B73DB">
              <w:rPr>
                <w:rFonts w:cstheme="minorHAnsi"/>
                <w:sz w:val="22"/>
                <w:szCs w:val="22"/>
                <w:lang w:val="es-ES" w:eastAsia="zh-CN"/>
              </w:rPr>
              <w:t>fumarate</w:t>
            </w:r>
            <w:proofErr w:type="spellEnd"/>
            <w:r w:rsidRPr="003B73DB">
              <w:rPr>
                <w:rFonts w:cstheme="minorHAnsi"/>
                <w:sz w:val="22"/>
                <w:szCs w:val="22"/>
                <w:lang w:val="es-ES" w:eastAsia="zh-CN"/>
              </w:rPr>
              <w:t xml:space="preserve"> 300 mg + </w:t>
            </w:r>
            <w:proofErr w:type="spellStart"/>
            <w:r w:rsidRPr="003B73DB">
              <w:rPr>
                <w:rFonts w:cstheme="minorHAnsi"/>
                <w:sz w:val="22"/>
                <w:szCs w:val="22"/>
                <w:lang w:val="es-ES" w:eastAsia="zh-CN"/>
              </w:rPr>
              <w:t>emtricitabine</w:t>
            </w:r>
            <w:proofErr w:type="spellEnd"/>
            <w:r w:rsidRPr="003B73DB">
              <w:rPr>
                <w:rFonts w:cstheme="minorHAnsi"/>
                <w:sz w:val="22"/>
                <w:szCs w:val="22"/>
                <w:lang w:val="es-ES" w:eastAsia="zh-CN"/>
              </w:rPr>
              <w:t xml:space="preserve"> 200 mg </w:t>
            </w:r>
            <w:proofErr w:type="spellStart"/>
            <w:r w:rsidRPr="003B73DB">
              <w:rPr>
                <w:rFonts w:cstheme="minorHAnsi"/>
                <w:sz w:val="22"/>
                <w:szCs w:val="22"/>
                <w:lang w:val="es-ES" w:eastAsia="zh-CN"/>
              </w:rPr>
              <w:t>tablet</w:t>
            </w:r>
            <w:proofErr w:type="spellEnd"/>
          </w:p>
        </w:tc>
        <w:tc>
          <w:tcPr>
            <w:tcW w:w="3002" w:type="dxa"/>
          </w:tcPr>
          <w:p w14:paraId="0F00605B" w14:textId="77777777" w:rsidR="00ED5E7E" w:rsidRPr="003B73DB" w:rsidRDefault="00ED5E7E" w:rsidP="0031373C">
            <w:pPr>
              <w:spacing w:line="178" w:lineRule="atLeast"/>
              <w:rPr>
                <w:rFonts w:cstheme="minorHAnsi"/>
                <w:sz w:val="22"/>
                <w:szCs w:val="22"/>
                <w:lang w:eastAsia="zh-CN"/>
              </w:rPr>
            </w:pPr>
            <w:r w:rsidRPr="003B73DB">
              <w:rPr>
                <w:rFonts w:cstheme="minorHAnsi"/>
                <w:sz w:val="22"/>
                <w:szCs w:val="22"/>
                <w:lang w:eastAsia="zh-CN"/>
              </w:rPr>
              <w:t>Truvada</w:t>
            </w:r>
          </w:p>
        </w:tc>
        <w:tc>
          <w:tcPr>
            <w:tcW w:w="1001" w:type="dxa"/>
            <w:vMerge w:val="restart"/>
          </w:tcPr>
          <w:p w14:paraId="1C7D3EEE" w14:textId="77777777" w:rsidR="00ED5E7E" w:rsidRPr="003B73DB" w:rsidRDefault="00ED5E7E" w:rsidP="0031373C">
            <w:pPr>
              <w:spacing w:line="178" w:lineRule="atLeast"/>
              <w:jc w:val="center"/>
              <w:rPr>
                <w:rFonts w:cstheme="minorHAnsi"/>
                <w:sz w:val="22"/>
                <w:szCs w:val="22"/>
                <w:lang w:eastAsia="zh-CN"/>
              </w:rPr>
            </w:pPr>
            <w:r w:rsidRPr="003B73DB">
              <w:rPr>
                <w:rFonts w:cstheme="minorHAnsi"/>
                <w:sz w:val="22"/>
                <w:szCs w:val="22"/>
                <w:lang w:eastAsia="zh-CN"/>
              </w:rPr>
              <w:t>J05AR03</w:t>
            </w:r>
          </w:p>
        </w:tc>
        <w:tc>
          <w:tcPr>
            <w:tcW w:w="967" w:type="dxa"/>
            <w:vMerge w:val="restart"/>
          </w:tcPr>
          <w:p w14:paraId="0BE3E8F6" w14:textId="77777777" w:rsidR="00ED5E7E" w:rsidRPr="003B73DB" w:rsidRDefault="00ED5E7E" w:rsidP="0031373C">
            <w:pPr>
              <w:spacing w:line="178" w:lineRule="atLeast"/>
              <w:jc w:val="center"/>
              <w:rPr>
                <w:rFonts w:cstheme="minorHAnsi"/>
                <w:sz w:val="22"/>
                <w:szCs w:val="22"/>
                <w:lang w:eastAsia="zh-CN"/>
              </w:rPr>
            </w:pPr>
            <w:r w:rsidRPr="003B73DB">
              <w:rPr>
                <w:rFonts w:cstheme="minorHAnsi"/>
                <w:sz w:val="22"/>
                <w:szCs w:val="22"/>
                <w:lang w:eastAsia="zh-CN"/>
              </w:rPr>
              <w:t>11276L</w:t>
            </w:r>
          </w:p>
          <w:p w14:paraId="416CD732" w14:textId="77777777" w:rsidR="00ED5E7E" w:rsidRPr="003B73DB" w:rsidRDefault="00ED5E7E" w:rsidP="0031373C">
            <w:pPr>
              <w:spacing w:line="178" w:lineRule="atLeast"/>
              <w:jc w:val="center"/>
              <w:rPr>
                <w:rFonts w:cstheme="minorHAnsi"/>
                <w:sz w:val="22"/>
                <w:szCs w:val="22"/>
                <w:lang w:eastAsia="zh-CN"/>
              </w:rPr>
            </w:pPr>
            <w:r w:rsidRPr="003B73DB">
              <w:rPr>
                <w:rFonts w:cstheme="minorHAnsi"/>
                <w:sz w:val="22"/>
                <w:szCs w:val="22"/>
                <w:lang w:eastAsia="zh-CN"/>
              </w:rPr>
              <w:t>11296M</w:t>
            </w:r>
          </w:p>
          <w:p w14:paraId="07886AFD" w14:textId="77777777" w:rsidR="00ED5E7E" w:rsidRPr="003B73DB" w:rsidRDefault="00ED5E7E" w:rsidP="0031373C">
            <w:pPr>
              <w:spacing w:line="178" w:lineRule="atLeast"/>
              <w:jc w:val="center"/>
              <w:rPr>
                <w:rFonts w:cstheme="minorHAnsi"/>
                <w:sz w:val="22"/>
                <w:szCs w:val="22"/>
                <w:lang w:eastAsia="zh-CN"/>
              </w:rPr>
            </w:pPr>
            <w:r w:rsidRPr="003B73DB">
              <w:rPr>
                <w:rFonts w:cstheme="minorHAnsi"/>
                <w:sz w:val="22"/>
                <w:szCs w:val="22"/>
                <w:lang w:eastAsia="zh-CN"/>
              </w:rPr>
              <w:t>11306C</w:t>
            </w:r>
          </w:p>
          <w:p w14:paraId="177D2CE0" w14:textId="77777777" w:rsidR="00ED5E7E" w:rsidRPr="003B73DB" w:rsidRDefault="00ED5E7E" w:rsidP="0031373C">
            <w:pPr>
              <w:spacing w:line="178" w:lineRule="atLeast"/>
              <w:jc w:val="center"/>
              <w:rPr>
                <w:rFonts w:cstheme="minorHAnsi"/>
                <w:sz w:val="22"/>
                <w:szCs w:val="22"/>
                <w:lang w:eastAsia="zh-CN"/>
              </w:rPr>
            </w:pPr>
            <w:r w:rsidRPr="003B73DB">
              <w:rPr>
                <w:rFonts w:cstheme="minorHAnsi"/>
                <w:sz w:val="22"/>
                <w:szCs w:val="22"/>
                <w:lang w:eastAsia="zh-CN"/>
              </w:rPr>
              <w:t>12542D</w:t>
            </w:r>
          </w:p>
        </w:tc>
        <w:tc>
          <w:tcPr>
            <w:tcW w:w="967" w:type="dxa"/>
            <w:vMerge w:val="restart"/>
          </w:tcPr>
          <w:p w14:paraId="2C5CC93F" w14:textId="77777777" w:rsidR="00CC4125" w:rsidRPr="00CC4125" w:rsidRDefault="00CC4125" w:rsidP="00CC4125">
            <w:pPr>
              <w:spacing w:line="178" w:lineRule="atLeast"/>
              <w:jc w:val="center"/>
              <w:rPr>
                <w:rFonts w:cstheme="minorHAnsi"/>
                <w:sz w:val="22"/>
                <w:szCs w:val="22"/>
                <w:lang w:eastAsia="zh-CN"/>
              </w:rPr>
            </w:pPr>
            <w:r w:rsidRPr="00CC4125">
              <w:rPr>
                <w:rFonts w:cstheme="minorHAnsi"/>
                <w:sz w:val="22"/>
                <w:szCs w:val="22"/>
                <w:lang w:eastAsia="zh-CN"/>
              </w:rPr>
              <w:t>10347N</w:t>
            </w:r>
          </w:p>
          <w:p w14:paraId="7EA14C20" w14:textId="77777777" w:rsidR="00CC4125" w:rsidRPr="00CC4125" w:rsidRDefault="00CC4125" w:rsidP="00CC4125">
            <w:pPr>
              <w:spacing w:line="178" w:lineRule="atLeast"/>
              <w:jc w:val="center"/>
              <w:rPr>
                <w:rFonts w:cstheme="minorHAnsi"/>
                <w:sz w:val="22"/>
                <w:szCs w:val="22"/>
                <w:lang w:eastAsia="zh-CN"/>
              </w:rPr>
            </w:pPr>
            <w:r w:rsidRPr="00CC4125">
              <w:rPr>
                <w:rFonts w:cstheme="minorHAnsi"/>
                <w:sz w:val="22"/>
                <w:szCs w:val="22"/>
                <w:lang w:eastAsia="zh-CN"/>
              </w:rPr>
              <w:t>10946D</w:t>
            </w:r>
          </w:p>
          <w:p w14:paraId="0CF26A74" w14:textId="77777777" w:rsidR="00CC4125" w:rsidRPr="00CC4125" w:rsidRDefault="00CC4125" w:rsidP="00CC4125">
            <w:pPr>
              <w:spacing w:line="178" w:lineRule="atLeast"/>
              <w:jc w:val="center"/>
              <w:rPr>
                <w:rFonts w:cstheme="minorHAnsi"/>
                <w:sz w:val="22"/>
                <w:szCs w:val="22"/>
                <w:lang w:eastAsia="zh-CN"/>
              </w:rPr>
            </w:pPr>
            <w:r w:rsidRPr="00CC4125">
              <w:rPr>
                <w:rFonts w:cstheme="minorHAnsi"/>
                <w:sz w:val="22"/>
                <w:szCs w:val="22"/>
                <w:lang w:eastAsia="zh-CN"/>
              </w:rPr>
              <w:t>10966E</w:t>
            </w:r>
          </w:p>
          <w:p w14:paraId="4AEA9D50" w14:textId="77777777" w:rsidR="00CC4125" w:rsidRPr="00CC4125" w:rsidRDefault="00CC4125" w:rsidP="00CC4125">
            <w:pPr>
              <w:spacing w:line="178" w:lineRule="atLeast"/>
              <w:jc w:val="center"/>
              <w:rPr>
                <w:rFonts w:cstheme="minorHAnsi"/>
                <w:sz w:val="22"/>
                <w:szCs w:val="22"/>
                <w:lang w:eastAsia="zh-CN"/>
              </w:rPr>
            </w:pPr>
            <w:r w:rsidRPr="00CC4125">
              <w:rPr>
                <w:rFonts w:cstheme="minorHAnsi"/>
                <w:sz w:val="22"/>
                <w:szCs w:val="22"/>
                <w:lang w:eastAsia="zh-CN"/>
              </w:rPr>
              <w:t>11146P</w:t>
            </w:r>
          </w:p>
          <w:p w14:paraId="25A1D03E" w14:textId="77777777" w:rsidR="00CC4125" w:rsidRPr="00CC4125" w:rsidRDefault="00CC4125" w:rsidP="00CC4125">
            <w:pPr>
              <w:spacing w:line="178" w:lineRule="atLeast"/>
              <w:jc w:val="center"/>
              <w:rPr>
                <w:rFonts w:cstheme="minorHAnsi"/>
                <w:sz w:val="22"/>
                <w:szCs w:val="22"/>
                <w:lang w:eastAsia="zh-CN"/>
              </w:rPr>
            </w:pPr>
            <w:r w:rsidRPr="00CC4125">
              <w:rPr>
                <w:rFonts w:cstheme="minorHAnsi"/>
                <w:sz w:val="22"/>
                <w:szCs w:val="22"/>
                <w:lang w:eastAsia="zh-CN"/>
              </w:rPr>
              <w:t>11149T</w:t>
            </w:r>
          </w:p>
          <w:p w14:paraId="7A8BCE11" w14:textId="4BBEAD9E" w:rsidR="00ED5E7E" w:rsidRPr="003B73DB" w:rsidRDefault="00CC4125" w:rsidP="00CC4125">
            <w:pPr>
              <w:spacing w:line="178" w:lineRule="atLeast"/>
              <w:jc w:val="center"/>
              <w:rPr>
                <w:rFonts w:cstheme="minorHAnsi"/>
                <w:sz w:val="22"/>
                <w:szCs w:val="22"/>
                <w:lang w:eastAsia="zh-CN"/>
              </w:rPr>
            </w:pPr>
            <w:r w:rsidRPr="00CC4125">
              <w:rPr>
                <w:rFonts w:cstheme="minorHAnsi"/>
                <w:sz w:val="22"/>
                <w:szCs w:val="22"/>
                <w:lang w:eastAsia="zh-CN"/>
              </w:rPr>
              <w:t>12506F</w:t>
            </w:r>
          </w:p>
        </w:tc>
      </w:tr>
      <w:tr w:rsidR="00ED5E7E" w:rsidRPr="003B73DB" w14:paraId="5D91A4B7" w14:textId="28AC170F" w:rsidTr="00E93BD0">
        <w:trPr>
          <w:trHeight w:hRule="exact" w:val="631"/>
        </w:trPr>
        <w:tc>
          <w:tcPr>
            <w:tcW w:w="3797" w:type="dxa"/>
          </w:tcPr>
          <w:p w14:paraId="0A9DBCED" w14:textId="77777777" w:rsidR="00ED5E7E" w:rsidRPr="003B73DB" w:rsidRDefault="00ED5E7E" w:rsidP="0031373C">
            <w:pPr>
              <w:spacing w:line="178" w:lineRule="atLeast"/>
              <w:rPr>
                <w:rFonts w:cstheme="minorHAnsi"/>
                <w:sz w:val="22"/>
                <w:szCs w:val="22"/>
                <w:lang w:val="es-ES" w:eastAsia="zh-CN"/>
              </w:rPr>
            </w:pPr>
            <w:proofErr w:type="spellStart"/>
            <w:r w:rsidRPr="003B73DB">
              <w:rPr>
                <w:rFonts w:cstheme="minorHAnsi"/>
                <w:sz w:val="22"/>
                <w:szCs w:val="22"/>
                <w:lang w:val="es-ES" w:eastAsia="zh-CN"/>
              </w:rPr>
              <w:t>tenofovir</w:t>
            </w:r>
            <w:proofErr w:type="spellEnd"/>
            <w:r w:rsidRPr="003B73DB">
              <w:rPr>
                <w:rFonts w:cstheme="minorHAnsi"/>
                <w:sz w:val="22"/>
                <w:szCs w:val="22"/>
                <w:lang w:val="es-ES" w:eastAsia="zh-CN"/>
              </w:rPr>
              <w:t xml:space="preserve"> </w:t>
            </w:r>
            <w:proofErr w:type="spellStart"/>
            <w:r w:rsidRPr="003B73DB">
              <w:rPr>
                <w:rFonts w:cstheme="minorHAnsi"/>
                <w:sz w:val="22"/>
                <w:szCs w:val="22"/>
                <w:lang w:val="es-ES" w:eastAsia="zh-CN"/>
              </w:rPr>
              <w:t>disoproxil</w:t>
            </w:r>
            <w:proofErr w:type="spellEnd"/>
            <w:r w:rsidRPr="003B73DB">
              <w:rPr>
                <w:rFonts w:cstheme="minorHAnsi"/>
                <w:sz w:val="22"/>
                <w:szCs w:val="22"/>
                <w:lang w:val="es-ES" w:eastAsia="zh-CN"/>
              </w:rPr>
              <w:t xml:space="preserve"> </w:t>
            </w:r>
            <w:proofErr w:type="spellStart"/>
            <w:r w:rsidRPr="003B73DB">
              <w:rPr>
                <w:rFonts w:cstheme="minorHAnsi"/>
                <w:sz w:val="22"/>
                <w:szCs w:val="22"/>
                <w:lang w:val="es-ES" w:eastAsia="zh-CN"/>
              </w:rPr>
              <w:t>fumarate</w:t>
            </w:r>
            <w:proofErr w:type="spellEnd"/>
            <w:r w:rsidRPr="003B73DB">
              <w:rPr>
                <w:rFonts w:cstheme="minorHAnsi"/>
                <w:sz w:val="22"/>
                <w:szCs w:val="22"/>
                <w:lang w:val="es-ES" w:eastAsia="zh-CN"/>
              </w:rPr>
              <w:t xml:space="preserve"> 300 mg + </w:t>
            </w:r>
            <w:proofErr w:type="spellStart"/>
            <w:r w:rsidRPr="003B73DB">
              <w:rPr>
                <w:rFonts w:cstheme="minorHAnsi"/>
                <w:sz w:val="22"/>
                <w:szCs w:val="22"/>
                <w:lang w:val="es-ES" w:eastAsia="zh-CN"/>
              </w:rPr>
              <w:t>emtricitabine</w:t>
            </w:r>
            <w:proofErr w:type="spellEnd"/>
            <w:r w:rsidRPr="003B73DB">
              <w:rPr>
                <w:rFonts w:cstheme="minorHAnsi"/>
                <w:sz w:val="22"/>
                <w:szCs w:val="22"/>
                <w:lang w:val="es-ES" w:eastAsia="zh-CN"/>
              </w:rPr>
              <w:t xml:space="preserve"> 200 mg </w:t>
            </w:r>
            <w:proofErr w:type="spellStart"/>
            <w:r w:rsidRPr="003B73DB">
              <w:rPr>
                <w:rFonts w:cstheme="minorHAnsi"/>
                <w:sz w:val="22"/>
                <w:szCs w:val="22"/>
                <w:lang w:val="es-ES" w:eastAsia="zh-CN"/>
              </w:rPr>
              <w:t>tablet</w:t>
            </w:r>
            <w:proofErr w:type="spellEnd"/>
          </w:p>
        </w:tc>
        <w:tc>
          <w:tcPr>
            <w:tcW w:w="3002" w:type="dxa"/>
          </w:tcPr>
          <w:p w14:paraId="60659508" w14:textId="77777777" w:rsidR="00ED5E7E" w:rsidRPr="003B73DB" w:rsidRDefault="00ED5E7E" w:rsidP="0031373C">
            <w:pPr>
              <w:spacing w:line="178" w:lineRule="atLeast"/>
              <w:rPr>
                <w:rFonts w:cstheme="minorHAnsi"/>
                <w:sz w:val="22"/>
                <w:szCs w:val="22"/>
                <w:lang w:eastAsia="zh-CN"/>
              </w:rPr>
            </w:pPr>
            <w:r w:rsidRPr="003B73DB">
              <w:rPr>
                <w:rFonts w:cstheme="minorHAnsi"/>
                <w:sz w:val="22"/>
                <w:szCs w:val="22"/>
                <w:lang w:eastAsia="zh-CN"/>
              </w:rPr>
              <w:t>Tenofovir/Emtricitabine APOTEX</w:t>
            </w:r>
          </w:p>
        </w:tc>
        <w:tc>
          <w:tcPr>
            <w:tcW w:w="1001" w:type="dxa"/>
            <w:vMerge/>
          </w:tcPr>
          <w:p w14:paraId="341331F1" w14:textId="77777777" w:rsidR="00ED5E7E" w:rsidRPr="003B73DB" w:rsidRDefault="00ED5E7E" w:rsidP="0031373C">
            <w:pPr>
              <w:spacing w:line="178" w:lineRule="atLeast"/>
              <w:rPr>
                <w:rFonts w:cstheme="minorHAnsi"/>
                <w:sz w:val="22"/>
                <w:szCs w:val="22"/>
                <w:lang w:eastAsia="zh-CN"/>
              </w:rPr>
            </w:pPr>
          </w:p>
        </w:tc>
        <w:tc>
          <w:tcPr>
            <w:tcW w:w="967" w:type="dxa"/>
            <w:vMerge/>
          </w:tcPr>
          <w:p w14:paraId="5F6FC2D1" w14:textId="77777777" w:rsidR="00ED5E7E" w:rsidRPr="003B73DB" w:rsidRDefault="00ED5E7E" w:rsidP="0031373C">
            <w:pPr>
              <w:spacing w:line="178" w:lineRule="atLeast"/>
              <w:rPr>
                <w:rFonts w:cstheme="minorHAnsi"/>
                <w:sz w:val="22"/>
                <w:szCs w:val="22"/>
                <w:lang w:eastAsia="zh-CN"/>
              </w:rPr>
            </w:pPr>
          </w:p>
        </w:tc>
        <w:tc>
          <w:tcPr>
            <w:tcW w:w="967" w:type="dxa"/>
            <w:vMerge/>
          </w:tcPr>
          <w:p w14:paraId="6CFD64B3" w14:textId="77777777" w:rsidR="00ED5E7E" w:rsidRPr="003B73DB" w:rsidRDefault="00ED5E7E" w:rsidP="0031373C">
            <w:pPr>
              <w:spacing w:line="178" w:lineRule="atLeast"/>
              <w:rPr>
                <w:rFonts w:cstheme="minorHAnsi"/>
                <w:sz w:val="22"/>
                <w:szCs w:val="22"/>
                <w:lang w:eastAsia="zh-CN"/>
              </w:rPr>
            </w:pPr>
          </w:p>
        </w:tc>
      </w:tr>
      <w:tr w:rsidR="00ED5E7E" w:rsidRPr="003B73DB" w14:paraId="6C8EB2C4" w14:textId="1CFCE69D" w:rsidTr="00E93BD0">
        <w:trPr>
          <w:trHeight w:hRule="exact" w:val="631"/>
        </w:trPr>
        <w:tc>
          <w:tcPr>
            <w:tcW w:w="3797" w:type="dxa"/>
          </w:tcPr>
          <w:p w14:paraId="3768E3B0" w14:textId="77777777" w:rsidR="00ED5E7E" w:rsidRPr="003B73DB" w:rsidRDefault="00ED5E7E" w:rsidP="0031373C">
            <w:pPr>
              <w:spacing w:line="178" w:lineRule="atLeast"/>
              <w:rPr>
                <w:rFonts w:cstheme="minorHAnsi"/>
                <w:sz w:val="22"/>
                <w:szCs w:val="22"/>
                <w:lang w:val="es-ES" w:eastAsia="zh-CN"/>
              </w:rPr>
            </w:pPr>
            <w:proofErr w:type="spellStart"/>
            <w:r w:rsidRPr="003B73DB">
              <w:rPr>
                <w:rFonts w:cstheme="minorHAnsi"/>
                <w:sz w:val="22"/>
                <w:szCs w:val="22"/>
                <w:lang w:val="es-ES" w:eastAsia="zh-CN"/>
              </w:rPr>
              <w:t>tenofovir</w:t>
            </w:r>
            <w:proofErr w:type="spellEnd"/>
            <w:r w:rsidRPr="003B73DB">
              <w:rPr>
                <w:rFonts w:cstheme="minorHAnsi"/>
                <w:sz w:val="22"/>
                <w:szCs w:val="22"/>
                <w:lang w:val="es-ES" w:eastAsia="zh-CN"/>
              </w:rPr>
              <w:t xml:space="preserve"> </w:t>
            </w:r>
            <w:proofErr w:type="spellStart"/>
            <w:r w:rsidRPr="003B73DB">
              <w:rPr>
                <w:rFonts w:cstheme="minorHAnsi"/>
                <w:sz w:val="22"/>
                <w:szCs w:val="22"/>
                <w:lang w:val="es-ES" w:eastAsia="zh-CN"/>
              </w:rPr>
              <w:t>disoproxil</w:t>
            </w:r>
            <w:proofErr w:type="spellEnd"/>
            <w:r w:rsidRPr="003B73DB">
              <w:rPr>
                <w:rFonts w:cstheme="minorHAnsi"/>
                <w:sz w:val="22"/>
                <w:szCs w:val="22"/>
                <w:lang w:val="es-ES" w:eastAsia="zh-CN"/>
              </w:rPr>
              <w:t xml:space="preserve"> </w:t>
            </w:r>
            <w:proofErr w:type="spellStart"/>
            <w:r w:rsidRPr="003B73DB">
              <w:rPr>
                <w:rFonts w:cstheme="minorHAnsi"/>
                <w:sz w:val="22"/>
                <w:szCs w:val="22"/>
                <w:lang w:val="es-ES" w:eastAsia="zh-CN"/>
              </w:rPr>
              <w:t>maleate</w:t>
            </w:r>
            <w:proofErr w:type="spellEnd"/>
            <w:r w:rsidRPr="003B73DB">
              <w:rPr>
                <w:rFonts w:cstheme="minorHAnsi"/>
                <w:sz w:val="22"/>
                <w:szCs w:val="22"/>
                <w:lang w:val="es-ES" w:eastAsia="zh-CN"/>
              </w:rPr>
              <w:t xml:space="preserve"> 300 mg + </w:t>
            </w:r>
            <w:proofErr w:type="spellStart"/>
            <w:r w:rsidRPr="003B73DB">
              <w:rPr>
                <w:rFonts w:cstheme="minorHAnsi"/>
                <w:sz w:val="22"/>
                <w:szCs w:val="22"/>
                <w:lang w:val="es-ES" w:eastAsia="zh-CN"/>
              </w:rPr>
              <w:t>emtricitabine</w:t>
            </w:r>
            <w:proofErr w:type="spellEnd"/>
            <w:r w:rsidRPr="003B73DB">
              <w:rPr>
                <w:rFonts w:cstheme="minorHAnsi"/>
                <w:sz w:val="22"/>
                <w:szCs w:val="22"/>
                <w:lang w:val="es-ES" w:eastAsia="zh-CN"/>
              </w:rPr>
              <w:t xml:space="preserve"> 200 mg </w:t>
            </w:r>
            <w:proofErr w:type="spellStart"/>
            <w:r w:rsidRPr="003B73DB">
              <w:rPr>
                <w:rFonts w:cstheme="minorHAnsi"/>
                <w:sz w:val="22"/>
                <w:szCs w:val="22"/>
                <w:lang w:val="es-ES" w:eastAsia="zh-CN"/>
              </w:rPr>
              <w:t>tablet</w:t>
            </w:r>
            <w:proofErr w:type="spellEnd"/>
          </w:p>
        </w:tc>
        <w:tc>
          <w:tcPr>
            <w:tcW w:w="3002" w:type="dxa"/>
          </w:tcPr>
          <w:p w14:paraId="4DF39D4B" w14:textId="77777777" w:rsidR="00ED5E7E" w:rsidRPr="003B73DB" w:rsidRDefault="00ED5E7E" w:rsidP="0031373C">
            <w:pPr>
              <w:spacing w:line="178" w:lineRule="atLeast"/>
              <w:rPr>
                <w:rFonts w:cstheme="minorHAnsi"/>
                <w:sz w:val="22"/>
                <w:szCs w:val="22"/>
                <w:lang w:eastAsia="zh-CN"/>
              </w:rPr>
            </w:pPr>
            <w:r w:rsidRPr="003B73DB">
              <w:rPr>
                <w:rFonts w:cstheme="minorHAnsi"/>
                <w:sz w:val="22"/>
                <w:szCs w:val="22"/>
                <w:lang w:eastAsia="zh-CN"/>
              </w:rPr>
              <w:t>Tenofovir Disoproxil Emtricitabine Mylan</w:t>
            </w:r>
          </w:p>
        </w:tc>
        <w:tc>
          <w:tcPr>
            <w:tcW w:w="1001" w:type="dxa"/>
            <w:vMerge/>
          </w:tcPr>
          <w:p w14:paraId="15E63598" w14:textId="77777777" w:rsidR="00ED5E7E" w:rsidRPr="003B73DB" w:rsidRDefault="00ED5E7E" w:rsidP="0031373C">
            <w:pPr>
              <w:spacing w:line="178" w:lineRule="atLeast"/>
              <w:rPr>
                <w:rFonts w:cstheme="minorHAnsi"/>
                <w:sz w:val="22"/>
                <w:szCs w:val="22"/>
                <w:lang w:eastAsia="zh-CN"/>
              </w:rPr>
            </w:pPr>
          </w:p>
        </w:tc>
        <w:tc>
          <w:tcPr>
            <w:tcW w:w="967" w:type="dxa"/>
            <w:vMerge/>
          </w:tcPr>
          <w:p w14:paraId="3BA2B88C" w14:textId="77777777" w:rsidR="00ED5E7E" w:rsidRPr="003B73DB" w:rsidRDefault="00ED5E7E" w:rsidP="0031373C">
            <w:pPr>
              <w:spacing w:line="178" w:lineRule="atLeast"/>
              <w:rPr>
                <w:rFonts w:cstheme="minorHAnsi"/>
                <w:sz w:val="22"/>
                <w:szCs w:val="22"/>
                <w:lang w:eastAsia="zh-CN"/>
              </w:rPr>
            </w:pPr>
          </w:p>
        </w:tc>
        <w:tc>
          <w:tcPr>
            <w:tcW w:w="967" w:type="dxa"/>
            <w:vMerge/>
          </w:tcPr>
          <w:p w14:paraId="2D27DC25" w14:textId="77777777" w:rsidR="00ED5E7E" w:rsidRPr="003B73DB" w:rsidRDefault="00ED5E7E" w:rsidP="0031373C">
            <w:pPr>
              <w:spacing w:line="178" w:lineRule="atLeast"/>
              <w:rPr>
                <w:rFonts w:cstheme="minorHAnsi"/>
                <w:sz w:val="22"/>
                <w:szCs w:val="22"/>
                <w:lang w:eastAsia="zh-CN"/>
              </w:rPr>
            </w:pPr>
          </w:p>
        </w:tc>
      </w:tr>
      <w:tr w:rsidR="00ED5E7E" w:rsidRPr="003B73DB" w14:paraId="6496C658" w14:textId="14AD935D" w:rsidTr="00E93BD0">
        <w:trPr>
          <w:trHeight w:hRule="exact" w:val="631"/>
        </w:trPr>
        <w:tc>
          <w:tcPr>
            <w:tcW w:w="3797" w:type="dxa"/>
          </w:tcPr>
          <w:p w14:paraId="396CF639" w14:textId="77777777" w:rsidR="00ED5E7E" w:rsidRPr="003B73DB" w:rsidRDefault="00ED5E7E" w:rsidP="0031373C">
            <w:pPr>
              <w:spacing w:line="178" w:lineRule="atLeast"/>
              <w:rPr>
                <w:rFonts w:cstheme="minorHAnsi"/>
                <w:sz w:val="22"/>
                <w:szCs w:val="22"/>
                <w:lang w:eastAsia="zh-CN"/>
              </w:rPr>
            </w:pPr>
            <w:r w:rsidRPr="003B73DB">
              <w:rPr>
                <w:rFonts w:cstheme="minorHAnsi"/>
                <w:sz w:val="22"/>
                <w:szCs w:val="22"/>
                <w:lang w:eastAsia="zh-CN"/>
              </w:rPr>
              <w:t>tenofovir disoproxil phosphate 291 mg + emtricitabine 200 mg tablet</w:t>
            </w:r>
          </w:p>
        </w:tc>
        <w:tc>
          <w:tcPr>
            <w:tcW w:w="3002" w:type="dxa"/>
          </w:tcPr>
          <w:p w14:paraId="242ECDA3" w14:textId="77777777" w:rsidR="00ED5E7E" w:rsidRPr="003B73DB" w:rsidRDefault="00ED5E7E" w:rsidP="0031373C">
            <w:pPr>
              <w:spacing w:line="178" w:lineRule="atLeast"/>
              <w:rPr>
                <w:rFonts w:cstheme="minorHAnsi"/>
                <w:sz w:val="22"/>
                <w:szCs w:val="22"/>
                <w:lang w:eastAsia="zh-CN"/>
              </w:rPr>
            </w:pPr>
            <w:r w:rsidRPr="003B73DB">
              <w:rPr>
                <w:rFonts w:cstheme="minorHAnsi"/>
                <w:sz w:val="22"/>
                <w:szCs w:val="22"/>
                <w:lang w:eastAsia="zh-CN"/>
              </w:rPr>
              <w:t>Tenofovir EMT GH</w:t>
            </w:r>
          </w:p>
        </w:tc>
        <w:tc>
          <w:tcPr>
            <w:tcW w:w="1001" w:type="dxa"/>
            <w:vMerge/>
          </w:tcPr>
          <w:p w14:paraId="3293B364" w14:textId="77777777" w:rsidR="00ED5E7E" w:rsidRPr="003B73DB" w:rsidRDefault="00ED5E7E" w:rsidP="0031373C">
            <w:pPr>
              <w:spacing w:line="178" w:lineRule="atLeast"/>
              <w:rPr>
                <w:rFonts w:cstheme="minorHAnsi"/>
                <w:sz w:val="22"/>
                <w:szCs w:val="22"/>
                <w:lang w:eastAsia="zh-CN"/>
              </w:rPr>
            </w:pPr>
          </w:p>
        </w:tc>
        <w:tc>
          <w:tcPr>
            <w:tcW w:w="967" w:type="dxa"/>
            <w:vMerge/>
          </w:tcPr>
          <w:p w14:paraId="6755E09D" w14:textId="77777777" w:rsidR="00ED5E7E" w:rsidRPr="003B73DB" w:rsidRDefault="00ED5E7E" w:rsidP="0031373C">
            <w:pPr>
              <w:spacing w:line="178" w:lineRule="atLeast"/>
              <w:rPr>
                <w:rFonts w:cstheme="minorHAnsi"/>
                <w:sz w:val="22"/>
                <w:szCs w:val="22"/>
                <w:lang w:eastAsia="zh-CN"/>
              </w:rPr>
            </w:pPr>
          </w:p>
        </w:tc>
        <w:tc>
          <w:tcPr>
            <w:tcW w:w="967" w:type="dxa"/>
            <w:vMerge/>
          </w:tcPr>
          <w:p w14:paraId="61FB0131" w14:textId="77777777" w:rsidR="00ED5E7E" w:rsidRPr="003B73DB" w:rsidRDefault="00ED5E7E" w:rsidP="0031373C">
            <w:pPr>
              <w:spacing w:line="178" w:lineRule="atLeast"/>
              <w:rPr>
                <w:rFonts w:cstheme="minorHAnsi"/>
                <w:sz w:val="22"/>
                <w:szCs w:val="22"/>
                <w:lang w:eastAsia="zh-CN"/>
              </w:rPr>
            </w:pPr>
          </w:p>
        </w:tc>
      </w:tr>
    </w:tbl>
    <w:p w14:paraId="0743F99C" w14:textId="77777777" w:rsidR="00B770F3" w:rsidRPr="003B73DB" w:rsidRDefault="00B770F3" w:rsidP="00B770F3">
      <w:pPr>
        <w:shd w:val="clear" w:color="auto" w:fill="FFFFFF" w:themeFill="background1"/>
        <w:spacing w:before="120" w:after="120" w:line="260" w:lineRule="exact"/>
        <w:rPr>
          <w:rFonts w:ascii="Arial" w:eastAsia="Times New Roman" w:hAnsi="Arial" w:cs="Arial"/>
          <w:sz w:val="20"/>
          <w:szCs w:val="20"/>
          <w:lang w:val="en"/>
        </w:rPr>
      </w:pPr>
    </w:p>
    <w:p w14:paraId="55CB8EC4" w14:textId="77777777" w:rsidR="00B770F3" w:rsidRPr="003B73DB" w:rsidRDefault="00B770F3" w:rsidP="00B770F3">
      <w:pPr>
        <w:pStyle w:val="Heading4"/>
        <w:rPr>
          <w:sz w:val="24"/>
          <w:szCs w:val="24"/>
        </w:rPr>
      </w:pPr>
      <w:r w:rsidRPr="003B73DB">
        <w:rPr>
          <w:sz w:val="24"/>
          <w:szCs w:val="24"/>
        </w:rPr>
        <w:lastRenderedPageBreak/>
        <w:t>Date of listing on PBS and changes to listing</w:t>
      </w:r>
    </w:p>
    <w:p w14:paraId="7D30DEC6" w14:textId="77777777" w:rsidR="00B770F3" w:rsidRPr="003B73DB" w:rsidRDefault="00B770F3" w:rsidP="00B770F3">
      <w:r w:rsidRPr="003B73DB">
        <w:t xml:space="preserve">A summary of the listing dates and relevant changes to the listings of medicines for </w:t>
      </w:r>
      <w:proofErr w:type="spellStart"/>
      <w:r w:rsidRPr="003B73DB">
        <w:t>PrEP</w:t>
      </w:r>
      <w:proofErr w:type="spellEnd"/>
      <w:r w:rsidRPr="003B73DB">
        <w:t xml:space="preserve"> from 2018 onwards, can be found in Appendix A.</w:t>
      </w:r>
    </w:p>
    <w:p w14:paraId="56DF4F82" w14:textId="77777777" w:rsidR="00B770F3" w:rsidRPr="003B73DB" w:rsidRDefault="00B770F3" w:rsidP="00B770F3">
      <w:r w:rsidRPr="003B73DB">
        <w:t xml:space="preserve">Current PBS listing details are available from </w:t>
      </w:r>
      <w:hyperlink r:id="rId11" w:history="1">
        <w:r w:rsidRPr="003B73DB">
          <w:rPr>
            <w:rStyle w:val="Hyperlink"/>
          </w:rPr>
          <w:t>www.pbs.gov.au</w:t>
        </w:r>
      </w:hyperlink>
    </w:p>
    <w:p w14:paraId="0312FFEC" w14:textId="0C830F8D" w:rsidR="00E677DD" w:rsidRPr="0017320D" w:rsidRDefault="00E677DD" w:rsidP="00CF5E22">
      <w:pPr>
        <w:pStyle w:val="Heading1"/>
      </w:pPr>
      <w:r w:rsidRPr="0017320D">
        <w:t>Method</w:t>
      </w:r>
      <w:r w:rsidR="001B5D37" w:rsidRPr="0017320D">
        <w:t>s</w:t>
      </w:r>
    </w:p>
    <w:p w14:paraId="7C4799E2" w14:textId="0C1A24B8" w:rsidR="0084073E" w:rsidRPr="0017320D" w:rsidRDefault="0084073E" w:rsidP="0084073E">
      <w:pPr>
        <w:jc w:val="both"/>
        <w:rPr>
          <w:rFonts w:eastAsia="Times New Roman" w:cstheme="minorHAnsi"/>
        </w:rPr>
      </w:pPr>
      <w:r w:rsidRPr="0017320D">
        <w:rPr>
          <w:rFonts w:eastAsia="Times New Roman" w:cstheme="minorHAnsi"/>
        </w:rPr>
        <w:t xml:space="preserve">The analyses used </w:t>
      </w:r>
      <w:r w:rsidR="004B5479" w:rsidRPr="0017320D">
        <w:rPr>
          <w:rFonts w:eastAsia="Times New Roman" w:cstheme="minorHAnsi"/>
        </w:rPr>
        <w:t>3</w:t>
      </w:r>
      <w:r w:rsidR="00EF43C2" w:rsidRPr="0017320D">
        <w:rPr>
          <w:rFonts w:eastAsia="Times New Roman" w:cstheme="minorHAnsi"/>
        </w:rPr>
        <w:t xml:space="preserve"> years of </w:t>
      </w:r>
      <w:r w:rsidRPr="0017320D">
        <w:rPr>
          <w:rFonts w:eastAsia="Times New Roman" w:cstheme="minorHAnsi"/>
        </w:rPr>
        <w:t xml:space="preserve">data from the PBS supplied prescriptions database, managed by Services Australia, for dates of supply from 1 </w:t>
      </w:r>
      <w:r w:rsidR="00960FB6" w:rsidRPr="0017320D">
        <w:rPr>
          <w:rFonts w:eastAsia="Times New Roman" w:cstheme="minorHAnsi"/>
        </w:rPr>
        <w:t>April 2018</w:t>
      </w:r>
      <w:r w:rsidRPr="0017320D">
        <w:rPr>
          <w:rFonts w:eastAsia="Times New Roman" w:cstheme="minorHAnsi"/>
        </w:rPr>
        <w:t xml:space="preserve"> up to and including 31 </w:t>
      </w:r>
      <w:r w:rsidR="00960FB6" w:rsidRPr="0017320D">
        <w:rPr>
          <w:rFonts w:eastAsia="Times New Roman" w:cstheme="minorHAnsi"/>
        </w:rPr>
        <w:t>March 2021</w:t>
      </w:r>
      <w:r w:rsidRPr="0017320D">
        <w:rPr>
          <w:rFonts w:eastAsia="Times New Roman" w:cstheme="minorHAnsi"/>
        </w:rPr>
        <w:t xml:space="preserve">; extracted </w:t>
      </w:r>
      <w:r w:rsidR="000544BD" w:rsidRPr="0017320D">
        <w:rPr>
          <w:rFonts w:eastAsia="Times New Roman" w:cstheme="minorHAnsi"/>
        </w:rPr>
        <w:t xml:space="preserve">August </w:t>
      </w:r>
      <w:r w:rsidR="00EF43C2" w:rsidRPr="0017320D">
        <w:rPr>
          <w:rFonts w:eastAsia="Times New Roman" w:cstheme="minorHAnsi"/>
        </w:rPr>
        <w:t>202</w:t>
      </w:r>
      <w:r w:rsidR="000544BD" w:rsidRPr="0017320D">
        <w:rPr>
          <w:rFonts w:eastAsia="Times New Roman" w:cstheme="minorHAnsi"/>
        </w:rPr>
        <w:t>1</w:t>
      </w:r>
      <w:r w:rsidRPr="0017320D">
        <w:rPr>
          <w:rFonts w:eastAsia="Times New Roman" w:cstheme="minorHAnsi"/>
        </w:rPr>
        <w:t>. The PBS supplied prescriptions database includes data submitted to Services Australia for payment of a PBS or Repatriation PBS (RPBS) subsidy by the Government by all approved pharmacies in Australia. These prescription data were used to determine the number of prescriptions supplied</w:t>
      </w:r>
      <w:r w:rsidR="00C93FBA" w:rsidRPr="0017320D">
        <w:rPr>
          <w:rFonts w:eastAsia="Times New Roman" w:cstheme="minorHAnsi"/>
        </w:rPr>
        <w:t>, patient category (general/RPBS, concessional or under co-payment)</w:t>
      </w:r>
      <w:r w:rsidRPr="0017320D">
        <w:rPr>
          <w:rFonts w:eastAsia="Times New Roman" w:cstheme="minorHAnsi"/>
        </w:rPr>
        <w:t xml:space="preserve"> and for the PBS expenditure analysis.</w:t>
      </w:r>
    </w:p>
    <w:p w14:paraId="4207C1EE" w14:textId="77777777" w:rsidR="00E460D9" w:rsidRDefault="00E460D9" w:rsidP="009C7411">
      <w:pPr>
        <w:pStyle w:val="Heading3"/>
      </w:pPr>
      <w:r>
        <w:t>Study ethics and approval</w:t>
      </w:r>
    </w:p>
    <w:p w14:paraId="2C842839" w14:textId="77777777" w:rsidR="00BF60DC" w:rsidRDefault="00E460D9" w:rsidP="00E460D9">
      <w:r w:rsidRPr="003B73DB">
        <w:t xml:space="preserve">This project was given approval in July 2021 by the </w:t>
      </w:r>
      <w:r w:rsidR="00591C50">
        <w:t>Royal Australian College of General Practi</w:t>
      </w:r>
      <w:r w:rsidR="00FD6DD0">
        <w:t>tioners (</w:t>
      </w:r>
      <w:r w:rsidRPr="003B73DB">
        <w:t>RACGP</w:t>
      </w:r>
      <w:r w:rsidR="00FD6DD0">
        <w:t>) National Research</w:t>
      </w:r>
      <w:r w:rsidR="00BF60DC">
        <w:t xml:space="preserve"> and Evaluation</w:t>
      </w:r>
      <w:r w:rsidR="00FD6DD0">
        <w:t xml:space="preserve"> Ethics Committee</w:t>
      </w:r>
      <w:r w:rsidRPr="003B73DB">
        <w:t xml:space="preserve"> (NREEC 21-086). </w:t>
      </w:r>
    </w:p>
    <w:p w14:paraId="5DFB96F5" w14:textId="6276D20F" w:rsidR="00E460D9" w:rsidRPr="003B73DB" w:rsidRDefault="00BF60DC" w:rsidP="00E460D9">
      <w:r>
        <w:t xml:space="preserve">The release of PBS data for this study was approved by the </w:t>
      </w:r>
      <w:r w:rsidR="00914EE3" w:rsidRPr="00914EE3">
        <w:t>Department of Health’s Data Access and Release Policy</w:t>
      </w:r>
      <w:r w:rsidR="00914EE3">
        <w:t xml:space="preserve"> committee and </w:t>
      </w:r>
      <w:r w:rsidR="00422E7B" w:rsidRPr="00BF60DC">
        <w:t xml:space="preserve">the </w:t>
      </w:r>
      <w:r w:rsidR="00422E7B">
        <w:t>public interest certificate (</w:t>
      </w:r>
      <w:r w:rsidR="00422E7B" w:rsidRPr="00BF60DC">
        <w:t>PIC</w:t>
      </w:r>
      <w:r w:rsidR="00422E7B">
        <w:t>)</w:t>
      </w:r>
      <w:r w:rsidR="00E34204">
        <w:t xml:space="preserve"> for use of PBS data for this study was approved by the </w:t>
      </w:r>
      <w:r w:rsidRPr="00BF60DC">
        <w:t>Chief Data Steward.</w:t>
      </w:r>
    </w:p>
    <w:p w14:paraId="527D890B" w14:textId="77777777" w:rsidR="0024614A" w:rsidRPr="00FC353E" w:rsidRDefault="0024614A" w:rsidP="0024614A">
      <w:pPr>
        <w:pStyle w:val="Heading3"/>
      </w:pPr>
      <w:r w:rsidRPr="00FC353E">
        <w:t xml:space="preserve">Patient count analysis </w:t>
      </w:r>
    </w:p>
    <w:p w14:paraId="34FF5CE3" w14:textId="29E321AC" w:rsidR="0024614A" w:rsidRDefault="0024614A" w:rsidP="0024614A">
      <w:r w:rsidRPr="00FC353E">
        <w:t xml:space="preserve">To be eligible for inclusion in the study, patients must have had at least one PBS or RPBS prescription for </w:t>
      </w:r>
      <w:r>
        <w:t>tenofovir</w:t>
      </w:r>
      <w:r w:rsidRPr="00FC353E">
        <w:t xml:space="preserve"> disoproxil + emtricitabine</w:t>
      </w:r>
      <w:r w:rsidR="00257556">
        <w:t>,</w:t>
      </w:r>
      <w:r w:rsidRPr="00FC353E">
        <w:t xml:space="preserve"> </w:t>
      </w:r>
      <w:r w:rsidR="00520AA7">
        <w:t xml:space="preserve">identified using the PBS item numbers </w:t>
      </w:r>
      <w:r w:rsidR="00257556">
        <w:t xml:space="preserve">listed in </w:t>
      </w:r>
      <w:r w:rsidRPr="00FC353E">
        <w:t>Table 1</w:t>
      </w:r>
      <w:r w:rsidR="00257556">
        <w:t>,</w:t>
      </w:r>
      <w:r w:rsidRPr="00FC353E">
        <w:t xml:space="preserve"> dispensed between 1 April 2018 and 31 March 2021, and no HIV </w:t>
      </w:r>
      <w:r>
        <w:t>antiretroviral medicine</w:t>
      </w:r>
      <w:r w:rsidRPr="00FC353E">
        <w:t xml:space="preserve"> prior to or up to 7 days after the first prescription for </w:t>
      </w:r>
      <w:r>
        <w:t>tenofovir</w:t>
      </w:r>
      <w:r w:rsidRPr="00FC353E">
        <w:t xml:space="preserve"> disoproxil + emtricitabine. </w:t>
      </w:r>
      <w:r w:rsidR="004F7868" w:rsidRPr="004F7868">
        <w:t>Only patients aged 18 or older in each time period were included in analyses.</w:t>
      </w:r>
    </w:p>
    <w:p w14:paraId="439B4DE7" w14:textId="056EF0F4" w:rsidR="0024614A" w:rsidRDefault="0024614A" w:rsidP="0024614A">
      <w:r w:rsidRPr="00FC353E">
        <w:t xml:space="preserve">Patients who were dispensed </w:t>
      </w:r>
      <w:r>
        <w:t>tenofovir</w:t>
      </w:r>
      <w:r w:rsidRPr="00FC353E">
        <w:t xml:space="preserve"> disoproxil + emtricitabine under the PBS item number for HIV </w:t>
      </w:r>
      <w:r>
        <w:t xml:space="preserve">treatment </w:t>
      </w:r>
      <w:r w:rsidRPr="00FC353E">
        <w:t xml:space="preserve">were included in the </w:t>
      </w:r>
      <w:proofErr w:type="spellStart"/>
      <w:r w:rsidRPr="00FC353E">
        <w:t>PrEP</w:t>
      </w:r>
      <w:proofErr w:type="spellEnd"/>
      <w:r w:rsidRPr="00FC353E">
        <w:t xml:space="preserve"> cohort, </w:t>
      </w:r>
      <w:r>
        <w:t xml:space="preserve">if they had previously been prescribed this medicine under a PBS item for </w:t>
      </w:r>
      <w:proofErr w:type="spellStart"/>
      <w:r>
        <w:t>PrEP</w:t>
      </w:r>
      <w:proofErr w:type="spellEnd"/>
      <w:r>
        <w:t xml:space="preserve"> and </w:t>
      </w:r>
      <w:r w:rsidRPr="00FC353E">
        <w:t xml:space="preserve">were not dispensed any other </w:t>
      </w:r>
      <w:r>
        <w:t xml:space="preserve">antiretroviral </w:t>
      </w:r>
      <w:r w:rsidRPr="00FC353E">
        <w:t>medicine for HIV</w:t>
      </w:r>
      <w:r>
        <w:t xml:space="preserve"> throughout the study </w:t>
      </w:r>
      <w:r w:rsidRPr="00D35D74">
        <w:t xml:space="preserve">period.  Patients who were dispensed tenofovir disoproxil + emtricitabine under the PBS item number for HIV treatment but had not previously been prescribed this medicine under a PBS item for </w:t>
      </w:r>
      <w:proofErr w:type="spellStart"/>
      <w:r w:rsidRPr="00D35D74">
        <w:t>PrEP</w:t>
      </w:r>
      <w:proofErr w:type="spellEnd"/>
      <w:r w:rsidRPr="00D35D74">
        <w:t xml:space="preserve"> were excluded from the </w:t>
      </w:r>
      <w:proofErr w:type="spellStart"/>
      <w:r w:rsidRPr="00D35D74">
        <w:t>PrEP</w:t>
      </w:r>
      <w:proofErr w:type="spellEnd"/>
      <w:r w:rsidRPr="00D35D74">
        <w:t xml:space="preserve"> cohort (n=596).</w:t>
      </w:r>
    </w:p>
    <w:p w14:paraId="2E279CA2" w14:textId="3323598A" w:rsidR="002229F4" w:rsidRDefault="0024614A" w:rsidP="0024614A">
      <w:r w:rsidRPr="00FC353E">
        <w:t xml:space="preserve">Prevalent patients were counted </w:t>
      </w:r>
      <w:r w:rsidR="00EE365F">
        <w:t>per</w:t>
      </w:r>
      <w:r w:rsidR="00E05CC9">
        <w:t xml:space="preserve"> </w:t>
      </w:r>
      <w:r w:rsidRPr="00FC353E">
        <w:t xml:space="preserve">year </w:t>
      </w:r>
      <w:r w:rsidR="00EE365F">
        <w:t>for the following periods</w:t>
      </w:r>
      <w:r w:rsidR="002229F4">
        <w:t>:</w:t>
      </w:r>
    </w:p>
    <w:p w14:paraId="3A510F12" w14:textId="3EC744AA" w:rsidR="002229F4" w:rsidRDefault="0024614A" w:rsidP="002229F4">
      <w:pPr>
        <w:pStyle w:val="ListParagraph"/>
        <w:numPr>
          <w:ilvl w:val="0"/>
          <w:numId w:val="50"/>
        </w:numPr>
      </w:pPr>
      <w:r w:rsidRPr="00FC353E">
        <w:t>April 2018 to March 20</w:t>
      </w:r>
      <w:r w:rsidR="00880329">
        <w:t>19</w:t>
      </w:r>
      <w:r w:rsidR="00EE365F">
        <w:t xml:space="preserve"> (2018</w:t>
      </w:r>
      <w:r w:rsidR="00C86F2D">
        <w:t>–</w:t>
      </w:r>
      <w:r w:rsidR="00EE365F">
        <w:t>19)</w:t>
      </w:r>
      <w:r w:rsidR="00880329">
        <w:t xml:space="preserve"> </w:t>
      </w:r>
    </w:p>
    <w:p w14:paraId="0E839D78" w14:textId="51B859D2" w:rsidR="002229F4" w:rsidRDefault="00880329" w:rsidP="002229F4">
      <w:pPr>
        <w:pStyle w:val="ListParagraph"/>
        <w:numPr>
          <w:ilvl w:val="0"/>
          <w:numId w:val="50"/>
        </w:numPr>
      </w:pPr>
      <w:r w:rsidRPr="00FC353E">
        <w:t>April 201</w:t>
      </w:r>
      <w:r>
        <w:t>9</w:t>
      </w:r>
      <w:r w:rsidRPr="00FC353E">
        <w:t xml:space="preserve"> to March 20</w:t>
      </w:r>
      <w:r>
        <w:t xml:space="preserve">20 </w:t>
      </w:r>
      <w:r w:rsidR="00300B5E">
        <w:t>(2019</w:t>
      </w:r>
      <w:r w:rsidR="00C86F2D">
        <w:t>–</w:t>
      </w:r>
      <w:r w:rsidR="00300B5E">
        <w:t>20)</w:t>
      </w:r>
      <w:r>
        <w:t xml:space="preserve"> </w:t>
      </w:r>
    </w:p>
    <w:p w14:paraId="38085DCD" w14:textId="3C42A6B3" w:rsidR="0024614A" w:rsidRDefault="00880329" w:rsidP="002229F4">
      <w:pPr>
        <w:pStyle w:val="ListParagraph"/>
        <w:numPr>
          <w:ilvl w:val="0"/>
          <w:numId w:val="50"/>
        </w:numPr>
      </w:pPr>
      <w:r>
        <w:t>April 2020 to March 2021</w:t>
      </w:r>
      <w:r w:rsidR="00300B5E">
        <w:t xml:space="preserve"> (2020</w:t>
      </w:r>
      <w:r w:rsidR="00C86F2D">
        <w:t>–</w:t>
      </w:r>
      <w:r w:rsidR="00300B5E">
        <w:t>21)</w:t>
      </w:r>
      <w:r w:rsidR="0024614A" w:rsidRPr="00FC353E">
        <w:t xml:space="preserve"> </w:t>
      </w:r>
    </w:p>
    <w:p w14:paraId="4F281CF9" w14:textId="3EA7A44C" w:rsidR="009C7411" w:rsidRPr="00BE71F4" w:rsidRDefault="009C7411" w:rsidP="009C7411">
      <w:pPr>
        <w:pStyle w:val="Heading3"/>
      </w:pPr>
      <w:r w:rsidRPr="00BE71F4">
        <w:lastRenderedPageBreak/>
        <w:t>Prescription count analysis</w:t>
      </w:r>
    </w:p>
    <w:p w14:paraId="5CC64D92" w14:textId="06E3F182" w:rsidR="009C7411" w:rsidRPr="00BE71F4" w:rsidRDefault="009C7411" w:rsidP="009C7411">
      <w:r w:rsidRPr="00BE71F4">
        <w:t xml:space="preserve">Prescriptions </w:t>
      </w:r>
      <w:r w:rsidR="00AA0DFB" w:rsidRPr="00BE71F4">
        <w:t xml:space="preserve">(PBS and RPBS) </w:t>
      </w:r>
      <w:r w:rsidRPr="00BE71F4">
        <w:t xml:space="preserve">for </w:t>
      </w:r>
      <w:proofErr w:type="spellStart"/>
      <w:r w:rsidR="000717CA" w:rsidRPr="00BE71F4">
        <w:t>PrEP</w:t>
      </w:r>
      <w:proofErr w:type="spellEnd"/>
      <w:r w:rsidRPr="00BE71F4">
        <w:t xml:space="preserve"> dispensed </w:t>
      </w:r>
      <w:r w:rsidR="00CE66BE">
        <w:t xml:space="preserve">to patients included in the study (as per the </w:t>
      </w:r>
      <w:r w:rsidR="00004C1A">
        <w:t>p</w:t>
      </w:r>
      <w:r w:rsidR="00CE66BE">
        <w:t xml:space="preserve">atient count analysis </w:t>
      </w:r>
      <w:r w:rsidR="00004C1A">
        <w:t xml:space="preserve">described </w:t>
      </w:r>
      <w:r w:rsidR="00CE66BE">
        <w:t xml:space="preserve">above) </w:t>
      </w:r>
      <w:r w:rsidRPr="00BE71F4">
        <w:t xml:space="preserve">between 1 </w:t>
      </w:r>
      <w:r w:rsidR="000717CA" w:rsidRPr="00BE71F4">
        <w:t xml:space="preserve">April </w:t>
      </w:r>
      <w:r w:rsidR="00DC1D09" w:rsidRPr="00BE71F4">
        <w:t>2018 to 31 March 2021</w:t>
      </w:r>
      <w:r w:rsidRPr="00BE71F4">
        <w:t xml:space="preserve"> </w:t>
      </w:r>
      <w:r w:rsidR="00CE66BE">
        <w:t>were identified</w:t>
      </w:r>
      <w:r w:rsidRPr="00BE71F4">
        <w:t>.</w:t>
      </w:r>
    </w:p>
    <w:p w14:paraId="5711A635" w14:textId="3DCDD3EE" w:rsidR="009B7CAA" w:rsidRDefault="009B7CAA" w:rsidP="009B7CAA">
      <w:pPr>
        <w:jc w:val="both"/>
        <w:rPr>
          <w:rFonts w:eastAsia="Times New Roman" w:cstheme="minorHAnsi"/>
        </w:rPr>
      </w:pPr>
      <w:r w:rsidRPr="00BE71F4">
        <w:rPr>
          <w:rFonts w:eastAsia="Times New Roman" w:cstheme="minorHAnsi"/>
        </w:rPr>
        <w:t xml:space="preserve">Prescriber type </w:t>
      </w:r>
      <w:r w:rsidR="00BE71F4" w:rsidRPr="00BE71F4">
        <w:rPr>
          <w:rFonts w:eastAsia="Times New Roman" w:cstheme="minorHAnsi"/>
        </w:rPr>
        <w:t xml:space="preserve">(specialist, GP, nurse) </w:t>
      </w:r>
      <w:r w:rsidRPr="00BE71F4">
        <w:rPr>
          <w:rFonts w:eastAsia="Times New Roman" w:cstheme="minorHAnsi"/>
        </w:rPr>
        <w:t xml:space="preserve">was attributed to the de-identified approval number of the prescriber by Services Australia and was based on the major field of specialty, derived from the combination of the current registered specialty and the most PBS services provided per quarter. Prescribers can work in several different specialties but are allocated by Services Australia to one major field of specialty per quarter. </w:t>
      </w:r>
    </w:p>
    <w:p w14:paraId="3A3C0FBD" w14:textId="77777777" w:rsidR="00F55285" w:rsidRPr="00CA677F" w:rsidRDefault="00F55285" w:rsidP="00F55285">
      <w:pPr>
        <w:pStyle w:val="Heading3"/>
        <w:rPr>
          <w:rFonts w:eastAsia="Times New Roman" w:cstheme="minorHAnsi"/>
          <w:bCs/>
          <w:i w:val="0"/>
          <w:szCs w:val="24"/>
        </w:rPr>
      </w:pPr>
      <w:r w:rsidRPr="00CA677F">
        <w:rPr>
          <w:rFonts w:eastAsia="Times New Roman" w:cstheme="minorHAnsi"/>
          <w:bCs/>
          <w:i w:val="0"/>
          <w:szCs w:val="24"/>
        </w:rPr>
        <w:t>Analysis of expenditure</w:t>
      </w:r>
    </w:p>
    <w:p w14:paraId="2D34AA71" w14:textId="0CF53DE0" w:rsidR="00F55285" w:rsidRPr="00F55285" w:rsidRDefault="00FE3055" w:rsidP="00F55285">
      <w:pPr>
        <w:pStyle w:val="Heading3"/>
        <w:rPr>
          <w:rFonts w:eastAsia="Times New Roman" w:cstheme="minorHAnsi"/>
          <w:b w:val="0"/>
          <w:i w:val="0"/>
          <w:szCs w:val="24"/>
        </w:rPr>
      </w:pPr>
      <w:r>
        <w:rPr>
          <w:rFonts w:eastAsia="Times New Roman" w:cstheme="minorHAnsi"/>
          <w:b w:val="0"/>
          <w:i w:val="0"/>
          <w:szCs w:val="24"/>
        </w:rPr>
        <w:t xml:space="preserve">Expenditure was analysed for </w:t>
      </w:r>
      <w:r w:rsidR="00B5152F">
        <w:rPr>
          <w:rFonts w:eastAsia="Times New Roman" w:cstheme="minorHAnsi"/>
          <w:b w:val="0"/>
          <w:i w:val="0"/>
          <w:szCs w:val="24"/>
        </w:rPr>
        <w:t xml:space="preserve">prescriptions dispensed to </w:t>
      </w:r>
      <w:r>
        <w:rPr>
          <w:rFonts w:eastAsia="Times New Roman" w:cstheme="minorHAnsi"/>
          <w:b w:val="0"/>
          <w:i w:val="0"/>
          <w:szCs w:val="24"/>
        </w:rPr>
        <w:t xml:space="preserve">patients </w:t>
      </w:r>
      <w:r w:rsidR="00B5152F" w:rsidRPr="00B5152F">
        <w:rPr>
          <w:rFonts w:eastAsia="Times New Roman" w:cstheme="minorHAnsi"/>
          <w:b w:val="0"/>
          <w:i w:val="0"/>
          <w:szCs w:val="24"/>
        </w:rPr>
        <w:t xml:space="preserve">included in the study (as per the </w:t>
      </w:r>
      <w:r w:rsidR="00206711">
        <w:rPr>
          <w:rFonts w:eastAsia="Times New Roman" w:cstheme="minorHAnsi"/>
          <w:b w:val="0"/>
          <w:i w:val="0"/>
          <w:szCs w:val="24"/>
        </w:rPr>
        <w:t>p</w:t>
      </w:r>
      <w:r w:rsidR="00B5152F" w:rsidRPr="00B5152F">
        <w:rPr>
          <w:rFonts w:eastAsia="Times New Roman" w:cstheme="minorHAnsi"/>
          <w:b w:val="0"/>
          <w:i w:val="0"/>
          <w:szCs w:val="24"/>
        </w:rPr>
        <w:t xml:space="preserve">atient count analysis </w:t>
      </w:r>
      <w:r w:rsidR="00206711">
        <w:rPr>
          <w:rFonts w:eastAsia="Times New Roman" w:cstheme="minorHAnsi"/>
          <w:b w:val="0"/>
          <w:i w:val="0"/>
          <w:szCs w:val="24"/>
        </w:rPr>
        <w:t xml:space="preserve">described </w:t>
      </w:r>
      <w:r w:rsidR="00B5152F" w:rsidRPr="00B5152F">
        <w:rPr>
          <w:rFonts w:eastAsia="Times New Roman" w:cstheme="minorHAnsi"/>
          <w:b w:val="0"/>
          <w:i w:val="0"/>
          <w:szCs w:val="24"/>
        </w:rPr>
        <w:t xml:space="preserve">above) </w:t>
      </w:r>
      <w:r w:rsidR="00B5152F" w:rsidRPr="00B5152F">
        <w:rPr>
          <w:b w:val="0"/>
          <w:i w:val="0"/>
        </w:rPr>
        <w:t>between 1 April 2018 to 31 March 2021.</w:t>
      </w:r>
      <w:r w:rsidR="00B5152F" w:rsidRPr="00BE71F4">
        <w:t xml:space="preserve"> </w:t>
      </w:r>
      <w:r w:rsidR="00F55285" w:rsidRPr="00F55285">
        <w:rPr>
          <w:rFonts w:eastAsia="Times New Roman" w:cstheme="minorHAnsi"/>
          <w:b w:val="0"/>
          <w:i w:val="0"/>
          <w:szCs w:val="24"/>
        </w:rPr>
        <w:t>This analysis used information from the PBS supplied prescriptions database on the ‘benefit paid by government, less patient co-payment’ based on the published listed price. The analysis did not include any changes in the cost of other drugs.</w:t>
      </w:r>
    </w:p>
    <w:p w14:paraId="07BF67EC" w14:textId="4DC0C127" w:rsidR="00C74D7E" w:rsidRDefault="00F55285" w:rsidP="00F55285">
      <w:pPr>
        <w:pStyle w:val="Heading3"/>
        <w:rPr>
          <w:rFonts w:eastAsia="Times New Roman" w:cstheme="minorHAnsi"/>
          <w:b w:val="0"/>
          <w:i w:val="0"/>
          <w:szCs w:val="24"/>
        </w:rPr>
      </w:pPr>
      <w:r w:rsidRPr="00F55285">
        <w:rPr>
          <w:rFonts w:eastAsia="Times New Roman" w:cstheme="minorHAnsi"/>
          <w:b w:val="0"/>
          <w:i w:val="0"/>
          <w:szCs w:val="24"/>
        </w:rPr>
        <w:t xml:space="preserve">As this analysis uses date of supply prescription data, there may be small differences compared with publicly available Services </w:t>
      </w:r>
      <w:r w:rsidR="009319EC">
        <w:rPr>
          <w:rFonts w:eastAsia="Times New Roman" w:cstheme="minorHAnsi"/>
          <w:b w:val="0"/>
          <w:i w:val="0"/>
          <w:szCs w:val="24"/>
        </w:rPr>
        <w:t>Australia</w:t>
      </w:r>
      <w:r w:rsidRPr="00F55285">
        <w:rPr>
          <w:rFonts w:eastAsia="Times New Roman" w:cstheme="minorHAnsi"/>
          <w:b w:val="0"/>
          <w:i w:val="0"/>
          <w:szCs w:val="24"/>
        </w:rPr>
        <w:t xml:space="preserve"> Medicare date of processing data. The publicly available Medicare data only includes subsidised R/PBS prescriptions with prescriptions under the patient co-payment not included. </w:t>
      </w:r>
      <w:r w:rsidR="00E713CB" w:rsidRPr="00E713CB">
        <w:rPr>
          <w:rFonts w:eastAsia="Times New Roman" w:cstheme="minorHAnsi"/>
          <w:b w:val="0"/>
          <w:i w:val="0"/>
          <w:szCs w:val="24"/>
        </w:rPr>
        <w:t>The data used in this report includes under co-payment prescriptions from 1 April 2012.</w:t>
      </w:r>
    </w:p>
    <w:p w14:paraId="62EAD260" w14:textId="7E06C718" w:rsidR="00D61826" w:rsidRDefault="00D61826" w:rsidP="008A069C">
      <w:pPr>
        <w:pStyle w:val="Heading3"/>
      </w:pPr>
      <w:r>
        <w:t>Closing the gap (CTG) indicator</w:t>
      </w:r>
    </w:p>
    <w:p w14:paraId="416B66AB" w14:textId="77777777" w:rsidR="00C456B1" w:rsidRDefault="00D61826" w:rsidP="00D61826">
      <w:r>
        <w:t>This analysis used information from the Closing the Gap (CTG) PBS Co-payment Program. This program is available to Aboriginal and Torres Strait Islander people of any age who are</w:t>
      </w:r>
      <w:r w:rsidR="00DC21E1">
        <w:t>:</w:t>
      </w:r>
    </w:p>
    <w:p w14:paraId="4A04E5F5" w14:textId="2DC00129" w:rsidR="00C456B1" w:rsidRDefault="00D61826" w:rsidP="00C456B1">
      <w:pPr>
        <w:pStyle w:val="ListParagraph"/>
        <w:numPr>
          <w:ilvl w:val="0"/>
          <w:numId w:val="46"/>
        </w:numPr>
      </w:pPr>
      <w:r>
        <w:t>registered with Medicare</w:t>
      </w:r>
      <w:r w:rsidR="00C456B1">
        <w:t>;</w:t>
      </w:r>
    </w:p>
    <w:p w14:paraId="52BEE790" w14:textId="616249DD" w:rsidR="00E06CCB" w:rsidRDefault="00D61826" w:rsidP="00C456B1">
      <w:pPr>
        <w:pStyle w:val="ListParagraph"/>
        <w:numPr>
          <w:ilvl w:val="0"/>
          <w:numId w:val="46"/>
        </w:numPr>
      </w:pPr>
      <w:r>
        <w:t xml:space="preserve">in the opinion of a prescriber or Aboriginal Health Practitioner would experience setbacks in the prevention or ongoing management of a condition if the person did not take the prescribed medicine and </w:t>
      </w:r>
    </w:p>
    <w:p w14:paraId="69766749" w14:textId="1772E4CB" w:rsidR="00D61826" w:rsidRDefault="00D61826" w:rsidP="00D37236">
      <w:pPr>
        <w:pStyle w:val="ListParagraph"/>
        <w:numPr>
          <w:ilvl w:val="0"/>
          <w:numId w:val="46"/>
        </w:numPr>
      </w:pPr>
      <w:r>
        <w:t xml:space="preserve">unlikely to adhere to their medicines regimen without assistance. </w:t>
      </w:r>
    </w:p>
    <w:p w14:paraId="6510E74A" w14:textId="46CB73E4" w:rsidR="00D61826" w:rsidRPr="00D61826" w:rsidRDefault="00D61826" w:rsidP="00D61826">
      <w:bookmarkStart w:id="8" w:name="_Hlk82685891"/>
      <w:r>
        <w:t>PBS prescriptions dispensed under the CTG program were</w:t>
      </w:r>
      <w:r w:rsidR="00492DC4">
        <w:t xml:space="preserve"> used</w:t>
      </w:r>
      <w:r>
        <w:t xml:space="preserve"> as a proxy for indigenous status, noting that not all Aboriginal and Torres Strait Islander people will participate in the program and </w:t>
      </w:r>
      <w:r w:rsidR="00CF738D">
        <w:t xml:space="preserve">this </w:t>
      </w:r>
      <w:r>
        <w:t>will underestimate the true rate of dispensing to Aboriginal and Torres Strait Islander people.</w:t>
      </w:r>
    </w:p>
    <w:bookmarkEnd w:id="8"/>
    <w:p w14:paraId="16827AA8" w14:textId="0CB3A5C3" w:rsidR="008A069C" w:rsidRPr="003B73DB" w:rsidRDefault="008A069C" w:rsidP="008A069C">
      <w:pPr>
        <w:pStyle w:val="Heading3"/>
        <w:rPr>
          <w:i w:val="0"/>
          <w:iCs/>
        </w:rPr>
      </w:pPr>
      <w:r w:rsidRPr="003B73DB">
        <w:t xml:space="preserve">Patterns of </w:t>
      </w:r>
      <w:proofErr w:type="spellStart"/>
      <w:r w:rsidRPr="003B73DB">
        <w:t>PrEP</w:t>
      </w:r>
      <w:proofErr w:type="spellEnd"/>
      <w:r w:rsidRPr="003B73DB">
        <w:t xml:space="preserve"> use</w:t>
      </w:r>
    </w:p>
    <w:p w14:paraId="20BA1377" w14:textId="7B112418" w:rsidR="008A069C" w:rsidRPr="003B73DB" w:rsidRDefault="00E1357C" w:rsidP="008A069C">
      <w:r>
        <w:t>C</w:t>
      </w:r>
      <w:r w:rsidRPr="003B73DB">
        <w:t xml:space="preserve">ontinuous or non-continuous </w:t>
      </w:r>
      <w:r w:rsidR="0011775C">
        <w:t>p</w:t>
      </w:r>
      <w:r w:rsidR="008A069C" w:rsidRPr="003B73DB">
        <w:t xml:space="preserve">atterns of </w:t>
      </w:r>
      <w:proofErr w:type="spellStart"/>
      <w:r w:rsidR="008A069C" w:rsidRPr="003B73DB">
        <w:t>PrEP</w:t>
      </w:r>
      <w:proofErr w:type="spellEnd"/>
      <w:r w:rsidR="008A069C" w:rsidRPr="003B73DB">
        <w:t xml:space="preserve"> use were defined based on gaps between </w:t>
      </w:r>
      <w:r w:rsidR="00D51C95">
        <w:t>dispens</w:t>
      </w:r>
      <w:r w:rsidR="009D4C64">
        <w:t xml:space="preserve">ed </w:t>
      </w:r>
      <w:proofErr w:type="spellStart"/>
      <w:r w:rsidR="009D4C64">
        <w:t>PrEP</w:t>
      </w:r>
      <w:proofErr w:type="spellEnd"/>
      <w:r w:rsidR="00CB0178">
        <w:t xml:space="preserve"> prescriptions</w:t>
      </w:r>
      <w:r w:rsidR="008A069C" w:rsidRPr="003B73DB">
        <w:t xml:space="preserve">. A patient’s pattern of </w:t>
      </w:r>
      <w:proofErr w:type="spellStart"/>
      <w:r w:rsidR="008A069C" w:rsidRPr="003B73DB">
        <w:t>PrEP</w:t>
      </w:r>
      <w:proofErr w:type="spellEnd"/>
      <w:r w:rsidR="008A069C" w:rsidRPr="003B73DB">
        <w:t xml:space="preserve"> use was classified as ‘</w:t>
      </w:r>
      <w:bookmarkStart w:id="9" w:name="_Hlk41488869"/>
      <w:r w:rsidR="008A069C" w:rsidRPr="003B73DB">
        <w:t>continuous</w:t>
      </w:r>
      <w:bookmarkEnd w:id="9"/>
      <w:r w:rsidR="008A069C" w:rsidRPr="003B73DB">
        <w:t xml:space="preserve">’ if they never had more than a 21-day gap between the expected end of one </w:t>
      </w:r>
      <w:r w:rsidR="0000373F" w:rsidRPr="0000373F">
        <w:t xml:space="preserve">dispensed </w:t>
      </w:r>
      <w:proofErr w:type="spellStart"/>
      <w:r w:rsidR="0000373F" w:rsidRPr="0000373F">
        <w:t>PrEP</w:t>
      </w:r>
      <w:proofErr w:type="spellEnd"/>
      <w:r w:rsidR="00126997">
        <w:t xml:space="preserve"> </w:t>
      </w:r>
      <w:r w:rsidR="007E2C17">
        <w:t xml:space="preserve">prescription </w:t>
      </w:r>
      <w:r w:rsidR="001B5495">
        <w:t>(</w:t>
      </w:r>
      <w:proofErr w:type="gramStart"/>
      <w:r w:rsidR="001B5495">
        <w:t>i.e.</w:t>
      </w:r>
      <w:proofErr w:type="gramEnd"/>
      <w:r w:rsidR="001B5495">
        <w:t xml:space="preserve"> 30 days after the date of supply) </w:t>
      </w:r>
      <w:r w:rsidR="008A069C" w:rsidRPr="003B73DB">
        <w:t xml:space="preserve">and the date of the next </w:t>
      </w:r>
      <w:r w:rsidR="0000373F" w:rsidRPr="0000373F">
        <w:t xml:space="preserve">dispensed </w:t>
      </w:r>
      <w:proofErr w:type="spellStart"/>
      <w:r w:rsidR="0000373F" w:rsidRPr="0000373F">
        <w:t>PrEP</w:t>
      </w:r>
      <w:proofErr w:type="spellEnd"/>
      <w:r w:rsidR="00F278D6">
        <w:t xml:space="preserve"> </w:t>
      </w:r>
      <w:r w:rsidR="00F278D6">
        <w:lastRenderedPageBreak/>
        <w:t>prescription</w:t>
      </w:r>
      <w:r w:rsidR="008A069C" w:rsidRPr="003B73DB">
        <w:t>. Patients had a ‘non-continuous’ pattern if they had one or more gaps of &gt; 21 days. The 21-day gap was chosen as a conservative estimate of the number of days a patient could maintain a protective dose of four pills per week with a 30-day prescription.</w:t>
      </w:r>
      <w:r w:rsidR="008A069C" w:rsidRPr="003B73DB">
        <w:fldChar w:fldCharType="begin">
          <w:fldData xml:space="preserve">PEVuZE5vdGU+PENpdGU+PEF1dGhvcj5BbmRlcnNvbjwvQXV0aG9yPjxZZWFyPjIwMTI8L1llYXI+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yMzctNDY8L3BhZ2Vz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</w:fldData>
        </w:fldChar>
      </w:r>
      <w:r w:rsidR="008A069C" w:rsidRPr="003B73DB">
        <w:instrText xml:space="preserve"> ADDIN EN.CITE </w:instrText>
      </w:r>
      <w:r w:rsidR="008A069C" w:rsidRPr="003B73DB">
        <w:fldChar w:fldCharType="begin">
          <w:fldData xml:space="preserve">PEVuZE5vdGU+PENpdGU+PEF1dGhvcj5BbmRlcnNvbjwvQXV0aG9yPjxZZWFyPjIwMTI8L1llYXI+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yMzctNDY8L3BhZ2Vz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</w:fldData>
        </w:fldChar>
      </w:r>
      <w:r w:rsidR="008A069C" w:rsidRPr="003B73DB">
        <w:instrText xml:space="preserve"> ADDIN EN.CITE.DATA </w:instrText>
      </w:r>
      <w:r w:rsidR="008A069C" w:rsidRPr="003B73DB">
        <w:fldChar w:fldCharType="end"/>
      </w:r>
      <w:r w:rsidR="008A069C" w:rsidRPr="003B73DB">
        <w:fldChar w:fldCharType="separate"/>
      </w:r>
      <w:r w:rsidR="008A069C" w:rsidRPr="003B73DB">
        <w:rPr>
          <w:noProof/>
          <w:vertAlign w:val="superscript"/>
        </w:rPr>
        <w:t>2,5</w:t>
      </w:r>
      <w:r w:rsidR="008A069C" w:rsidRPr="003B73DB">
        <w:fldChar w:fldCharType="end"/>
      </w:r>
      <w:r w:rsidR="008A069C" w:rsidRPr="003B73DB">
        <w:t xml:space="preserve"> </w:t>
      </w:r>
    </w:p>
    <w:p w14:paraId="1D8984FD" w14:textId="77777777" w:rsidR="008A069C" w:rsidRPr="003B73DB" w:rsidRDefault="008A069C" w:rsidP="008A069C">
      <w:pPr>
        <w:pStyle w:val="Heading3"/>
        <w:rPr>
          <w:i w:val="0"/>
          <w:iCs/>
        </w:rPr>
      </w:pPr>
      <w:proofErr w:type="spellStart"/>
      <w:r w:rsidRPr="003B73DB">
        <w:t>PrEP</w:t>
      </w:r>
      <w:proofErr w:type="spellEnd"/>
      <w:r w:rsidRPr="003B73DB">
        <w:t xml:space="preserve"> status at the end of the study</w:t>
      </w:r>
    </w:p>
    <w:p w14:paraId="3FBF9FB3" w14:textId="5E3A32D9" w:rsidR="008A069C" w:rsidRPr="003B73DB" w:rsidRDefault="00842053" w:rsidP="008A069C">
      <w:r>
        <w:t>If the las</w:t>
      </w:r>
      <w:r w:rsidR="00136318">
        <w:t>t date of supply was 120 days or less than the end of the study period (31 March 202</w:t>
      </w:r>
      <w:r w:rsidR="002870A1">
        <w:t>1</w:t>
      </w:r>
      <w:r w:rsidR="00136318">
        <w:t>)</w:t>
      </w:r>
      <w:r w:rsidR="006E537B">
        <w:t>, the patient was classified as actively using</w:t>
      </w:r>
      <w:r w:rsidR="00A15A2A">
        <w:t xml:space="preserve"> </w:t>
      </w:r>
      <w:proofErr w:type="spellStart"/>
      <w:r w:rsidR="00A15A2A">
        <w:t>PrEP</w:t>
      </w:r>
      <w:r w:rsidR="00132D26">
        <w:t>.</w:t>
      </w:r>
      <w:proofErr w:type="spellEnd"/>
      <w:r w:rsidR="00132D26">
        <w:t xml:space="preserve"> </w:t>
      </w:r>
      <w:r w:rsidR="00475F54">
        <w:t>I</w:t>
      </w:r>
      <w:r w:rsidR="005339A2" w:rsidRPr="005339A2">
        <w:t xml:space="preserve">f their last dispensed </w:t>
      </w:r>
      <w:proofErr w:type="spellStart"/>
      <w:r w:rsidR="005339A2" w:rsidRPr="005339A2">
        <w:t>PrEP</w:t>
      </w:r>
      <w:proofErr w:type="spellEnd"/>
      <w:r w:rsidR="005339A2" w:rsidRPr="005339A2">
        <w:t xml:space="preserve"> was </w:t>
      </w:r>
      <w:r w:rsidR="005339A2">
        <w:t xml:space="preserve">more than </w:t>
      </w:r>
      <w:r w:rsidR="005339A2" w:rsidRPr="005339A2">
        <w:t xml:space="preserve">120 days before the end of the study </w:t>
      </w:r>
      <w:proofErr w:type="gramStart"/>
      <w:r w:rsidR="005339A2" w:rsidRPr="005339A2">
        <w:t>period</w:t>
      </w:r>
      <w:proofErr w:type="gramEnd"/>
      <w:r w:rsidR="00475F54">
        <w:t xml:space="preserve"> the patient was classified as having discontinued</w:t>
      </w:r>
      <w:r w:rsidR="005A726A">
        <w:t xml:space="preserve">. </w:t>
      </w:r>
      <w:r w:rsidR="00697043">
        <w:t xml:space="preserve">The 120 day </w:t>
      </w:r>
      <w:r w:rsidR="00BB5D18">
        <w:t xml:space="preserve">period </w:t>
      </w:r>
      <w:r w:rsidR="00697043">
        <w:t>was chosen to account for 30 day</w:t>
      </w:r>
      <w:r w:rsidR="00BB5D18">
        <w:t>s</w:t>
      </w:r>
      <w:r w:rsidR="00697043">
        <w:t xml:space="preserve"> </w:t>
      </w:r>
      <w:r w:rsidR="007F6B10">
        <w:t xml:space="preserve">of </w:t>
      </w:r>
      <w:r w:rsidR="00697043">
        <w:t xml:space="preserve">supply </w:t>
      </w:r>
      <w:r w:rsidR="00BB5D18">
        <w:t>plus</w:t>
      </w:r>
      <w:r w:rsidR="007F6B10">
        <w:t xml:space="preserve"> an additional</w:t>
      </w:r>
      <w:r w:rsidR="00BB5D18">
        <w:t xml:space="preserve"> 90 days to account for </w:t>
      </w:r>
      <w:r w:rsidR="005E3F51">
        <w:t>missed doses</w:t>
      </w:r>
      <w:r w:rsidR="007F6B10">
        <w:t xml:space="preserve">, non-adherence, and </w:t>
      </w:r>
      <w:r w:rsidR="005E3F51">
        <w:t xml:space="preserve">intermittent </w:t>
      </w:r>
      <w:r w:rsidR="00716ECB">
        <w:t>or</w:t>
      </w:r>
      <w:r w:rsidR="005E3F51">
        <w:t xml:space="preserve"> on demand use. </w:t>
      </w:r>
    </w:p>
    <w:p w14:paraId="30CA0064" w14:textId="77777777" w:rsidR="005E333C" w:rsidRPr="003B73DB" w:rsidRDefault="005E333C" w:rsidP="005E333C">
      <w:pPr>
        <w:pStyle w:val="Heading3"/>
        <w:rPr>
          <w:i w:val="0"/>
          <w:iCs/>
        </w:rPr>
      </w:pPr>
      <w:r w:rsidRPr="003B73DB">
        <w:t xml:space="preserve">Calculating </w:t>
      </w:r>
      <w:r>
        <w:rPr>
          <w:iCs/>
        </w:rPr>
        <w:t xml:space="preserve">duration of </w:t>
      </w:r>
      <w:proofErr w:type="spellStart"/>
      <w:r>
        <w:rPr>
          <w:iCs/>
        </w:rPr>
        <w:t>PrEP</w:t>
      </w:r>
      <w:proofErr w:type="spellEnd"/>
      <w:r>
        <w:rPr>
          <w:iCs/>
        </w:rPr>
        <w:t xml:space="preserve"> use (in days)</w:t>
      </w:r>
    </w:p>
    <w:p w14:paraId="507DBDD1" w14:textId="681581D3" w:rsidR="005E333C" w:rsidRPr="003B73DB" w:rsidRDefault="005E333C" w:rsidP="005E333C">
      <w:r>
        <w:t xml:space="preserve">The duration of </w:t>
      </w:r>
      <w:proofErr w:type="spellStart"/>
      <w:r>
        <w:t>PrEP</w:t>
      </w:r>
      <w:proofErr w:type="spellEnd"/>
      <w:r>
        <w:t xml:space="preserve"> use was calculated from </w:t>
      </w:r>
      <w:r w:rsidRPr="00A8622F">
        <w:t xml:space="preserve">the date of supply of their first dispensed </w:t>
      </w:r>
      <w:proofErr w:type="spellStart"/>
      <w:r w:rsidRPr="00A8622F">
        <w:t>PrEP</w:t>
      </w:r>
      <w:proofErr w:type="spellEnd"/>
      <w:r w:rsidRPr="00A8622F">
        <w:t xml:space="preserve"> during the study period</w:t>
      </w:r>
      <w:r>
        <w:t xml:space="preserve"> (the index date)</w:t>
      </w:r>
      <w:r w:rsidRPr="003B73DB">
        <w:t xml:space="preserve"> </w:t>
      </w:r>
      <w:r>
        <w:t xml:space="preserve">until the date of supply of their </w:t>
      </w:r>
      <w:r w:rsidRPr="005339A2">
        <w:t xml:space="preserve">last dispensed </w:t>
      </w:r>
      <w:proofErr w:type="spellStart"/>
      <w:r w:rsidRPr="005339A2">
        <w:t>PrEP</w:t>
      </w:r>
      <w:proofErr w:type="spellEnd"/>
      <w:r>
        <w:t xml:space="preserve"> plus 120 days.</w:t>
      </w:r>
    </w:p>
    <w:p w14:paraId="4302FC0B" w14:textId="77777777" w:rsidR="008A069C" w:rsidRPr="003B73DB" w:rsidRDefault="008A069C" w:rsidP="008A069C">
      <w:pPr>
        <w:pStyle w:val="Heading3"/>
        <w:rPr>
          <w:i w:val="0"/>
          <w:iCs/>
        </w:rPr>
      </w:pPr>
      <w:r w:rsidRPr="003B73DB">
        <w:t xml:space="preserve">Calculating </w:t>
      </w:r>
      <w:r w:rsidRPr="003B73DB">
        <w:rPr>
          <w:iCs/>
        </w:rPr>
        <w:t>patient time (follow-up) in person-years</w:t>
      </w:r>
    </w:p>
    <w:p w14:paraId="648C0670" w14:textId="405ED052" w:rsidR="008A069C" w:rsidRPr="003B73DB" w:rsidRDefault="008A069C" w:rsidP="008A069C">
      <w:r w:rsidRPr="003B73DB">
        <w:t>Patient time (follow-up) in the study commenced on the</w:t>
      </w:r>
      <w:r w:rsidR="005D44DC" w:rsidRPr="003B73DB">
        <w:t xml:space="preserve"> date of </w:t>
      </w:r>
      <w:r w:rsidR="005D44DC">
        <w:t xml:space="preserve">supply of </w:t>
      </w:r>
      <w:r w:rsidR="005D44DC" w:rsidRPr="003B73DB">
        <w:t>the</w:t>
      </w:r>
      <w:r w:rsidR="005D44DC">
        <w:t xml:space="preserve"> patient’s</w:t>
      </w:r>
      <w:r w:rsidR="005D44DC" w:rsidRPr="003B73DB">
        <w:t xml:space="preserve"> first </w:t>
      </w:r>
      <w:r w:rsidR="005D44DC">
        <w:t xml:space="preserve">dispensed </w:t>
      </w:r>
      <w:proofErr w:type="spellStart"/>
      <w:r w:rsidR="005D44DC" w:rsidRPr="003B73DB">
        <w:t>PrEP</w:t>
      </w:r>
      <w:proofErr w:type="spellEnd"/>
      <w:r w:rsidR="005D44DC" w:rsidRPr="003B73DB">
        <w:t xml:space="preserve"> </w:t>
      </w:r>
      <w:r w:rsidR="005D44DC">
        <w:t>(the</w:t>
      </w:r>
      <w:r w:rsidRPr="003B73DB">
        <w:t xml:space="preserve"> index date</w:t>
      </w:r>
      <w:r w:rsidR="005D44DC">
        <w:t>)</w:t>
      </w:r>
      <w:r w:rsidRPr="003B73DB">
        <w:t xml:space="preserve"> and ended at the earliest of:</w:t>
      </w:r>
    </w:p>
    <w:p w14:paraId="6ADFEBB9" w14:textId="279356AB" w:rsidR="008A069C" w:rsidRPr="003B73DB" w:rsidRDefault="008A069C" w:rsidP="009402A1">
      <w:pPr>
        <w:pStyle w:val="ListParagraph"/>
        <w:numPr>
          <w:ilvl w:val="0"/>
          <w:numId w:val="49"/>
        </w:numPr>
      </w:pPr>
      <w:r w:rsidRPr="003B73DB">
        <w:t>the end of the study (31 March 2021)</w:t>
      </w:r>
    </w:p>
    <w:p w14:paraId="27F35FB7" w14:textId="20D07301" w:rsidR="008A069C" w:rsidRDefault="00E270B3" w:rsidP="009402A1">
      <w:pPr>
        <w:pStyle w:val="ListParagraph"/>
        <w:numPr>
          <w:ilvl w:val="0"/>
          <w:numId w:val="49"/>
        </w:numPr>
      </w:pPr>
      <w:r>
        <w:t xml:space="preserve">the first </w:t>
      </w:r>
      <w:r w:rsidR="008A069C" w:rsidRPr="003B73DB">
        <w:t xml:space="preserve">date of </w:t>
      </w:r>
      <w:r>
        <w:t xml:space="preserve">supply of a medicine </w:t>
      </w:r>
      <w:r w:rsidR="002A67B3">
        <w:t xml:space="preserve">indicated for the treatment of HIV, </w:t>
      </w:r>
      <w:r w:rsidR="003742A1">
        <w:t>other than</w:t>
      </w:r>
      <w:r w:rsidR="003742A1" w:rsidRPr="003742A1">
        <w:t xml:space="preserve"> </w:t>
      </w:r>
      <w:r w:rsidR="00E839AF">
        <w:t>t</w:t>
      </w:r>
      <w:r w:rsidR="003742A1" w:rsidRPr="003742A1">
        <w:t>enofovir disoproxil + emtricitabine</w:t>
      </w:r>
      <w:r w:rsidR="002A67B3">
        <w:t xml:space="preserve"> (</w:t>
      </w:r>
      <w:r w:rsidR="00EB3E52">
        <w:t xml:space="preserve">a proxy for HIV </w:t>
      </w:r>
      <w:r w:rsidR="008A069C" w:rsidRPr="003B73DB">
        <w:t>diagnosis</w:t>
      </w:r>
      <w:r w:rsidR="002A67B3">
        <w:t>)</w:t>
      </w:r>
      <w:r w:rsidR="00EB3E52">
        <w:t xml:space="preserve">. </w:t>
      </w:r>
    </w:p>
    <w:p w14:paraId="66E291EB" w14:textId="254ADC7F" w:rsidR="00061B59" w:rsidRPr="003B73DB" w:rsidRDefault="00061B59" w:rsidP="00EB3E52">
      <w:r>
        <w:t>Date of death was not available for this report</w:t>
      </w:r>
      <w:r w:rsidR="005B3226">
        <w:t>.</w:t>
      </w:r>
      <w:r w:rsidR="00DF736F">
        <w:t xml:space="preserve"> P</w:t>
      </w:r>
      <w:r>
        <w:t xml:space="preserve">erson time may have been overestimated for patients </w:t>
      </w:r>
      <w:r w:rsidR="000A0E56">
        <w:t>who died or left Australia during the study period.</w:t>
      </w:r>
    </w:p>
    <w:p w14:paraId="3EABAAC0" w14:textId="77777777" w:rsidR="008A069C" w:rsidRPr="003B73DB" w:rsidRDefault="008A069C" w:rsidP="008A069C">
      <w:pPr>
        <w:pStyle w:val="Heading3"/>
      </w:pPr>
      <w:r w:rsidRPr="003B73DB">
        <w:t xml:space="preserve">HIV diagnoses among patients prescribed </w:t>
      </w:r>
      <w:proofErr w:type="spellStart"/>
      <w:r w:rsidRPr="003B73DB">
        <w:t>PrEP</w:t>
      </w:r>
      <w:proofErr w:type="spellEnd"/>
    </w:p>
    <w:p w14:paraId="286E9D07" w14:textId="6DB4C276" w:rsidR="00F65977" w:rsidRDefault="00F65977" w:rsidP="008A069C">
      <w:r>
        <w:t>P</w:t>
      </w:r>
      <w:r w:rsidRPr="003B73DB">
        <w:t xml:space="preserve">atients who </w:t>
      </w:r>
      <w:r w:rsidR="00C47DFF">
        <w:t xml:space="preserve">were dispensed </w:t>
      </w:r>
      <w:r w:rsidRPr="003B73DB">
        <w:t xml:space="preserve">a prescription for an </w:t>
      </w:r>
      <w:r>
        <w:t xml:space="preserve">HIV </w:t>
      </w:r>
      <w:r w:rsidR="00E27A70">
        <w:t xml:space="preserve">antiretroviral </w:t>
      </w:r>
      <w:r w:rsidRPr="003B73DB">
        <w:t>medicine</w:t>
      </w:r>
      <w:r>
        <w:t xml:space="preserve"> </w:t>
      </w:r>
      <w:r w:rsidRPr="003B73DB">
        <w:t xml:space="preserve">before, or </w:t>
      </w:r>
      <w:r>
        <w:t xml:space="preserve">up to </w:t>
      </w:r>
      <w:r w:rsidRPr="003B73DB">
        <w:t xml:space="preserve">7 days after, their first </w:t>
      </w:r>
      <w:r>
        <w:t>dispensed</w:t>
      </w:r>
      <w:r w:rsidRPr="003B73DB">
        <w:t xml:space="preserve"> </w:t>
      </w:r>
      <w:proofErr w:type="spellStart"/>
      <w:r w:rsidRPr="003B73DB">
        <w:t>PrEP</w:t>
      </w:r>
      <w:proofErr w:type="spellEnd"/>
      <w:r>
        <w:t xml:space="preserve"> were excluded</w:t>
      </w:r>
      <w:r w:rsidRPr="003B73DB">
        <w:t xml:space="preserve">. </w:t>
      </w:r>
    </w:p>
    <w:p w14:paraId="6593A475" w14:textId="665B1950" w:rsidR="00416F3D" w:rsidRDefault="007A4E0F" w:rsidP="008A069C">
      <w:r>
        <w:t xml:space="preserve">Patients were considered to have been diagnosed with HIV </w:t>
      </w:r>
      <w:r w:rsidR="00DE0717">
        <w:t>if they were</w:t>
      </w:r>
      <w:r w:rsidR="005B477F">
        <w:t xml:space="preserve"> dispensed a</w:t>
      </w:r>
      <w:r w:rsidR="0068012E">
        <w:t xml:space="preserve">n </w:t>
      </w:r>
      <w:r w:rsidR="004828D5">
        <w:t xml:space="preserve">HIV </w:t>
      </w:r>
      <w:r w:rsidR="0068012E">
        <w:t>antiretroviral</w:t>
      </w:r>
      <w:r w:rsidR="005B477F">
        <w:t xml:space="preserve"> </w:t>
      </w:r>
      <w:r w:rsidR="00427B01" w:rsidRPr="00427B01">
        <w:t xml:space="preserve">medicine </w:t>
      </w:r>
      <w:r w:rsidR="00427B01">
        <w:t>(</w:t>
      </w:r>
      <w:r w:rsidR="00427B01" w:rsidRPr="00427B01">
        <w:t xml:space="preserve">other than </w:t>
      </w:r>
      <w:r w:rsidR="002A60C4">
        <w:t>t</w:t>
      </w:r>
      <w:r w:rsidR="00427B01" w:rsidRPr="00427B01">
        <w:t>enofovir disoproxil + emtricitabine</w:t>
      </w:r>
      <w:r w:rsidR="00427B01">
        <w:t>)</w:t>
      </w:r>
      <w:r w:rsidR="00427B01" w:rsidRPr="00427B01">
        <w:t xml:space="preserve"> </w:t>
      </w:r>
      <w:r w:rsidR="008A069C" w:rsidRPr="003B73DB">
        <w:t xml:space="preserve">at least </w:t>
      </w:r>
      <w:r w:rsidR="000C45B4">
        <w:t>8</w:t>
      </w:r>
      <w:r w:rsidR="008A069C" w:rsidRPr="003B73DB">
        <w:t xml:space="preserve"> days following their first </w:t>
      </w:r>
      <w:r w:rsidR="00427B01">
        <w:t>dispensed</w:t>
      </w:r>
      <w:r w:rsidR="008A069C" w:rsidRPr="003B73DB">
        <w:t xml:space="preserve"> </w:t>
      </w:r>
      <w:proofErr w:type="spellStart"/>
      <w:r w:rsidR="008A069C" w:rsidRPr="003B73DB">
        <w:t>PrEP</w:t>
      </w:r>
      <w:r w:rsidR="00427B01">
        <w:t>.</w:t>
      </w:r>
      <w:proofErr w:type="spellEnd"/>
      <w:r w:rsidR="00427B01">
        <w:t xml:space="preserve"> </w:t>
      </w:r>
    </w:p>
    <w:p w14:paraId="3756EDBB" w14:textId="040FA992" w:rsidR="00B05A7D" w:rsidRDefault="00095CE0" w:rsidP="00B05A7D">
      <w:r>
        <w:t>A</w:t>
      </w:r>
      <w:r w:rsidR="00416F3D">
        <w:t xml:space="preserve"> sensitivity analysis </w:t>
      </w:r>
      <w:r w:rsidR="00416F3D" w:rsidRPr="003B73DB">
        <w:t>exclud</w:t>
      </w:r>
      <w:r w:rsidR="00416F3D">
        <w:t>ing</w:t>
      </w:r>
      <w:r w:rsidR="00416F3D" w:rsidRPr="003B73DB">
        <w:t xml:space="preserve"> patients who had a prescription </w:t>
      </w:r>
      <w:r w:rsidR="00C564F2">
        <w:t xml:space="preserve">dispensed </w:t>
      </w:r>
      <w:r w:rsidR="00416F3D" w:rsidRPr="003B73DB">
        <w:t xml:space="preserve">for an </w:t>
      </w:r>
      <w:r w:rsidR="00416F3D">
        <w:t xml:space="preserve">HIV </w:t>
      </w:r>
      <w:r w:rsidR="00416F3D" w:rsidRPr="003B73DB">
        <w:t xml:space="preserve">medicine, before, or </w:t>
      </w:r>
      <w:r w:rsidR="00416F3D">
        <w:t xml:space="preserve">up to </w:t>
      </w:r>
      <w:r w:rsidR="00FD3D13">
        <w:t>30</w:t>
      </w:r>
      <w:r w:rsidR="00416F3D" w:rsidRPr="003B73DB">
        <w:t xml:space="preserve"> days after, their first </w:t>
      </w:r>
      <w:r w:rsidR="00416F3D">
        <w:t>dispensed</w:t>
      </w:r>
      <w:r w:rsidR="00416F3D" w:rsidRPr="003B73DB">
        <w:t xml:space="preserve"> </w:t>
      </w:r>
      <w:proofErr w:type="spellStart"/>
      <w:r w:rsidR="00416F3D" w:rsidRPr="003B73DB">
        <w:t>PrEP</w:t>
      </w:r>
      <w:proofErr w:type="spellEnd"/>
      <w:r w:rsidR="00D812CB">
        <w:t xml:space="preserve"> </w:t>
      </w:r>
      <w:r w:rsidR="00B05A7D">
        <w:t>was conducted</w:t>
      </w:r>
      <w:r w:rsidR="00416F3D" w:rsidRPr="003B73DB">
        <w:t>.</w:t>
      </w:r>
      <w:r w:rsidR="00B05A7D">
        <w:t xml:space="preserve"> In the sensitivity analysis patients were considered to have been diagnosed with HIV if they were dispensed an HIV antiretroviral </w:t>
      </w:r>
      <w:r w:rsidR="00B05A7D" w:rsidRPr="00427B01">
        <w:t xml:space="preserve">medicine </w:t>
      </w:r>
      <w:r w:rsidR="00B05A7D">
        <w:t>(</w:t>
      </w:r>
      <w:r w:rsidR="00B05A7D" w:rsidRPr="00427B01">
        <w:t xml:space="preserve">other than </w:t>
      </w:r>
      <w:r w:rsidR="00B05A7D">
        <w:t>t</w:t>
      </w:r>
      <w:r w:rsidR="00B05A7D" w:rsidRPr="00427B01">
        <w:t>enofovir disoproxil + emtricitabine</w:t>
      </w:r>
      <w:r w:rsidR="00B05A7D">
        <w:t>)</w:t>
      </w:r>
      <w:r w:rsidR="00B05A7D" w:rsidRPr="00427B01">
        <w:t xml:space="preserve"> </w:t>
      </w:r>
      <w:r w:rsidR="00B05A7D" w:rsidRPr="003B73DB">
        <w:t xml:space="preserve">at least </w:t>
      </w:r>
      <w:r w:rsidR="00672B7C">
        <w:t>31</w:t>
      </w:r>
      <w:r w:rsidR="00B05A7D" w:rsidRPr="003B73DB">
        <w:t xml:space="preserve"> days following their first </w:t>
      </w:r>
      <w:r w:rsidR="00B05A7D">
        <w:t>dispensed</w:t>
      </w:r>
      <w:r w:rsidR="00B05A7D" w:rsidRPr="003B73DB">
        <w:t xml:space="preserve"> </w:t>
      </w:r>
      <w:proofErr w:type="spellStart"/>
      <w:r w:rsidR="00B05A7D" w:rsidRPr="003B73DB">
        <w:t>PrEP</w:t>
      </w:r>
      <w:r w:rsidR="00B05A7D">
        <w:t>.</w:t>
      </w:r>
      <w:proofErr w:type="spellEnd"/>
      <w:r w:rsidR="00B05A7D">
        <w:t xml:space="preserve"> </w:t>
      </w:r>
    </w:p>
    <w:p w14:paraId="3A4C1A36" w14:textId="77777777" w:rsidR="00802B24" w:rsidRDefault="00802B24" w:rsidP="00EC2635">
      <w:pPr>
        <w:pStyle w:val="Heading3"/>
      </w:pPr>
    </w:p>
    <w:p w14:paraId="6780DC09" w14:textId="77777777" w:rsidR="00802B24" w:rsidRDefault="00802B24" w:rsidP="00EC2635">
      <w:pPr>
        <w:pStyle w:val="Heading3"/>
      </w:pPr>
    </w:p>
    <w:p w14:paraId="05EFC72C" w14:textId="14965D2A" w:rsidR="00EC2635" w:rsidRPr="00070F35" w:rsidRDefault="006A5C87" w:rsidP="00EC2635">
      <w:pPr>
        <w:pStyle w:val="Heading3"/>
      </w:pPr>
      <w:r w:rsidRPr="00070F35">
        <w:lastRenderedPageBreak/>
        <w:t>Sta</w:t>
      </w:r>
      <w:r w:rsidR="001244A3" w:rsidRPr="00070F35">
        <w:t>tist</w:t>
      </w:r>
      <w:r w:rsidRPr="00070F35">
        <w:t xml:space="preserve">ical analysis </w:t>
      </w:r>
    </w:p>
    <w:p w14:paraId="5DE4A474" w14:textId="6F068FEC" w:rsidR="004D59B6" w:rsidRDefault="001244A3" w:rsidP="00524D13">
      <w:r w:rsidRPr="00070F35">
        <w:t xml:space="preserve">Analyses of the data were conducted using SAS version 9.4 (SAS Institute Inc., Cary, NC, USA). </w:t>
      </w:r>
      <w:r w:rsidR="1D194C43" w:rsidRPr="00070F35">
        <w:t>S</w:t>
      </w:r>
      <w:r w:rsidR="478D5158" w:rsidRPr="00070F35">
        <w:t>tatistics</w:t>
      </w:r>
      <w:r w:rsidR="02B8658E" w:rsidRPr="00070F35">
        <w:t xml:space="preserve"> </w:t>
      </w:r>
      <w:r w:rsidR="0835A675" w:rsidRPr="00070F35">
        <w:t>included</w:t>
      </w:r>
      <w:r w:rsidR="016973F7" w:rsidRPr="00070F35">
        <w:t xml:space="preserve"> </w:t>
      </w:r>
      <w:r w:rsidR="3C95D1A9" w:rsidRPr="00070F35">
        <w:t xml:space="preserve">frequencies, </w:t>
      </w:r>
      <w:proofErr w:type="gramStart"/>
      <w:r w:rsidR="3C95D1A9" w:rsidRPr="00070F35">
        <w:t>proportions</w:t>
      </w:r>
      <w:proofErr w:type="gramEnd"/>
      <w:r w:rsidR="3C95D1A9" w:rsidRPr="00070F35">
        <w:t xml:space="preserve"> and</w:t>
      </w:r>
      <w:r w:rsidR="3F6E17C3" w:rsidRPr="00070F35">
        <w:t xml:space="preserve"> measures of central tendenc</w:t>
      </w:r>
      <w:r w:rsidR="35FE6398" w:rsidRPr="00070F35">
        <w:t>y</w:t>
      </w:r>
      <w:r w:rsidR="3F6E17C3" w:rsidRPr="00070F35">
        <w:t xml:space="preserve"> of </w:t>
      </w:r>
      <w:r w:rsidR="13A93467" w:rsidRPr="00070F35">
        <w:t>numeric data</w:t>
      </w:r>
      <w:r w:rsidRPr="00070F35">
        <w:t xml:space="preserve"> as appropriate.</w:t>
      </w:r>
    </w:p>
    <w:p w14:paraId="69CC3775" w14:textId="72811907" w:rsidR="00666F78" w:rsidRDefault="00666F78" w:rsidP="00524D13">
      <w:r w:rsidRPr="00666F78">
        <w:t>If a particular result was only reported in 1–4 patients, this result has been reported as &lt; 5 (with the exception of missing variables). Complementary suppression of related cells was undertaken to ensure suppressed results couldn’t be deduced from column totals.</w:t>
      </w:r>
    </w:p>
    <w:p w14:paraId="4F91A98A" w14:textId="075055FA" w:rsidR="00C714D0" w:rsidRDefault="00C714D0" w:rsidP="00CF5E22">
      <w:pPr>
        <w:pStyle w:val="Heading1"/>
      </w:pPr>
      <w:r w:rsidRPr="004A3941">
        <w:t>Results</w:t>
      </w:r>
    </w:p>
    <w:p w14:paraId="678F06B3" w14:textId="77777777" w:rsidR="00B4750D" w:rsidRPr="003B73DB" w:rsidRDefault="00B4750D" w:rsidP="00B4750D">
      <w:pPr>
        <w:pStyle w:val="Heading2"/>
      </w:pPr>
      <w:r w:rsidRPr="003B73DB">
        <w:t>Study Selection Flow Chart</w:t>
      </w:r>
    </w:p>
    <w:p w14:paraId="7500F610" w14:textId="77777777" w:rsidR="00B4750D" w:rsidRPr="003B73DB" w:rsidRDefault="00B4750D" w:rsidP="00B4750D">
      <w:pPr>
        <w:shd w:val="clear" w:color="auto" w:fill="FFFFFF" w:themeFill="background1"/>
        <w:spacing w:before="120" w:after="120" w:line="360" w:lineRule="auto"/>
        <w:rPr>
          <w:rFonts w:eastAsia="Times New Roman" w:cstheme="minorHAnsi"/>
        </w:rPr>
      </w:pPr>
      <w:r w:rsidRPr="003B73DB">
        <w:rPr>
          <w:rFonts w:eastAsia="Times New Roman" w:cstheme="minorHAnsi"/>
        </w:rPr>
        <w:t xml:space="preserve">The selection process and number of patients at each step is described in Figure 2 below. </w:t>
      </w:r>
    </w:p>
    <w:p w14:paraId="5FAD7C78" w14:textId="43500ED2" w:rsidR="00341EE1" w:rsidRDefault="00B4750D" w:rsidP="00B4750D">
      <w:pPr>
        <w:shd w:val="clear" w:color="auto" w:fill="FFFFFF" w:themeFill="background1"/>
        <w:spacing w:before="120" w:after="120"/>
        <w:rPr>
          <w:rFonts w:eastAsia="Times New Roman" w:cstheme="minorHAnsi"/>
        </w:rPr>
      </w:pPr>
      <w:r w:rsidRPr="003B73DB">
        <w:rPr>
          <w:rFonts w:eastAsia="Times New Roman" w:cstheme="minorHAnsi"/>
        </w:rPr>
        <w:t xml:space="preserve">There were </w:t>
      </w:r>
      <w:r w:rsidR="00F02ADA">
        <w:rPr>
          <w:rFonts w:eastAsia="Times New Roman" w:cstheme="minorHAnsi"/>
        </w:rPr>
        <w:t>44,931</w:t>
      </w:r>
      <w:r w:rsidRPr="003B73DB">
        <w:rPr>
          <w:rFonts w:eastAsia="Times New Roman" w:cstheme="minorHAnsi"/>
        </w:rPr>
        <w:t xml:space="preserve"> patients </w:t>
      </w:r>
      <w:r w:rsidR="00F02ADA">
        <w:rPr>
          <w:rFonts w:eastAsia="Times New Roman" w:cstheme="minorHAnsi"/>
        </w:rPr>
        <w:t xml:space="preserve">with a prescription for </w:t>
      </w:r>
      <w:r w:rsidR="00701B21">
        <w:rPr>
          <w:rFonts w:eastAsia="Times New Roman" w:cstheme="minorHAnsi"/>
        </w:rPr>
        <w:t>tenofovir</w:t>
      </w:r>
      <w:r w:rsidR="00AC3F3B" w:rsidRPr="00AC3F3B">
        <w:rPr>
          <w:rFonts w:eastAsia="Times New Roman" w:cstheme="minorHAnsi"/>
        </w:rPr>
        <w:t xml:space="preserve"> disoproxil + emtricitabine </w:t>
      </w:r>
      <w:r w:rsidR="00F02ADA">
        <w:rPr>
          <w:rFonts w:eastAsia="Times New Roman" w:cstheme="minorHAnsi"/>
        </w:rPr>
        <w:t xml:space="preserve">dispensed at least once between </w:t>
      </w:r>
      <w:r w:rsidR="00AC3F3B">
        <w:rPr>
          <w:rFonts w:eastAsia="Times New Roman" w:cstheme="minorHAnsi"/>
        </w:rPr>
        <w:t xml:space="preserve">1 April 2018 and 31 March 2021. After excluding patients </w:t>
      </w:r>
      <w:r w:rsidR="009D620D">
        <w:rPr>
          <w:rFonts w:eastAsia="Times New Roman" w:cstheme="minorHAnsi"/>
        </w:rPr>
        <w:t xml:space="preserve">aged &lt;18 years and patients </w:t>
      </w:r>
      <w:r w:rsidR="00AC3F3B">
        <w:rPr>
          <w:rFonts w:eastAsia="Times New Roman" w:cstheme="minorHAnsi"/>
        </w:rPr>
        <w:t xml:space="preserve">who appeared to be taking </w:t>
      </w:r>
      <w:r w:rsidR="00701B21">
        <w:rPr>
          <w:rFonts w:eastAsia="Times New Roman" w:cstheme="minorHAnsi"/>
        </w:rPr>
        <w:t>tenofovir</w:t>
      </w:r>
      <w:r w:rsidR="00C1736C" w:rsidRPr="00C1736C">
        <w:rPr>
          <w:rFonts w:eastAsia="Times New Roman" w:cstheme="minorHAnsi"/>
        </w:rPr>
        <w:t xml:space="preserve"> disoproxil + emtricitabine</w:t>
      </w:r>
      <w:r w:rsidR="00C1736C">
        <w:rPr>
          <w:rFonts w:eastAsia="Times New Roman" w:cstheme="minorHAnsi"/>
        </w:rPr>
        <w:t xml:space="preserve"> </w:t>
      </w:r>
      <w:r w:rsidR="003959AB">
        <w:rPr>
          <w:rFonts w:eastAsia="Times New Roman" w:cstheme="minorHAnsi"/>
        </w:rPr>
        <w:t xml:space="preserve">for the treatment of HIV, </w:t>
      </w:r>
      <w:r w:rsidR="003B7055">
        <w:rPr>
          <w:rFonts w:eastAsia="Times New Roman" w:cstheme="minorHAnsi"/>
        </w:rPr>
        <w:t xml:space="preserve">there were 44,303 adult patients dispensed </w:t>
      </w:r>
      <w:proofErr w:type="spellStart"/>
      <w:r w:rsidR="003B7055">
        <w:rPr>
          <w:rFonts w:eastAsia="Times New Roman" w:cstheme="minorHAnsi"/>
        </w:rPr>
        <w:t>PrEP</w:t>
      </w:r>
      <w:proofErr w:type="spellEnd"/>
      <w:r w:rsidR="003B7055">
        <w:rPr>
          <w:rFonts w:eastAsia="Times New Roman" w:cstheme="minorHAnsi"/>
        </w:rPr>
        <w:t xml:space="preserve"> during the study period</w:t>
      </w:r>
      <w:r w:rsidR="00A83B5F">
        <w:rPr>
          <w:rFonts w:eastAsia="Times New Roman" w:cstheme="minorHAnsi"/>
        </w:rPr>
        <w:t xml:space="preserve"> (Figure 1)</w:t>
      </w:r>
      <w:r w:rsidR="003959AB">
        <w:rPr>
          <w:rFonts w:eastAsia="Times New Roman" w:cstheme="minorHAnsi"/>
        </w:rPr>
        <w:t xml:space="preserve">. This is </w:t>
      </w:r>
      <w:r w:rsidR="00413662">
        <w:rPr>
          <w:rFonts w:eastAsia="Times New Roman" w:cstheme="minorHAnsi"/>
        </w:rPr>
        <w:t xml:space="preserve">similar </w:t>
      </w:r>
      <w:r w:rsidR="0022248C">
        <w:rPr>
          <w:rFonts w:eastAsia="Times New Roman" w:cstheme="minorHAnsi"/>
        </w:rPr>
        <w:t xml:space="preserve">the most recent </w:t>
      </w:r>
      <w:r w:rsidR="003D41F7">
        <w:rPr>
          <w:rFonts w:eastAsia="Times New Roman" w:cstheme="minorHAnsi"/>
        </w:rPr>
        <w:t xml:space="preserve">numbers reported in </w:t>
      </w:r>
      <w:r w:rsidR="00CE688B">
        <w:rPr>
          <w:rFonts w:eastAsia="Times New Roman" w:cstheme="minorHAnsi"/>
        </w:rPr>
        <w:t xml:space="preserve">the 2021 </w:t>
      </w:r>
      <w:r w:rsidR="009941CA">
        <w:rPr>
          <w:rFonts w:eastAsia="Times New Roman" w:cstheme="minorHAnsi"/>
        </w:rPr>
        <w:t xml:space="preserve">Australian </w:t>
      </w:r>
      <w:r w:rsidR="004F55EB">
        <w:rPr>
          <w:rFonts w:eastAsia="Times New Roman" w:cstheme="minorHAnsi"/>
        </w:rPr>
        <w:t>HIV surveillance report</w:t>
      </w:r>
      <w:r w:rsidR="004A683E">
        <w:rPr>
          <w:rFonts w:eastAsia="Times New Roman" w:cstheme="minorHAnsi"/>
        </w:rPr>
        <w:t xml:space="preserve"> published by the Kirby </w:t>
      </w:r>
      <w:r w:rsidR="00070F35">
        <w:rPr>
          <w:rFonts w:eastAsia="Times New Roman" w:cstheme="minorHAnsi"/>
        </w:rPr>
        <w:t>Institute</w:t>
      </w:r>
      <w:r w:rsidR="00D27E2F">
        <w:rPr>
          <w:rFonts w:eastAsia="Times New Roman" w:cstheme="minorHAnsi"/>
        </w:rPr>
        <w:fldChar w:fldCharType="begin"/>
      </w:r>
      <w:r w:rsidR="00D27E2F">
        <w:rPr>
          <w:rFonts w:eastAsia="Times New Roman" w:cstheme="minorHAnsi"/>
        </w:rPr>
        <w:instrText xml:space="preserve"> ADDIN EN.CITE &lt;EndNote&gt;&lt;Cite&gt;&lt;Author&gt;The Kirby Institute&lt;/Author&gt;&lt;Year&gt;2021&lt;/Year&gt;&lt;RecNum&gt;153&lt;/RecNum&gt;&lt;DisplayText&gt;&lt;style face="superscript"&gt;4&lt;/style&gt;&lt;/DisplayText&gt;&lt;record&gt;&lt;rec-number&gt;153&lt;/rec-number&gt;&lt;foreign-keys&gt;&lt;key app="EN" db-id="svrtft9r12pt9qeewaxvzdamxa9zswadspz9" timestamp="1628513067"&gt;153&lt;/key&gt;&lt;/foreign-keys&gt;&lt;ref-type name="Report"&gt;27&lt;/ref-type&gt;&lt;contributors&gt;&lt;authors&gt;&lt;author&gt;The Kirby Institute,&lt;/author&gt;&lt;/authors&gt;&lt;/contributors&gt;&lt;titles&gt;&lt;title&gt;Monitoring HIV Pre-exposure Prophylaxis Uptake in Australia (Issue 4)&lt;/title&gt;&lt;/titles&gt;&lt;dates&gt;&lt;year&gt;2021&lt;/year&gt;&lt;/dates&gt;&lt;pub-location&gt;Sydney&lt;/pub-location&gt;&lt;publisher&gt;UNSW Sydney&lt;/publisher&gt;&lt;urls&gt;&lt;/urls&gt;&lt;/record&gt;&lt;/Cite&gt;&lt;/EndNote&gt;</w:instrText>
      </w:r>
      <w:r w:rsidR="00D27E2F">
        <w:rPr>
          <w:rFonts w:eastAsia="Times New Roman" w:cstheme="minorHAnsi"/>
        </w:rPr>
        <w:fldChar w:fldCharType="separate"/>
      </w:r>
      <w:r w:rsidR="00D27E2F" w:rsidRPr="00D27E2F">
        <w:rPr>
          <w:rFonts w:eastAsia="Times New Roman" w:cstheme="minorHAnsi"/>
          <w:noProof/>
          <w:vertAlign w:val="superscript"/>
        </w:rPr>
        <w:t>4</w:t>
      </w:r>
      <w:r w:rsidR="00D27E2F">
        <w:rPr>
          <w:rFonts w:eastAsia="Times New Roman" w:cstheme="minorHAnsi"/>
        </w:rPr>
        <w:fldChar w:fldCharType="end"/>
      </w:r>
      <w:r w:rsidR="004F55EB">
        <w:rPr>
          <w:rFonts w:eastAsia="Times New Roman" w:cstheme="minorHAnsi"/>
        </w:rPr>
        <w:t xml:space="preserve"> which </w:t>
      </w:r>
      <w:r w:rsidR="009941CA">
        <w:rPr>
          <w:rFonts w:eastAsia="Times New Roman" w:cstheme="minorHAnsi"/>
        </w:rPr>
        <w:t>reported</w:t>
      </w:r>
      <w:r w:rsidR="007C4310">
        <w:rPr>
          <w:rFonts w:eastAsia="Times New Roman" w:cstheme="minorHAnsi"/>
        </w:rPr>
        <w:t xml:space="preserve"> </w:t>
      </w:r>
      <w:r w:rsidR="00350CFD">
        <w:rPr>
          <w:rFonts w:eastAsia="Times New Roman" w:cstheme="minorHAnsi"/>
        </w:rPr>
        <w:t xml:space="preserve">44,798 </w:t>
      </w:r>
      <w:r w:rsidR="00DF0F76">
        <w:rPr>
          <w:rFonts w:eastAsia="Times New Roman" w:cstheme="minorHAnsi"/>
        </w:rPr>
        <w:t>p</w:t>
      </w:r>
      <w:r w:rsidR="00EA33C3">
        <w:rPr>
          <w:rFonts w:eastAsia="Times New Roman" w:cstheme="minorHAnsi"/>
        </w:rPr>
        <w:t>eople</w:t>
      </w:r>
      <w:r w:rsidR="00DF0F76">
        <w:rPr>
          <w:rFonts w:eastAsia="Times New Roman" w:cstheme="minorHAnsi"/>
        </w:rPr>
        <w:t xml:space="preserve"> </w:t>
      </w:r>
      <w:r w:rsidR="009941CA">
        <w:rPr>
          <w:rFonts w:eastAsia="Times New Roman" w:cstheme="minorHAnsi"/>
        </w:rPr>
        <w:t>had</w:t>
      </w:r>
      <w:r w:rsidR="00DF0F76">
        <w:rPr>
          <w:rFonts w:eastAsia="Times New Roman" w:cstheme="minorHAnsi"/>
        </w:rPr>
        <w:t xml:space="preserve"> </w:t>
      </w:r>
      <w:r w:rsidR="007121EE" w:rsidRPr="00EA33C3">
        <w:rPr>
          <w:rFonts w:eastAsia="Times New Roman" w:cstheme="minorHAnsi"/>
        </w:rPr>
        <w:t xml:space="preserve">received PBS-subsidised </w:t>
      </w:r>
      <w:proofErr w:type="spellStart"/>
      <w:r w:rsidR="007121EE" w:rsidRPr="00EA33C3">
        <w:rPr>
          <w:rFonts w:eastAsia="Times New Roman" w:cstheme="minorHAnsi"/>
        </w:rPr>
        <w:t>PrEP</w:t>
      </w:r>
      <w:proofErr w:type="spellEnd"/>
      <w:r w:rsidR="007121EE" w:rsidRPr="00EA33C3">
        <w:rPr>
          <w:rFonts w:eastAsia="Times New Roman" w:cstheme="minorHAnsi"/>
        </w:rPr>
        <w:t xml:space="preserve"> at least once</w:t>
      </w:r>
      <w:r w:rsidR="007121EE">
        <w:rPr>
          <w:rFonts w:eastAsia="Times New Roman" w:cstheme="minorHAnsi"/>
        </w:rPr>
        <w:t xml:space="preserve"> </w:t>
      </w:r>
      <w:r w:rsidR="00F677E7">
        <w:rPr>
          <w:rFonts w:eastAsia="Times New Roman" w:cstheme="minorHAnsi"/>
        </w:rPr>
        <w:t>in the period up until</w:t>
      </w:r>
      <w:r w:rsidR="007121EE">
        <w:rPr>
          <w:rFonts w:eastAsia="Times New Roman" w:cstheme="minorHAnsi"/>
        </w:rPr>
        <w:t xml:space="preserve"> 31 March 2021</w:t>
      </w:r>
      <w:r w:rsidR="00341EE1">
        <w:rPr>
          <w:rFonts w:eastAsia="Times New Roman" w:cstheme="minorHAnsi"/>
        </w:rPr>
        <w:t xml:space="preserve">. </w:t>
      </w:r>
      <w:r w:rsidRPr="003B73DB">
        <w:rPr>
          <w:rFonts w:eastAsia="Times New Roman" w:cstheme="minorHAnsi"/>
        </w:rPr>
        <w:t xml:space="preserve"> </w:t>
      </w:r>
    </w:p>
    <w:p w14:paraId="2FFF132A" w14:textId="39F7C363" w:rsidR="00B4750D" w:rsidRDefault="00B4750D" w:rsidP="00B4750D">
      <w:r>
        <w:rPr>
          <w:rFonts w:eastAsia="Times New Roman" w:cstheme="minorHAnsi"/>
        </w:rPr>
        <w:br/>
      </w:r>
    </w:p>
    <w:p w14:paraId="5BA10CA7" w14:textId="3A517C6C" w:rsidR="001A5D0B" w:rsidRDefault="001A5D0B" w:rsidP="00300673"/>
    <w:p w14:paraId="0B5B9D38" w14:textId="54AB1953" w:rsidR="006D571F" w:rsidRDefault="006D571F" w:rsidP="00300673"/>
    <w:p w14:paraId="42F776E5" w14:textId="4A6F9B6D" w:rsidR="006D571F" w:rsidRPr="00B4750D" w:rsidRDefault="006D571F" w:rsidP="00300673">
      <w:r>
        <w:rPr>
          <w:noProof/>
        </w:rPr>
        <w:lastRenderedPageBreak/>
        <w:drawing>
          <wp:inline distT="0" distB="0" distL="0" distR="0" wp14:anchorId="36AA773F" wp14:editId="05A74614">
            <wp:extent cx="3648075" cy="4095750"/>
            <wp:effectExtent l="0" t="0" r="0" b="38100"/>
            <wp:docPr id="3" name="Diagram 3" descr="Study flow chart of patients  &#10;All patients with Tenofovir disoproxil + emtricitabine dispensed between 1 April 2018 and 31 March 2021&#10;N = 44,931&#10; Exclusions: &#10;- Patients with an HIV medicine dispensed prior to, or up to 7 days after the first dispensed PrEP, a proxy for HIV (N = 538)&#10;- Patients aged &lt;18 years (N = 90)&#10; Patients aged 18+ years, assumed to be HIV negative, with dispensed PrEP between 1 April 2018 and 31 March 2021&#10;N = 44,303&#10;The PrEP Cohort&#10;&#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2256852E" w14:textId="7F1FFAF4" w:rsidR="001F2CBE" w:rsidRPr="003B73DB" w:rsidRDefault="001F2CBE" w:rsidP="001F2CBE">
      <w:pPr>
        <w:pStyle w:val="Figuretitle"/>
        <w:spacing w:before="240"/>
      </w:pPr>
      <w:r w:rsidRPr="003B73DB">
        <w:t xml:space="preserve">Figure 2: </w:t>
      </w:r>
      <w:r w:rsidR="001C5344">
        <w:t xml:space="preserve">Study flow chart of patients </w:t>
      </w:r>
      <w:r w:rsidRPr="003B73DB">
        <w:t xml:space="preserve"> </w:t>
      </w:r>
    </w:p>
    <w:p w14:paraId="2221FF19" w14:textId="0E40BDAC" w:rsidR="00736041" w:rsidRDefault="00EB7FA3" w:rsidP="00CF5E22">
      <w:pPr>
        <w:pStyle w:val="Heading2"/>
      </w:pPr>
      <w:r w:rsidRPr="004A3941">
        <w:t xml:space="preserve">Number of </w:t>
      </w:r>
      <w:r w:rsidR="0056146E">
        <w:t xml:space="preserve">prescriptions for </w:t>
      </w:r>
      <w:proofErr w:type="spellStart"/>
      <w:r w:rsidR="00893CE4">
        <w:t>PrEP</w:t>
      </w:r>
      <w:proofErr w:type="spellEnd"/>
      <w:r w:rsidR="004A3941" w:rsidRPr="004A3941">
        <w:t xml:space="preserve"> </w:t>
      </w:r>
      <w:r w:rsidR="0056146E">
        <w:t>dispensed</w:t>
      </w:r>
      <w:r w:rsidR="0056146E" w:rsidRPr="004A3941">
        <w:t xml:space="preserve"> </w:t>
      </w:r>
    </w:p>
    <w:p w14:paraId="2C8BBAE5" w14:textId="1265CCFE" w:rsidR="00554CF6" w:rsidRDefault="00376B76" w:rsidP="00554CF6">
      <w:r>
        <w:t xml:space="preserve">In the </w:t>
      </w:r>
      <w:r w:rsidR="0072482B">
        <w:t>first year since PBS listing</w:t>
      </w:r>
      <w:r w:rsidR="005554B9">
        <w:t xml:space="preserve"> (1 April 2018 to 31 March 2019)</w:t>
      </w:r>
      <w:r>
        <w:t xml:space="preserve">, </w:t>
      </w:r>
      <w:r w:rsidR="005554B9">
        <w:t>77,512</w:t>
      </w:r>
      <w:r>
        <w:t xml:space="preserve"> </w:t>
      </w:r>
      <w:proofErr w:type="spellStart"/>
      <w:r w:rsidR="002A6A87">
        <w:t>PrEP</w:t>
      </w:r>
      <w:proofErr w:type="spellEnd"/>
      <w:r w:rsidR="002A6A87">
        <w:t xml:space="preserve"> prescriptions were dispensed</w:t>
      </w:r>
      <w:r w:rsidR="009555F1">
        <w:t xml:space="preserve">, </w:t>
      </w:r>
      <w:r w:rsidR="000B7A6D">
        <w:t xml:space="preserve">and </w:t>
      </w:r>
      <w:r w:rsidR="00A62A2C">
        <w:t>i</w:t>
      </w:r>
      <w:r w:rsidR="00A62A2C" w:rsidRPr="00E76B98">
        <w:t xml:space="preserve">n </w:t>
      </w:r>
      <w:r w:rsidR="00A62A2C">
        <w:t>the second year since listing (1 April 2019 to 31 March 2020)</w:t>
      </w:r>
      <w:r w:rsidR="00470CDB">
        <w:t xml:space="preserve"> </w:t>
      </w:r>
      <w:r w:rsidR="000B7A6D">
        <w:t xml:space="preserve">this figure </w:t>
      </w:r>
      <w:r w:rsidR="009555F1">
        <w:t>increas</w:t>
      </w:r>
      <w:r w:rsidR="000B7A6D">
        <w:t>ed</w:t>
      </w:r>
      <w:r w:rsidR="009555F1">
        <w:t xml:space="preserve"> by </w:t>
      </w:r>
      <w:r w:rsidR="00293398">
        <w:t>80.8</w:t>
      </w:r>
      <w:r w:rsidR="009555F1">
        <w:t>% to 140,142</w:t>
      </w:r>
      <w:r w:rsidR="009555F1" w:rsidRPr="00E76B98">
        <w:t xml:space="preserve"> prescriptions</w:t>
      </w:r>
      <w:r w:rsidR="00AE623F">
        <w:t xml:space="preserve">. </w:t>
      </w:r>
      <w:r w:rsidR="00CA67C2">
        <w:t>The</w:t>
      </w:r>
      <w:r w:rsidR="00D2677E">
        <w:t>re were</w:t>
      </w:r>
      <w:r w:rsidR="00CA67C2">
        <w:t xml:space="preserve"> </w:t>
      </w:r>
      <w:r w:rsidR="00D2677E">
        <w:t xml:space="preserve">134,773 </w:t>
      </w:r>
      <w:r w:rsidR="008A5D3F">
        <w:t xml:space="preserve">prescriptions for </w:t>
      </w:r>
      <w:proofErr w:type="spellStart"/>
      <w:r w:rsidR="00CA67C2">
        <w:t>PrEP</w:t>
      </w:r>
      <w:proofErr w:type="spellEnd"/>
      <w:r w:rsidR="00CA67C2">
        <w:t xml:space="preserve"> dispensed in the third year since listing ( </w:t>
      </w:r>
      <w:r w:rsidR="00AD6576">
        <w:t>1 April 2020 to 31 March 2021)</w:t>
      </w:r>
      <w:r w:rsidR="00540B8E">
        <w:t>, representing a</w:t>
      </w:r>
      <w:r w:rsidR="00AD6576">
        <w:t xml:space="preserve"> </w:t>
      </w:r>
      <w:r w:rsidR="00AC74BA">
        <w:t>3.8%</w:t>
      </w:r>
      <w:r w:rsidR="00540B8E">
        <w:t xml:space="preserve"> reduction compared to </w:t>
      </w:r>
      <w:r w:rsidR="00802E72">
        <w:t>the second year</w:t>
      </w:r>
      <w:r w:rsidR="0016138A">
        <w:t xml:space="preserve"> </w:t>
      </w:r>
      <w:r w:rsidR="00C84805" w:rsidRPr="0027404E">
        <w:t>(Table 2, Figure 3)</w:t>
      </w:r>
      <w:r w:rsidR="00470CDB">
        <w:t>; t</w:t>
      </w:r>
      <w:r w:rsidR="00C84805">
        <w:t>his</w:t>
      </w:r>
      <w:r w:rsidR="00356C5F">
        <w:t xml:space="preserve"> reduction </w:t>
      </w:r>
      <w:r w:rsidR="0016138A">
        <w:t xml:space="preserve">is likely explained by the </w:t>
      </w:r>
      <w:r w:rsidR="00C84805">
        <w:t>impacts of the COVID-19 restrictions on sexual practice and visits to healthcare providers</w:t>
      </w:r>
      <w:r w:rsidR="00470CDB">
        <w:t>.</w:t>
      </w:r>
    </w:p>
    <w:p w14:paraId="6049B3BA" w14:textId="5E2A0CFA" w:rsidR="00554CF6" w:rsidRPr="00554CF6" w:rsidRDefault="00C35132" w:rsidP="00554CF6">
      <w:pPr>
        <w:pStyle w:val="Heading2"/>
      </w:pPr>
      <w:r>
        <w:t>Expenditure</w:t>
      </w:r>
      <w:r w:rsidR="00554CF6" w:rsidRPr="00554CF6">
        <w:t xml:space="preserve"> </w:t>
      </w:r>
    </w:p>
    <w:p w14:paraId="48D7A9C1" w14:textId="517B8950" w:rsidR="00714A21" w:rsidRPr="00714A21" w:rsidRDefault="00FF6649" w:rsidP="00C66F78">
      <w:pPr>
        <w:spacing w:after="0"/>
      </w:pPr>
      <w:r w:rsidRPr="00FF6649">
        <w:t xml:space="preserve">Government expenditure on </w:t>
      </w:r>
      <w:proofErr w:type="spellStart"/>
      <w:r>
        <w:t>PrEP</w:t>
      </w:r>
      <w:proofErr w:type="spellEnd"/>
      <w:r w:rsidRPr="00FF6649">
        <w:t xml:space="preserve"> in </w:t>
      </w:r>
      <w:r w:rsidR="00751FD3" w:rsidRPr="00BC6DCF">
        <w:t>the first year since PBS listing</w:t>
      </w:r>
      <w:r w:rsidR="00751FD3">
        <w:t xml:space="preserve"> (2018</w:t>
      </w:r>
      <w:r w:rsidR="00C86F2D">
        <w:t>–</w:t>
      </w:r>
      <w:r w:rsidR="00751FD3">
        <w:t xml:space="preserve">19) </w:t>
      </w:r>
      <w:r w:rsidR="00DE73E9">
        <w:t xml:space="preserve">was </w:t>
      </w:r>
      <w:r w:rsidR="00C40505">
        <w:t>$20.3 million</w:t>
      </w:r>
      <w:r w:rsidR="00F66F6A">
        <w:t xml:space="preserve"> (Table 2; Figure 3)</w:t>
      </w:r>
      <w:r w:rsidR="00C40505">
        <w:t xml:space="preserve">.  </w:t>
      </w:r>
      <w:r w:rsidR="007D50BB" w:rsidRPr="007D50BB">
        <w:t xml:space="preserve">Expenditure on </w:t>
      </w:r>
      <w:proofErr w:type="spellStart"/>
      <w:r w:rsidR="007D50BB">
        <w:t>PrEP</w:t>
      </w:r>
      <w:proofErr w:type="spellEnd"/>
      <w:r w:rsidR="007D50BB">
        <w:t xml:space="preserve"> </w:t>
      </w:r>
      <w:r w:rsidR="007D50BB" w:rsidRPr="007D50BB">
        <w:t xml:space="preserve">rose </w:t>
      </w:r>
      <w:r w:rsidR="00BC6DCF">
        <w:t xml:space="preserve">only slightly </w:t>
      </w:r>
      <w:r w:rsidR="00C40505">
        <w:t>in the second year (2019</w:t>
      </w:r>
      <w:r w:rsidR="00C86F2D">
        <w:t>–</w:t>
      </w:r>
      <w:r w:rsidR="00C40505">
        <w:t xml:space="preserve">20), </w:t>
      </w:r>
      <w:r w:rsidR="00CD30B6">
        <w:t>to $</w:t>
      </w:r>
      <w:r w:rsidR="00347E60">
        <w:t>21.3</w:t>
      </w:r>
      <w:r w:rsidR="00CD30B6">
        <w:t xml:space="preserve"> million</w:t>
      </w:r>
      <w:r w:rsidR="005177BC">
        <w:t>,</w:t>
      </w:r>
      <w:r w:rsidR="00CD30B6">
        <w:t xml:space="preserve"> </w:t>
      </w:r>
      <w:r w:rsidR="00117832">
        <w:t>despite a</w:t>
      </w:r>
      <w:r w:rsidR="00D846D0">
        <w:t>n 88.</w:t>
      </w:r>
      <w:r w:rsidR="00C876E0">
        <w:t>8</w:t>
      </w:r>
      <w:r w:rsidR="00117832">
        <w:t>% increase in the total number of prescriptions dispensed</w:t>
      </w:r>
      <w:r w:rsidR="00F95CD9">
        <w:t xml:space="preserve"> and </w:t>
      </w:r>
      <w:r w:rsidR="000E4DE2">
        <w:t xml:space="preserve">then almost halved </w:t>
      </w:r>
      <w:r w:rsidR="006E1047">
        <w:t>in the third year (2020</w:t>
      </w:r>
      <w:r w:rsidR="00C86F2D">
        <w:t>–</w:t>
      </w:r>
      <w:r w:rsidR="006E1047">
        <w:t>21) to $11.4 million</w:t>
      </w:r>
      <w:r w:rsidR="001B52FE">
        <w:t xml:space="preserve"> despite prescription numbers only falling by 3.8%</w:t>
      </w:r>
      <w:r w:rsidR="00B81214">
        <w:t>.</w:t>
      </w:r>
      <w:r w:rsidR="000F3393">
        <w:t xml:space="preserve"> </w:t>
      </w:r>
      <w:r w:rsidR="00F66F6A">
        <w:t xml:space="preserve">(Table 2; Figure 3). </w:t>
      </w:r>
      <w:r w:rsidR="000F3393">
        <w:t xml:space="preserve">This is due to </w:t>
      </w:r>
      <w:r w:rsidR="00781DF1">
        <w:t xml:space="preserve">a 58% </w:t>
      </w:r>
      <w:r w:rsidR="000F3393">
        <w:t>reduction in price</w:t>
      </w:r>
      <w:r w:rsidR="00781DF1">
        <w:t xml:space="preserve"> from </w:t>
      </w:r>
      <w:r w:rsidR="005177BC" w:rsidRPr="005177BC">
        <w:t xml:space="preserve">an </w:t>
      </w:r>
      <w:r w:rsidR="00A712BE" w:rsidRPr="00A712BE">
        <w:t xml:space="preserve">approved ex-manufacturer price </w:t>
      </w:r>
      <w:r w:rsidR="00A712BE">
        <w:t>(</w:t>
      </w:r>
      <w:r w:rsidR="005177BC" w:rsidRPr="005177BC">
        <w:t>AEMP</w:t>
      </w:r>
      <w:r w:rsidR="00A712BE">
        <w:t>)</w:t>
      </w:r>
      <w:r w:rsidR="005177BC" w:rsidRPr="005177BC">
        <w:t xml:space="preserve"> of $220.34 per pack of 30 at </w:t>
      </w:r>
      <w:r w:rsidR="00336AC6">
        <w:t xml:space="preserve">the </w:t>
      </w:r>
      <w:r w:rsidR="005177BC" w:rsidRPr="005177BC">
        <w:t>time of listing to $92.49 as of 1 August 2020.</w:t>
      </w:r>
      <w:r w:rsidR="00D27E2F">
        <w:fldChar w:fldCharType="begin"/>
      </w:r>
      <w:r w:rsidR="00D27E2F">
        <w:instrText xml:space="preserve"> ADDIN EN.CITE &lt;EndNote&gt;&lt;Cite&gt;&lt;Author&gt;PBAC&lt;/Author&gt;&lt;Year&gt;2020&lt;/Year&gt;&lt;RecNum&gt;165&lt;/RecNum&gt;&lt;DisplayText&gt;&lt;style face="superscript"&gt;6&lt;/style&gt;&lt;/DisplayText&gt;&lt;record&gt;&lt;rec-number&gt;165&lt;/rec-number&gt;&lt;foreign-keys&gt;&lt;key app="EN" db-id="svrtft9r12pt9qeewaxvzdamxa9zswadspz9" timestamp="1632126725"&gt;165&lt;/key&gt;&lt;/foreign-keys&gt;&lt;ref-type name="Web Page"&gt;12&lt;/ref-type&gt;&lt;contributors&gt;&lt;authors&gt;&lt;author&gt;PBAC&lt;/author&gt;&lt;/authors&gt;&lt;/contributors&gt;&lt;titles&gt;&lt;title&gt;Public Summary Document - September 2020 PBAC Meeting; Agenda item 11.02 Tenofovir with emtricitabine &lt;/title&gt;&lt;/titles&gt;&lt;number&gt;20 September 2021&lt;/number&gt;&lt;dates&gt;&lt;year&gt;2020&lt;/year&gt;&lt;/dates&gt;&lt;pub-location&gt;Canberra &lt;/pub-location&gt;&lt;urls&gt;&lt;related-urls&gt;&lt;url&gt;https://www.pbs.gov.au/industry/listing/elements/pbac-meetings/psd/2020-09/files/TD-FTC-PrEP-psd-september-2020.docx&lt;/url&gt;&lt;/related-urls&gt;&lt;/urls&gt;&lt;/record&gt;&lt;/Cite&gt;&lt;/EndNote&gt;</w:instrText>
      </w:r>
      <w:r w:rsidR="00D27E2F">
        <w:fldChar w:fldCharType="separate"/>
      </w:r>
      <w:r w:rsidR="00D27E2F" w:rsidRPr="00D27E2F">
        <w:rPr>
          <w:noProof/>
          <w:vertAlign w:val="superscript"/>
        </w:rPr>
        <w:t>6</w:t>
      </w:r>
      <w:r w:rsidR="00D27E2F">
        <w:fldChar w:fldCharType="end"/>
      </w:r>
      <w:r w:rsidR="005177BC" w:rsidRPr="005177BC">
        <w:t xml:space="preserve"> These reductions have largely been driven by price disclosure. </w:t>
      </w:r>
      <w:r w:rsidR="00D248E7" w:rsidRPr="00D248E7">
        <w:t xml:space="preserve"> </w:t>
      </w:r>
      <w:r w:rsidR="00D248E7" w:rsidRPr="009A7A7F">
        <w:t xml:space="preserve">Price </w:t>
      </w:r>
      <w:r w:rsidR="00D248E7">
        <w:t>d</w:t>
      </w:r>
      <w:r w:rsidR="00D248E7" w:rsidRPr="009A7A7F">
        <w:t xml:space="preserve">isclosure </w:t>
      </w:r>
      <w:r w:rsidR="00D248E7">
        <w:t>r</w:t>
      </w:r>
      <w:r w:rsidR="00D248E7" w:rsidRPr="009A7A7F">
        <w:t>eductions</w:t>
      </w:r>
      <w:r w:rsidR="00D248E7">
        <w:t xml:space="preserve"> were applied to </w:t>
      </w:r>
      <w:proofErr w:type="spellStart"/>
      <w:r w:rsidR="00D248E7">
        <w:t>PrEP</w:t>
      </w:r>
      <w:proofErr w:type="spellEnd"/>
      <w:r w:rsidR="00D248E7">
        <w:t xml:space="preserve"> in April 2019 and April 2020</w:t>
      </w:r>
      <w:r w:rsidR="00ED2FBE">
        <w:t>,</w:t>
      </w:r>
      <w:r w:rsidR="00D27E2F">
        <w:fldChar w:fldCharType="begin"/>
      </w:r>
      <w:r w:rsidR="00D27E2F">
        <w:instrText xml:space="preserve"> ADDIN EN.CITE &lt;EndNote&gt;&lt;Cite&gt;&lt;Author&gt;(PBS)&lt;/Author&gt;&lt;Year&gt;2021&lt;/Year&gt;&lt;RecNum&gt;166&lt;/RecNum&gt;&lt;DisplayText&gt;&lt;style face="superscript"&gt;7&lt;/style&gt;&lt;/DisplayText&gt;&lt;record&gt;&lt;rec-number&gt;166&lt;/rec-number&gt;&lt;foreign-keys&gt;&lt;key app="EN" db-id="svrtft9r12pt9qeewaxvzdamxa9zswadspz9" timestamp="1632126836"&gt;166&lt;/key&gt;&lt;/foreign-keys&gt;&lt;ref-type name="Web Page"&gt;12&lt;/ref-type&gt;&lt;contributors&gt;&lt;authors&gt;&lt;author&gt;The Pharmaceutical Benefit Scheme (PBS),&lt;/author&gt;&lt;/authors&gt;&lt;/contributors&gt;&lt;titles&gt;&lt;title&gt;Price Disclosure&lt;/title&gt;&lt;/titles&gt;&lt;number&gt;20 September 2021&lt;/number&gt;&lt;dates&gt;&lt;year&gt;2021&lt;/year&gt;&lt;/dates&gt;&lt;pub-location&gt;Canberra&lt;/pub-location&gt;&lt;publisher&gt;Australian Government Department of Health&lt;/publisher&gt;&lt;urls&gt;&lt;related-urls&gt;&lt;url&gt;https://www.pbs.gov.au/info/industry/pricing/price-disclosure-spd&lt;/url&gt;&lt;/related-urls&gt;&lt;/urls&gt;&lt;/record&gt;&lt;/Cite&gt;&lt;/EndNote&gt;</w:instrText>
      </w:r>
      <w:r w:rsidR="00D27E2F">
        <w:fldChar w:fldCharType="separate"/>
      </w:r>
      <w:r w:rsidR="00D27E2F" w:rsidRPr="00D27E2F">
        <w:rPr>
          <w:noProof/>
          <w:vertAlign w:val="superscript"/>
        </w:rPr>
        <w:t>7</w:t>
      </w:r>
      <w:r w:rsidR="00D27E2F">
        <w:fldChar w:fldCharType="end"/>
      </w:r>
      <w:r w:rsidR="00ED2FBE">
        <w:t xml:space="preserve"> </w:t>
      </w:r>
      <w:r w:rsidR="00D248E7">
        <w:t>reflected in t</w:t>
      </w:r>
      <w:r w:rsidR="00AC2766">
        <w:t>he average cost per prescription steadily decreas</w:t>
      </w:r>
      <w:r w:rsidR="00ED2FBE">
        <w:t>ing</w:t>
      </w:r>
      <w:r w:rsidR="00AC2766">
        <w:t xml:space="preserve"> </w:t>
      </w:r>
      <w:r w:rsidR="000B0ED1">
        <w:t>from $</w:t>
      </w:r>
      <w:r w:rsidR="00857935">
        <w:t xml:space="preserve">262 </w:t>
      </w:r>
      <w:r w:rsidR="00327C29">
        <w:t xml:space="preserve">per </w:t>
      </w:r>
      <w:r w:rsidR="00327C29">
        <w:lastRenderedPageBreak/>
        <w:t xml:space="preserve">prescription </w:t>
      </w:r>
      <w:r w:rsidR="00857935" w:rsidRPr="00BC6DCF">
        <w:t>the first year since PBS listing</w:t>
      </w:r>
      <w:r w:rsidR="00857935">
        <w:t xml:space="preserve"> (2018</w:t>
      </w:r>
      <w:r w:rsidR="00C86F2D">
        <w:t>–</w:t>
      </w:r>
      <w:r w:rsidR="00857935">
        <w:t xml:space="preserve">19) </w:t>
      </w:r>
      <w:r w:rsidR="000B0ED1">
        <w:t>to $</w:t>
      </w:r>
      <w:r w:rsidR="00C045C8">
        <w:t>85 per prescription by the third year (2020</w:t>
      </w:r>
      <w:r w:rsidR="00C86F2D">
        <w:t>–</w:t>
      </w:r>
      <w:r w:rsidR="000B0ED1">
        <w:t>21</w:t>
      </w:r>
      <w:r w:rsidR="00C045C8">
        <w:t>)</w:t>
      </w:r>
      <w:r w:rsidR="00327C29">
        <w:t xml:space="preserve"> (</w:t>
      </w:r>
      <w:r w:rsidR="00D907BF">
        <w:t>Table 2</w:t>
      </w:r>
      <w:r w:rsidR="00C045C8">
        <w:t>;</w:t>
      </w:r>
      <w:r w:rsidR="00D907BF">
        <w:t xml:space="preserve"> Figure 4)</w:t>
      </w:r>
      <w:r w:rsidR="000B0ED1">
        <w:t>.</w:t>
      </w:r>
      <w:r w:rsidR="009A7A7F" w:rsidRPr="009A7A7F">
        <w:t xml:space="preserve"> </w:t>
      </w:r>
    </w:p>
    <w:p w14:paraId="000A4381" w14:textId="4E56226D" w:rsidR="00937BB3" w:rsidRDefault="00937BB3" w:rsidP="000F449D">
      <w:r>
        <w:rPr>
          <w:noProof/>
        </w:rPr>
        <w:drawing>
          <wp:inline distT="0" distB="0" distL="0" distR="0" wp14:anchorId="59737BE0" wp14:editId="4CF263EC">
            <wp:extent cx="5695950" cy="3171825"/>
            <wp:effectExtent l="0" t="0" r="0" b="9525"/>
            <wp:docPr id="13" name="Chart 13" descr="Number of prescriptions for PrEP dispensed and cost to government for prescriptions supplied for PrEP($), since listing on 1 April 2018 to 30 March 2021">
              <a:extLst xmlns:a="http://schemas.openxmlformats.org/drawingml/2006/main">
                <a:ext uri="{FF2B5EF4-FFF2-40B4-BE49-F238E27FC236}">
                  <a16:creationId xmlns:a16="http://schemas.microsoft.com/office/drawing/2014/main" id="{7E372E7C-FEAD-4243-AAA3-8481069B23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2BEA44F" w14:textId="4B8D0C6B" w:rsidR="000F449D" w:rsidRDefault="000F449D" w:rsidP="000F449D">
      <w:pPr>
        <w:rPr>
          <w:b/>
          <w:bCs/>
        </w:rPr>
      </w:pPr>
      <w:r w:rsidRPr="008B7919">
        <w:rPr>
          <w:b/>
          <w:bCs/>
        </w:rPr>
        <w:t xml:space="preserve">Figure 3: </w:t>
      </w:r>
      <w:r w:rsidR="00190258">
        <w:rPr>
          <w:b/>
          <w:bCs/>
        </w:rPr>
        <w:t>N</w:t>
      </w:r>
      <w:r w:rsidR="00190258" w:rsidRPr="008B7919">
        <w:rPr>
          <w:b/>
          <w:bCs/>
        </w:rPr>
        <w:t xml:space="preserve">umber of </w:t>
      </w:r>
      <w:r w:rsidR="00190258">
        <w:rPr>
          <w:b/>
          <w:bCs/>
        </w:rPr>
        <w:t xml:space="preserve">prescriptions for </w:t>
      </w:r>
      <w:proofErr w:type="spellStart"/>
      <w:r w:rsidR="00190258">
        <w:rPr>
          <w:b/>
          <w:bCs/>
        </w:rPr>
        <w:t>PrEP</w:t>
      </w:r>
      <w:proofErr w:type="spellEnd"/>
      <w:r w:rsidR="00190258">
        <w:rPr>
          <w:b/>
          <w:bCs/>
        </w:rPr>
        <w:t xml:space="preserve"> </w:t>
      </w:r>
      <w:r w:rsidR="00190258" w:rsidRPr="008B7919">
        <w:rPr>
          <w:b/>
          <w:bCs/>
        </w:rPr>
        <w:t>dispensed</w:t>
      </w:r>
      <w:r w:rsidR="00190258">
        <w:rPr>
          <w:b/>
          <w:bCs/>
        </w:rPr>
        <w:t xml:space="preserve"> and c</w:t>
      </w:r>
      <w:r w:rsidR="009D07BB">
        <w:rPr>
          <w:b/>
          <w:bCs/>
        </w:rPr>
        <w:t>ost to government for prescriptions supplied for</w:t>
      </w:r>
      <w:r w:rsidR="0034316E" w:rsidRPr="008B7919">
        <w:rPr>
          <w:b/>
          <w:bCs/>
        </w:rPr>
        <w:t xml:space="preserve"> </w:t>
      </w:r>
      <w:proofErr w:type="spellStart"/>
      <w:r w:rsidR="0034316E" w:rsidRPr="008B7919">
        <w:rPr>
          <w:b/>
          <w:bCs/>
        </w:rPr>
        <w:t>PrEP</w:t>
      </w:r>
      <w:proofErr w:type="spellEnd"/>
      <w:r w:rsidR="0034316E" w:rsidRPr="008B7919">
        <w:rPr>
          <w:b/>
          <w:bCs/>
        </w:rPr>
        <w:t>($)</w:t>
      </w:r>
      <w:r w:rsidR="008B7919" w:rsidRPr="008B7919">
        <w:rPr>
          <w:b/>
          <w:bCs/>
        </w:rPr>
        <w:t xml:space="preserve">, </w:t>
      </w:r>
      <w:r w:rsidR="0019003B">
        <w:rPr>
          <w:b/>
          <w:bCs/>
        </w:rPr>
        <w:t xml:space="preserve">since </w:t>
      </w:r>
      <w:r w:rsidR="00FF41FE">
        <w:rPr>
          <w:b/>
          <w:bCs/>
        </w:rPr>
        <w:t xml:space="preserve">listing </w:t>
      </w:r>
      <w:r w:rsidR="00D36A9C">
        <w:rPr>
          <w:b/>
          <w:bCs/>
        </w:rPr>
        <w:t>on 1</w:t>
      </w:r>
      <w:r w:rsidR="00FF41FE">
        <w:rPr>
          <w:b/>
          <w:bCs/>
        </w:rPr>
        <w:t xml:space="preserve"> April 2018 to </w:t>
      </w:r>
      <w:r w:rsidR="00355253">
        <w:rPr>
          <w:b/>
          <w:bCs/>
        </w:rPr>
        <w:t xml:space="preserve">30 </w:t>
      </w:r>
      <w:r w:rsidR="00FF41FE">
        <w:rPr>
          <w:b/>
          <w:bCs/>
        </w:rPr>
        <w:t>March 2021</w:t>
      </w:r>
      <w:r w:rsidR="004A421C">
        <w:rPr>
          <w:b/>
          <w:bCs/>
        </w:rPr>
        <w:t>.</w:t>
      </w:r>
    </w:p>
    <w:p w14:paraId="162BFF60" w14:textId="05F38E82" w:rsidR="007C1256" w:rsidRPr="006B0CD8" w:rsidRDefault="007C1256" w:rsidP="007C1256">
      <w:pPr>
        <w:rPr>
          <w:b/>
          <w:bCs/>
        </w:rPr>
      </w:pPr>
      <w:r w:rsidRPr="006B0CD8">
        <w:rPr>
          <w:sz w:val="20"/>
          <w:szCs w:val="20"/>
        </w:rPr>
        <w:t xml:space="preserve">2018-19 </w:t>
      </w:r>
      <w:r>
        <w:rPr>
          <w:sz w:val="20"/>
          <w:szCs w:val="20"/>
        </w:rPr>
        <w:t xml:space="preserve">- </w:t>
      </w:r>
      <w:r w:rsidRPr="006B0CD8">
        <w:rPr>
          <w:sz w:val="20"/>
          <w:szCs w:val="20"/>
        </w:rPr>
        <w:t xml:space="preserve">1 April 2018 to 31 March 2019; 2019-20 </w:t>
      </w:r>
      <w:r>
        <w:rPr>
          <w:sz w:val="20"/>
          <w:szCs w:val="20"/>
        </w:rPr>
        <w:t>-</w:t>
      </w:r>
      <w:r w:rsidRPr="006B0CD8">
        <w:rPr>
          <w:sz w:val="20"/>
          <w:szCs w:val="20"/>
        </w:rPr>
        <w:t xml:space="preserve"> 1 April 2019 to 31 March 2020; 2020-21 </w:t>
      </w:r>
      <w:r>
        <w:rPr>
          <w:sz w:val="20"/>
          <w:szCs w:val="20"/>
        </w:rPr>
        <w:t xml:space="preserve">- </w:t>
      </w:r>
      <w:r w:rsidRPr="006B0CD8">
        <w:rPr>
          <w:sz w:val="20"/>
          <w:szCs w:val="20"/>
        </w:rPr>
        <w:t>1 April 2020 to 31 March 2021.</w:t>
      </w:r>
      <w:r w:rsidR="0069650D" w:rsidRPr="0069650D">
        <w:rPr>
          <w:noProof/>
        </w:rPr>
        <w:t xml:space="preserve"> </w:t>
      </w:r>
      <w:r w:rsidR="0069650D">
        <w:rPr>
          <w:noProof/>
        </w:rPr>
        <w:drawing>
          <wp:inline distT="0" distB="0" distL="0" distR="0" wp14:anchorId="4B570D88" wp14:editId="65AF022E">
            <wp:extent cx="5676900" cy="2905125"/>
            <wp:effectExtent l="0" t="0" r="0" b="9525"/>
            <wp:docPr id="14" name="Chart 14" descr="Average cost to government per script ($) by since listing on 1 April 2018 to 30 March 2021. A decrease in average cost per script from 2018 to 2021.">
              <a:extLst xmlns:a="http://schemas.openxmlformats.org/drawingml/2006/main">
                <a:ext uri="{FF2B5EF4-FFF2-40B4-BE49-F238E27FC236}">
                  <a16:creationId xmlns:a16="http://schemas.microsoft.com/office/drawing/2014/main" id="{648FBE28-065F-4783-90D2-A9F234EED2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FE6623" w14:textId="6F6F440A" w:rsidR="000F449D" w:rsidRDefault="002C7A07" w:rsidP="000F449D">
      <w:pPr>
        <w:rPr>
          <w:b/>
          <w:bCs/>
        </w:rPr>
      </w:pPr>
      <w:r>
        <w:rPr>
          <w:b/>
          <w:bCs/>
        </w:rPr>
        <w:t xml:space="preserve">Figure 4: </w:t>
      </w:r>
      <w:r w:rsidR="009B73F3">
        <w:rPr>
          <w:b/>
          <w:bCs/>
        </w:rPr>
        <w:t>Average cost to government per script</w:t>
      </w:r>
      <w:r w:rsidRPr="008B7919">
        <w:rPr>
          <w:b/>
          <w:bCs/>
        </w:rPr>
        <w:t xml:space="preserve"> ($) </w:t>
      </w:r>
      <w:r w:rsidR="00F545E6">
        <w:rPr>
          <w:b/>
          <w:bCs/>
        </w:rPr>
        <w:t xml:space="preserve">by </w:t>
      </w:r>
      <w:r w:rsidR="00957B92">
        <w:rPr>
          <w:b/>
          <w:bCs/>
        </w:rPr>
        <w:t xml:space="preserve">since listing </w:t>
      </w:r>
      <w:r w:rsidR="00D36A9C">
        <w:rPr>
          <w:b/>
          <w:bCs/>
        </w:rPr>
        <w:t>o</w:t>
      </w:r>
      <w:r w:rsidR="00957B92">
        <w:rPr>
          <w:b/>
          <w:bCs/>
        </w:rPr>
        <w:t xml:space="preserve">n </w:t>
      </w:r>
      <w:r w:rsidR="00D36A9C">
        <w:rPr>
          <w:b/>
          <w:bCs/>
        </w:rPr>
        <w:t xml:space="preserve">1 </w:t>
      </w:r>
      <w:r w:rsidR="00957B92">
        <w:rPr>
          <w:b/>
          <w:bCs/>
        </w:rPr>
        <w:t xml:space="preserve">April 2018 </w:t>
      </w:r>
      <w:r w:rsidR="00D36A9C">
        <w:rPr>
          <w:b/>
          <w:bCs/>
        </w:rPr>
        <w:t>to</w:t>
      </w:r>
      <w:r w:rsidR="00F545E6">
        <w:rPr>
          <w:b/>
          <w:bCs/>
        </w:rPr>
        <w:t xml:space="preserve"> </w:t>
      </w:r>
      <w:r w:rsidR="00D36A9C">
        <w:rPr>
          <w:b/>
          <w:bCs/>
        </w:rPr>
        <w:t xml:space="preserve">30 March </w:t>
      </w:r>
      <w:r w:rsidR="00F545E6">
        <w:rPr>
          <w:b/>
          <w:bCs/>
        </w:rPr>
        <w:t>2021</w:t>
      </w:r>
    </w:p>
    <w:p w14:paraId="2A643831" w14:textId="77777777" w:rsidR="007C1256" w:rsidRPr="006B0CD8" w:rsidRDefault="007C1256" w:rsidP="007C1256">
      <w:pPr>
        <w:rPr>
          <w:b/>
          <w:bCs/>
        </w:rPr>
      </w:pPr>
      <w:r w:rsidRPr="006B0CD8">
        <w:rPr>
          <w:sz w:val="20"/>
          <w:szCs w:val="20"/>
        </w:rPr>
        <w:t xml:space="preserve">2018-19 </w:t>
      </w:r>
      <w:r>
        <w:rPr>
          <w:sz w:val="20"/>
          <w:szCs w:val="20"/>
        </w:rPr>
        <w:t xml:space="preserve">- </w:t>
      </w:r>
      <w:r w:rsidRPr="006B0CD8">
        <w:rPr>
          <w:sz w:val="20"/>
          <w:szCs w:val="20"/>
        </w:rPr>
        <w:t xml:space="preserve">1 April 2018 to 31 March 2019; 2019-20 </w:t>
      </w:r>
      <w:r>
        <w:rPr>
          <w:sz w:val="20"/>
          <w:szCs w:val="20"/>
        </w:rPr>
        <w:t>-</w:t>
      </w:r>
      <w:r w:rsidRPr="006B0CD8">
        <w:rPr>
          <w:sz w:val="20"/>
          <w:szCs w:val="20"/>
        </w:rPr>
        <w:t xml:space="preserve"> 1 April 2019 to 31 March 2020; 2020-21 </w:t>
      </w:r>
      <w:r>
        <w:rPr>
          <w:sz w:val="20"/>
          <w:szCs w:val="20"/>
        </w:rPr>
        <w:t xml:space="preserve">- </w:t>
      </w:r>
      <w:r w:rsidRPr="006B0CD8">
        <w:rPr>
          <w:sz w:val="20"/>
          <w:szCs w:val="20"/>
        </w:rPr>
        <w:t>1 April 2020 to 31 March 2021.</w:t>
      </w:r>
    </w:p>
    <w:p w14:paraId="042313E6" w14:textId="0C9986B8" w:rsidR="00683F3B" w:rsidRPr="00683F3B" w:rsidRDefault="00683F3B" w:rsidP="00C13854">
      <w:pPr>
        <w:pStyle w:val="Tabletitle"/>
      </w:pPr>
      <w:r>
        <w:lastRenderedPageBreak/>
        <w:t xml:space="preserve">Table </w:t>
      </w:r>
      <w:r w:rsidR="00907DBD">
        <w:t>2</w:t>
      </w:r>
      <w:r w:rsidR="00C13854">
        <w:t xml:space="preserve">: Number of prescriptions supplied for </w:t>
      </w:r>
      <w:proofErr w:type="spellStart"/>
      <w:r w:rsidR="000A63B6">
        <w:t>PrEP</w:t>
      </w:r>
      <w:proofErr w:type="spellEnd"/>
      <w:r w:rsidR="00513431">
        <w:t xml:space="preserve"> (No.) and c</w:t>
      </w:r>
      <w:r w:rsidR="00513431" w:rsidRPr="00513431">
        <w:t xml:space="preserve">ost to government ($) of all supplied prescriptions for </w:t>
      </w:r>
      <w:proofErr w:type="spellStart"/>
      <w:r w:rsidR="00513431">
        <w:t>PrEP</w:t>
      </w:r>
      <w:proofErr w:type="spellEnd"/>
      <w:r w:rsidR="00513431" w:rsidRPr="00513431">
        <w:t xml:space="preserve"> </w:t>
      </w:r>
      <w:r w:rsidR="00861CD5">
        <w:t>by calendar year</w:t>
      </w:r>
      <w:r w:rsidR="00C13854">
        <w:t xml:space="preserve"> </w:t>
      </w:r>
    </w:p>
    <w:tbl>
      <w:tblPr>
        <w:tblStyle w:val="TableGrid"/>
        <w:tblW w:w="5000" w:type="pct"/>
        <w:tblLook w:val="04A0" w:firstRow="1" w:lastRow="0" w:firstColumn="1" w:lastColumn="0" w:noHBand="0" w:noVBand="1"/>
      </w:tblPr>
      <w:tblGrid>
        <w:gridCol w:w="2078"/>
        <w:gridCol w:w="2290"/>
        <w:gridCol w:w="2290"/>
        <w:gridCol w:w="2289"/>
      </w:tblGrid>
      <w:tr w:rsidR="00B5069E" w:rsidRPr="00162E7C" w14:paraId="26B4C8ED" w14:textId="3D6E6E35" w:rsidTr="00921410">
        <w:trPr>
          <w:trHeight w:val="847"/>
          <w:tblHeader/>
        </w:trPr>
        <w:tc>
          <w:tcPr>
            <w:tcW w:w="1161" w:type="pct"/>
            <w:shd w:val="clear" w:color="auto" w:fill="BFBFBF" w:themeFill="background1" w:themeFillShade="BF"/>
          </w:tcPr>
          <w:p w14:paraId="61EB5D7B" w14:textId="185FB34A" w:rsidR="00B5069E" w:rsidRPr="006D5327" w:rsidRDefault="00B5069E" w:rsidP="00114A36">
            <w:pPr>
              <w:pStyle w:val="Tableheading"/>
              <w:rPr>
                <w:sz w:val="20"/>
                <w:szCs w:val="20"/>
              </w:rPr>
            </w:pPr>
          </w:p>
        </w:tc>
        <w:tc>
          <w:tcPr>
            <w:tcW w:w="1280" w:type="pct"/>
            <w:shd w:val="clear" w:color="auto" w:fill="BFBFBF" w:themeFill="background1" w:themeFillShade="BF"/>
          </w:tcPr>
          <w:p w14:paraId="7C110208" w14:textId="541D0CD8" w:rsidR="00B5069E" w:rsidRPr="006D5327" w:rsidRDefault="00B5069E" w:rsidP="00114A36">
            <w:pPr>
              <w:pStyle w:val="Tableheading"/>
              <w:rPr>
                <w:sz w:val="20"/>
                <w:szCs w:val="20"/>
                <w:vertAlign w:val="superscript"/>
              </w:rPr>
            </w:pPr>
            <w:r w:rsidRPr="006D5327">
              <w:rPr>
                <w:sz w:val="20"/>
                <w:szCs w:val="20"/>
              </w:rPr>
              <w:t>April 2018 to March 2019 (2018-19)</w:t>
            </w:r>
          </w:p>
          <w:p w14:paraId="2612ABC8" w14:textId="45E957E8" w:rsidR="00B5069E" w:rsidRPr="006D5327" w:rsidRDefault="00B5069E" w:rsidP="00114A36">
            <w:pPr>
              <w:pStyle w:val="Tableheading"/>
              <w:rPr>
                <w:sz w:val="20"/>
                <w:szCs w:val="20"/>
              </w:rPr>
            </w:pPr>
          </w:p>
        </w:tc>
        <w:tc>
          <w:tcPr>
            <w:tcW w:w="1280" w:type="pct"/>
            <w:shd w:val="clear" w:color="auto" w:fill="BFBFBF" w:themeFill="background1" w:themeFillShade="BF"/>
          </w:tcPr>
          <w:p w14:paraId="5CA9A6BC" w14:textId="19EB662A" w:rsidR="00B5069E" w:rsidRPr="006D5327" w:rsidRDefault="00B5069E" w:rsidP="00B5069E">
            <w:pPr>
              <w:pStyle w:val="Tableheading"/>
              <w:rPr>
                <w:sz w:val="20"/>
                <w:szCs w:val="20"/>
                <w:vertAlign w:val="superscript"/>
              </w:rPr>
            </w:pPr>
            <w:r w:rsidRPr="006D5327">
              <w:rPr>
                <w:sz w:val="20"/>
                <w:szCs w:val="20"/>
              </w:rPr>
              <w:t>April 2019 to March 2020 (2019-20)</w:t>
            </w:r>
          </w:p>
          <w:p w14:paraId="11AE2144" w14:textId="23DE2C3C" w:rsidR="00B5069E" w:rsidRPr="006D5327" w:rsidRDefault="00B5069E" w:rsidP="00114A36">
            <w:pPr>
              <w:pStyle w:val="Tableheading"/>
              <w:rPr>
                <w:sz w:val="20"/>
                <w:szCs w:val="20"/>
              </w:rPr>
            </w:pPr>
          </w:p>
        </w:tc>
        <w:tc>
          <w:tcPr>
            <w:tcW w:w="1280" w:type="pct"/>
            <w:shd w:val="clear" w:color="auto" w:fill="BFBFBF" w:themeFill="background1" w:themeFillShade="BF"/>
          </w:tcPr>
          <w:p w14:paraId="372A43B3" w14:textId="5D000D79" w:rsidR="00B5069E" w:rsidRPr="006D5327" w:rsidRDefault="00B5069E" w:rsidP="00B5069E">
            <w:pPr>
              <w:pStyle w:val="Tableheading"/>
              <w:rPr>
                <w:sz w:val="20"/>
                <w:szCs w:val="20"/>
                <w:vertAlign w:val="superscript"/>
              </w:rPr>
            </w:pPr>
            <w:r w:rsidRPr="006D5327">
              <w:rPr>
                <w:sz w:val="20"/>
                <w:szCs w:val="20"/>
              </w:rPr>
              <w:t>April 2020 to March 2021 (2020-21)</w:t>
            </w:r>
          </w:p>
          <w:p w14:paraId="6A708F6E" w14:textId="1D53C22E" w:rsidR="00B5069E" w:rsidRPr="006D5327" w:rsidRDefault="00B5069E" w:rsidP="00114A36">
            <w:pPr>
              <w:pStyle w:val="Tableheading"/>
              <w:rPr>
                <w:sz w:val="20"/>
                <w:szCs w:val="20"/>
              </w:rPr>
            </w:pPr>
          </w:p>
        </w:tc>
      </w:tr>
      <w:tr w:rsidR="00D90E6B" w:rsidRPr="00162E7C" w14:paraId="2A5250B4" w14:textId="0A3BA24A" w:rsidTr="00162E7C">
        <w:trPr>
          <w:trHeight w:val="23"/>
        </w:trPr>
        <w:tc>
          <w:tcPr>
            <w:tcW w:w="1161" w:type="pct"/>
          </w:tcPr>
          <w:p w14:paraId="008CE86B" w14:textId="60F9DFB2" w:rsidR="00D90E6B" w:rsidRPr="00162E7C" w:rsidRDefault="00D90E6B" w:rsidP="00162E7C">
            <w:pPr>
              <w:pStyle w:val="Tableheading"/>
              <w:jc w:val="left"/>
              <w:rPr>
                <w:rFonts w:cstheme="minorHAnsi"/>
                <w:b w:val="0"/>
                <w:bCs/>
                <w:sz w:val="20"/>
                <w:szCs w:val="20"/>
              </w:rPr>
            </w:pPr>
            <w:proofErr w:type="spellStart"/>
            <w:r w:rsidRPr="00162E7C">
              <w:rPr>
                <w:rFonts w:cstheme="minorHAnsi"/>
                <w:b w:val="0"/>
                <w:bCs/>
                <w:sz w:val="20"/>
                <w:szCs w:val="20"/>
              </w:rPr>
              <w:t>PrEP</w:t>
            </w:r>
            <w:proofErr w:type="spellEnd"/>
            <w:r w:rsidRPr="00162E7C">
              <w:rPr>
                <w:rFonts w:cstheme="minorHAnsi"/>
                <w:b w:val="0"/>
                <w:bCs/>
                <w:sz w:val="20"/>
                <w:szCs w:val="20"/>
              </w:rPr>
              <w:t xml:space="preserve"> (No.)</w:t>
            </w:r>
          </w:p>
        </w:tc>
        <w:tc>
          <w:tcPr>
            <w:tcW w:w="1280" w:type="pct"/>
          </w:tcPr>
          <w:p w14:paraId="38BD0CD1" w14:textId="68FC4EC3" w:rsidR="00D90E6B" w:rsidRPr="00162E7C" w:rsidRDefault="00D90E6B" w:rsidP="00D90E6B">
            <w:pPr>
              <w:pStyle w:val="Tableheading"/>
              <w:rPr>
                <w:rFonts w:cstheme="minorHAnsi"/>
                <w:b w:val="0"/>
                <w:bCs/>
                <w:sz w:val="20"/>
                <w:szCs w:val="20"/>
              </w:rPr>
            </w:pPr>
            <w:r w:rsidRPr="00162E7C">
              <w:rPr>
                <w:rFonts w:cstheme="minorHAnsi"/>
                <w:b w:val="0"/>
                <w:bCs/>
                <w:color w:val="000000"/>
                <w:sz w:val="20"/>
                <w:szCs w:val="20"/>
              </w:rPr>
              <w:t>77,512</w:t>
            </w:r>
          </w:p>
        </w:tc>
        <w:tc>
          <w:tcPr>
            <w:tcW w:w="1280" w:type="pct"/>
            <w:vAlign w:val="bottom"/>
          </w:tcPr>
          <w:p w14:paraId="47A16D64" w14:textId="210F2740" w:rsidR="00D90E6B" w:rsidRPr="00162E7C" w:rsidRDefault="00D90E6B" w:rsidP="00D90E6B">
            <w:pPr>
              <w:pStyle w:val="Tableheading"/>
              <w:rPr>
                <w:rFonts w:cstheme="minorHAnsi"/>
                <w:b w:val="0"/>
                <w:bCs/>
                <w:sz w:val="20"/>
                <w:szCs w:val="20"/>
              </w:rPr>
            </w:pPr>
            <w:r w:rsidRPr="00162E7C">
              <w:rPr>
                <w:rFonts w:ascii="Calibri" w:hAnsi="Calibri"/>
                <w:b w:val="0"/>
                <w:bCs/>
                <w:color w:val="000000"/>
                <w:sz w:val="20"/>
                <w:szCs w:val="20"/>
              </w:rPr>
              <w:t>140,142</w:t>
            </w:r>
          </w:p>
        </w:tc>
        <w:tc>
          <w:tcPr>
            <w:tcW w:w="1280" w:type="pct"/>
            <w:vAlign w:val="bottom"/>
          </w:tcPr>
          <w:p w14:paraId="16EE74DD" w14:textId="031E6202" w:rsidR="00D90E6B" w:rsidRPr="00162E7C" w:rsidRDefault="00D90E6B" w:rsidP="00D90E6B">
            <w:pPr>
              <w:pStyle w:val="Tableheading"/>
              <w:rPr>
                <w:rFonts w:cstheme="minorHAnsi"/>
                <w:b w:val="0"/>
                <w:bCs/>
                <w:sz w:val="20"/>
                <w:szCs w:val="20"/>
              </w:rPr>
            </w:pPr>
            <w:r w:rsidRPr="00162E7C">
              <w:rPr>
                <w:rFonts w:ascii="Calibri" w:hAnsi="Calibri"/>
                <w:b w:val="0"/>
                <w:bCs/>
                <w:color w:val="000000"/>
                <w:sz w:val="20"/>
                <w:szCs w:val="20"/>
              </w:rPr>
              <w:t>134,773</w:t>
            </w:r>
          </w:p>
        </w:tc>
      </w:tr>
      <w:tr w:rsidR="00D90E6B" w:rsidRPr="00162E7C" w14:paraId="06EBFB73" w14:textId="30F279EA" w:rsidTr="00162E7C">
        <w:trPr>
          <w:trHeight w:val="23"/>
        </w:trPr>
        <w:tc>
          <w:tcPr>
            <w:tcW w:w="1161" w:type="pct"/>
          </w:tcPr>
          <w:p w14:paraId="32EEDF2F" w14:textId="030C1742" w:rsidR="00D90E6B" w:rsidRPr="00162E7C" w:rsidRDefault="00D90E6B" w:rsidP="00162E7C">
            <w:pPr>
              <w:pStyle w:val="Tableheading"/>
              <w:jc w:val="left"/>
              <w:rPr>
                <w:rFonts w:cstheme="minorHAnsi"/>
                <w:b w:val="0"/>
                <w:bCs/>
                <w:sz w:val="20"/>
                <w:szCs w:val="20"/>
              </w:rPr>
            </w:pPr>
            <w:r w:rsidRPr="00162E7C">
              <w:rPr>
                <w:rFonts w:cstheme="minorHAnsi"/>
                <w:b w:val="0"/>
                <w:bCs/>
                <w:sz w:val="20"/>
                <w:szCs w:val="20"/>
              </w:rPr>
              <w:t>Cost ($)</w:t>
            </w:r>
          </w:p>
        </w:tc>
        <w:tc>
          <w:tcPr>
            <w:tcW w:w="1280" w:type="pct"/>
            <w:vAlign w:val="bottom"/>
          </w:tcPr>
          <w:p w14:paraId="10F4E718" w14:textId="5B8CB3DE" w:rsidR="00D90E6B" w:rsidRPr="00162E7C" w:rsidRDefault="00D90E6B" w:rsidP="00D90E6B">
            <w:pPr>
              <w:pStyle w:val="Tableheading"/>
              <w:rPr>
                <w:rFonts w:cstheme="minorHAnsi"/>
                <w:b w:val="0"/>
                <w:bCs/>
                <w:sz w:val="20"/>
                <w:szCs w:val="20"/>
              </w:rPr>
            </w:pPr>
            <w:r w:rsidRPr="00162E7C">
              <w:rPr>
                <w:rFonts w:ascii="Calibri" w:hAnsi="Calibri"/>
                <w:b w:val="0"/>
                <w:bCs/>
                <w:color w:val="000000"/>
                <w:sz w:val="20"/>
                <w:szCs w:val="20"/>
              </w:rPr>
              <w:t xml:space="preserve">20,330,934 </w:t>
            </w:r>
          </w:p>
        </w:tc>
        <w:tc>
          <w:tcPr>
            <w:tcW w:w="1280" w:type="pct"/>
            <w:vAlign w:val="bottom"/>
          </w:tcPr>
          <w:p w14:paraId="1E522F1B" w14:textId="21E87E9A" w:rsidR="00D90E6B" w:rsidRPr="00162E7C" w:rsidRDefault="00D90E6B" w:rsidP="00D90E6B">
            <w:pPr>
              <w:pStyle w:val="Tableheading"/>
              <w:rPr>
                <w:rFonts w:cstheme="minorHAnsi"/>
                <w:b w:val="0"/>
                <w:bCs/>
                <w:sz w:val="20"/>
                <w:szCs w:val="20"/>
              </w:rPr>
            </w:pPr>
            <w:r w:rsidRPr="00162E7C">
              <w:rPr>
                <w:rFonts w:ascii="Calibri" w:hAnsi="Calibri"/>
                <w:b w:val="0"/>
                <w:bCs/>
                <w:color w:val="000000"/>
                <w:sz w:val="20"/>
                <w:szCs w:val="20"/>
              </w:rPr>
              <w:t>21,318,400</w:t>
            </w:r>
          </w:p>
        </w:tc>
        <w:tc>
          <w:tcPr>
            <w:tcW w:w="1280" w:type="pct"/>
            <w:vAlign w:val="bottom"/>
          </w:tcPr>
          <w:p w14:paraId="51E5D8CD" w14:textId="0F9E5E3C" w:rsidR="00D90E6B" w:rsidRPr="00162E7C" w:rsidRDefault="00D90E6B" w:rsidP="00D90E6B">
            <w:pPr>
              <w:pStyle w:val="Tableheading"/>
              <w:rPr>
                <w:rFonts w:cstheme="minorHAnsi"/>
                <w:b w:val="0"/>
                <w:bCs/>
                <w:sz w:val="20"/>
                <w:szCs w:val="20"/>
              </w:rPr>
            </w:pPr>
            <w:r w:rsidRPr="00162E7C">
              <w:rPr>
                <w:rFonts w:ascii="Calibri" w:hAnsi="Calibri"/>
                <w:b w:val="0"/>
                <w:bCs/>
                <w:color w:val="000000"/>
                <w:sz w:val="20"/>
                <w:szCs w:val="20"/>
              </w:rPr>
              <w:t xml:space="preserve">11,432,061 </w:t>
            </w:r>
          </w:p>
        </w:tc>
      </w:tr>
      <w:tr w:rsidR="00D90E6B" w:rsidRPr="00162E7C" w14:paraId="59094355" w14:textId="37196BB9" w:rsidTr="00162E7C">
        <w:trPr>
          <w:trHeight w:val="23"/>
        </w:trPr>
        <w:tc>
          <w:tcPr>
            <w:tcW w:w="1161" w:type="pct"/>
          </w:tcPr>
          <w:p w14:paraId="261A2EE4" w14:textId="48A8ED22" w:rsidR="00D90E6B" w:rsidRPr="00162E7C" w:rsidRDefault="00D90E6B" w:rsidP="00162E7C">
            <w:pPr>
              <w:pStyle w:val="Tableheading"/>
              <w:jc w:val="left"/>
              <w:rPr>
                <w:rFonts w:cstheme="minorHAnsi"/>
                <w:b w:val="0"/>
                <w:bCs/>
                <w:sz w:val="20"/>
                <w:szCs w:val="20"/>
              </w:rPr>
            </w:pPr>
            <w:r w:rsidRPr="00162E7C">
              <w:rPr>
                <w:rFonts w:cstheme="minorHAnsi"/>
                <w:b w:val="0"/>
                <w:bCs/>
                <w:sz w:val="20"/>
                <w:szCs w:val="20"/>
              </w:rPr>
              <w:t>Average cost per script ($)</w:t>
            </w:r>
          </w:p>
        </w:tc>
        <w:tc>
          <w:tcPr>
            <w:tcW w:w="1280" w:type="pct"/>
            <w:vAlign w:val="bottom"/>
          </w:tcPr>
          <w:p w14:paraId="55859893" w14:textId="7AFC6A19" w:rsidR="00D90E6B" w:rsidRPr="00162E7C" w:rsidRDefault="00D90E6B" w:rsidP="00D90E6B">
            <w:pPr>
              <w:pStyle w:val="Tableheading"/>
              <w:rPr>
                <w:rFonts w:cstheme="minorHAnsi"/>
                <w:b w:val="0"/>
                <w:bCs/>
                <w:sz w:val="20"/>
                <w:szCs w:val="20"/>
              </w:rPr>
            </w:pPr>
            <w:r w:rsidRPr="00162E7C">
              <w:rPr>
                <w:rFonts w:cstheme="minorHAnsi"/>
                <w:b w:val="0"/>
                <w:bCs/>
                <w:color w:val="000000"/>
                <w:sz w:val="20"/>
                <w:szCs w:val="20"/>
              </w:rPr>
              <w:t>262</w:t>
            </w:r>
          </w:p>
        </w:tc>
        <w:tc>
          <w:tcPr>
            <w:tcW w:w="1280" w:type="pct"/>
            <w:vAlign w:val="bottom"/>
          </w:tcPr>
          <w:p w14:paraId="013B1EA4" w14:textId="6CE7200A" w:rsidR="00D90E6B" w:rsidRPr="00162E7C" w:rsidRDefault="00D90E6B" w:rsidP="00D90E6B">
            <w:pPr>
              <w:pStyle w:val="Tableheading"/>
              <w:rPr>
                <w:rFonts w:cstheme="minorHAnsi"/>
                <w:b w:val="0"/>
                <w:bCs/>
                <w:sz w:val="20"/>
                <w:szCs w:val="20"/>
              </w:rPr>
            </w:pPr>
            <w:r w:rsidRPr="00162E7C">
              <w:rPr>
                <w:rFonts w:cstheme="minorHAnsi"/>
                <w:b w:val="0"/>
                <w:bCs/>
                <w:color w:val="000000"/>
                <w:sz w:val="20"/>
                <w:szCs w:val="20"/>
              </w:rPr>
              <w:t>152</w:t>
            </w:r>
          </w:p>
        </w:tc>
        <w:tc>
          <w:tcPr>
            <w:tcW w:w="1280" w:type="pct"/>
            <w:vAlign w:val="bottom"/>
          </w:tcPr>
          <w:p w14:paraId="541327E2" w14:textId="195212B4" w:rsidR="00D90E6B" w:rsidRPr="00162E7C" w:rsidRDefault="00D90E6B" w:rsidP="00D90E6B">
            <w:pPr>
              <w:pStyle w:val="Tableheading"/>
              <w:rPr>
                <w:rFonts w:cstheme="minorHAnsi"/>
                <w:b w:val="0"/>
                <w:bCs/>
                <w:sz w:val="20"/>
                <w:szCs w:val="20"/>
              </w:rPr>
            </w:pPr>
            <w:r w:rsidRPr="00162E7C">
              <w:rPr>
                <w:rFonts w:cstheme="minorHAnsi"/>
                <w:b w:val="0"/>
                <w:bCs/>
                <w:color w:val="000000"/>
                <w:sz w:val="20"/>
                <w:szCs w:val="20"/>
              </w:rPr>
              <w:t>85</w:t>
            </w:r>
          </w:p>
        </w:tc>
      </w:tr>
    </w:tbl>
    <w:p w14:paraId="0F4A1DE9" w14:textId="296A288C" w:rsidR="00282FD4" w:rsidRDefault="00282FD4" w:rsidP="00BC1F72"/>
    <w:p w14:paraId="336A0323" w14:textId="77777777" w:rsidR="00282FD4" w:rsidRDefault="00282FD4" w:rsidP="00282FD4">
      <w:pPr>
        <w:pStyle w:val="Heading2"/>
      </w:pPr>
      <w:r>
        <w:t>Prescriptions by prescriber type</w:t>
      </w:r>
    </w:p>
    <w:p w14:paraId="68A23F79" w14:textId="01006FC5" w:rsidR="00282FD4" w:rsidRDefault="00656D58" w:rsidP="00BC1F72">
      <w:r>
        <w:t>T</w:t>
      </w:r>
      <w:r w:rsidR="00371D65">
        <w:t>he ma</w:t>
      </w:r>
      <w:r w:rsidR="00D74C57">
        <w:t xml:space="preserve">jority of </w:t>
      </w:r>
      <w:r w:rsidR="00E16DCE">
        <w:t xml:space="preserve">dispensed </w:t>
      </w:r>
      <w:proofErr w:type="spellStart"/>
      <w:r>
        <w:t>PrEP</w:t>
      </w:r>
      <w:proofErr w:type="spellEnd"/>
      <w:r>
        <w:t xml:space="preserve"> </w:t>
      </w:r>
      <w:r w:rsidR="00E16DCE">
        <w:t>prescriptions were from GPs</w:t>
      </w:r>
      <w:r w:rsidR="00D92B07">
        <w:t xml:space="preserve"> (Table </w:t>
      </w:r>
      <w:r w:rsidR="00347FE0">
        <w:t>3</w:t>
      </w:r>
      <w:r w:rsidR="00E562F7">
        <w:t>;</w:t>
      </w:r>
      <w:r w:rsidR="00D92B07">
        <w:t xml:space="preserve"> Figure </w:t>
      </w:r>
      <w:r w:rsidR="00347FE0">
        <w:t>5</w:t>
      </w:r>
      <w:r w:rsidR="00D92B07">
        <w:t>)</w:t>
      </w:r>
      <w:r w:rsidR="00D905AC">
        <w:t xml:space="preserve">. Excluding </w:t>
      </w:r>
      <w:r w:rsidR="002C2A95">
        <w:t>pre</w:t>
      </w:r>
      <w:r w:rsidR="00D905AC">
        <w:t>script</w:t>
      </w:r>
      <w:r w:rsidR="002C2A95">
        <w:t>ion</w:t>
      </w:r>
      <w:r w:rsidR="00D905AC">
        <w:t xml:space="preserve">s </w:t>
      </w:r>
      <w:r w:rsidR="002B1E70">
        <w:t>where the prescribe</w:t>
      </w:r>
      <w:r w:rsidR="00A12EC9">
        <w:t>r</w:t>
      </w:r>
      <w:r w:rsidR="002B1E70">
        <w:t xml:space="preserve"> type was missing or unassigned</w:t>
      </w:r>
      <w:r w:rsidR="00D92B07">
        <w:t xml:space="preserve">, </w:t>
      </w:r>
      <w:r w:rsidR="00587446">
        <w:t>GP prescribing accounted for 84</w:t>
      </w:r>
      <w:r w:rsidR="002B3CAC">
        <w:t>% to</w:t>
      </w:r>
      <w:r w:rsidR="00587446">
        <w:t xml:space="preserve"> 8</w:t>
      </w:r>
      <w:r w:rsidR="00DC5A73">
        <w:t>6</w:t>
      </w:r>
      <w:r w:rsidR="00587446">
        <w:t xml:space="preserve">% of </w:t>
      </w:r>
      <w:r w:rsidR="0002013D">
        <w:t>all prescriptions since the PBS listing</w:t>
      </w:r>
      <w:r w:rsidR="0061063D">
        <w:t xml:space="preserve">, specialist prescribing from </w:t>
      </w:r>
      <w:r w:rsidR="002B3CAC">
        <w:t>15% to 1</w:t>
      </w:r>
      <w:r w:rsidR="00DC5A73">
        <w:t>3</w:t>
      </w:r>
      <w:r w:rsidR="002B3CAC">
        <w:t xml:space="preserve">% and nurse prescribing </w:t>
      </w:r>
      <w:r w:rsidR="00D92B07">
        <w:t>1%.</w:t>
      </w:r>
    </w:p>
    <w:p w14:paraId="54A9AD58" w14:textId="47981E3A" w:rsidR="00751DCC" w:rsidRDefault="00CB5BBA" w:rsidP="00751DCC">
      <w:r>
        <w:rPr>
          <w:noProof/>
        </w:rPr>
        <w:drawing>
          <wp:inline distT="0" distB="0" distL="0" distR="0" wp14:anchorId="31CC60E0" wp14:editId="452E5DA4">
            <wp:extent cx="5514975" cy="3438525"/>
            <wp:effectExtent l="0" t="0" r="9525" b="9525"/>
            <wp:docPr id="15" name="Chart 15" descr="Proportion (%) of dispensed prescriptions for PrEP by prescriber type (excluding prescriptions with missing prescriber type), since listing on 1 April 2018 to 30 March 2021. The majority of dispensed PrEP prescriptions were from GPs ">
              <a:extLst xmlns:a="http://schemas.openxmlformats.org/drawingml/2006/main">
                <a:ext uri="{FF2B5EF4-FFF2-40B4-BE49-F238E27FC236}">
                  <a16:creationId xmlns:a16="http://schemas.microsoft.com/office/drawing/2014/main" id="{39B32379-8751-4EF0-8DDC-DCB6D5774B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F0BB404" w14:textId="08CC9A95" w:rsidR="00282FD4" w:rsidRPr="000F449D" w:rsidRDefault="00282FD4" w:rsidP="00282FD4">
      <w:r>
        <w:rPr>
          <w:b/>
          <w:bCs/>
        </w:rPr>
        <w:t xml:space="preserve">Figure </w:t>
      </w:r>
      <w:r w:rsidR="00347FE0">
        <w:rPr>
          <w:b/>
          <w:bCs/>
        </w:rPr>
        <w:t>5</w:t>
      </w:r>
      <w:r>
        <w:rPr>
          <w:b/>
          <w:bCs/>
        </w:rPr>
        <w:t>: P</w:t>
      </w:r>
      <w:r w:rsidRPr="00282FD4">
        <w:rPr>
          <w:b/>
          <w:bCs/>
        </w:rPr>
        <w:t>roportion</w:t>
      </w:r>
      <w:r>
        <w:rPr>
          <w:b/>
          <w:bCs/>
        </w:rPr>
        <w:t xml:space="preserve"> (%)</w:t>
      </w:r>
      <w:r w:rsidRPr="00282FD4">
        <w:rPr>
          <w:b/>
          <w:bCs/>
        </w:rPr>
        <w:t xml:space="preserve"> of dispensed prescriptions for </w:t>
      </w:r>
      <w:proofErr w:type="spellStart"/>
      <w:r w:rsidRPr="00282FD4">
        <w:rPr>
          <w:b/>
          <w:bCs/>
        </w:rPr>
        <w:t>PrEP</w:t>
      </w:r>
      <w:proofErr w:type="spellEnd"/>
      <w:r w:rsidRPr="00282FD4">
        <w:rPr>
          <w:b/>
          <w:bCs/>
        </w:rPr>
        <w:t xml:space="preserve"> by prescriber </w:t>
      </w:r>
      <w:r w:rsidR="00AC6592">
        <w:rPr>
          <w:b/>
          <w:bCs/>
        </w:rPr>
        <w:t>type</w:t>
      </w:r>
      <w:r w:rsidR="004E1C25">
        <w:rPr>
          <w:b/>
          <w:bCs/>
        </w:rPr>
        <w:t xml:space="preserve"> (e</w:t>
      </w:r>
      <w:r w:rsidR="00AC6592">
        <w:rPr>
          <w:b/>
          <w:bCs/>
        </w:rPr>
        <w:t>xcluding prescription</w:t>
      </w:r>
      <w:r w:rsidR="004E1C25">
        <w:rPr>
          <w:b/>
          <w:bCs/>
        </w:rPr>
        <w:t>s with</w:t>
      </w:r>
      <w:r w:rsidR="00AC6592">
        <w:rPr>
          <w:b/>
          <w:bCs/>
        </w:rPr>
        <w:t xml:space="preserve"> missing </w:t>
      </w:r>
      <w:r w:rsidR="004E1C25">
        <w:rPr>
          <w:b/>
          <w:bCs/>
        </w:rPr>
        <w:t>prescriber type)</w:t>
      </w:r>
      <w:r w:rsidR="00AC6592">
        <w:rPr>
          <w:b/>
          <w:bCs/>
        </w:rPr>
        <w:t>,</w:t>
      </w:r>
      <w:r w:rsidRPr="008B7919">
        <w:rPr>
          <w:b/>
          <w:bCs/>
        </w:rPr>
        <w:t xml:space="preserve"> </w:t>
      </w:r>
      <w:r w:rsidR="00F43D31">
        <w:rPr>
          <w:b/>
          <w:bCs/>
        </w:rPr>
        <w:t xml:space="preserve">since listing on 1 April </w:t>
      </w:r>
      <w:r>
        <w:rPr>
          <w:b/>
          <w:bCs/>
        </w:rPr>
        <w:t>2018 to</w:t>
      </w:r>
      <w:r w:rsidR="00F43D31">
        <w:rPr>
          <w:b/>
          <w:bCs/>
        </w:rPr>
        <w:t xml:space="preserve"> 30 March</w:t>
      </w:r>
      <w:r>
        <w:rPr>
          <w:b/>
          <w:bCs/>
        </w:rPr>
        <w:t xml:space="preserve"> 2021</w:t>
      </w:r>
    </w:p>
    <w:p w14:paraId="15FCBAE3" w14:textId="57A4CAF9" w:rsidR="00EE230B" w:rsidRPr="007C1256" w:rsidRDefault="007C1256" w:rsidP="00751DCC">
      <w:pPr>
        <w:rPr>
          <w:b/>
          <w:bCs/>
        </w:rPr>
      </w:pPr>
      <w:r w:rsidRPr="006B0CD8">
        <w:rPr>
          <w:sz w:val="20"/>
          <w:szCs w:val="20"/>
        </w:rPr>
        <w:t>2018</w:t>
      </w:r>
      <w:r w:rsidR="00954F53">
        <w:t>–</w:t>
      </w:r>
      <w:r w:rsidRPr="006B0CD8">
        <w:rPr>
          <w:sz w:val="20"/>
          <w:szCs w:val="20"/>
        </w:rPr>
        <w:t xml:space="preserve">19 </w:t>
      </w:r>
      <w:r>
        <w:rPr>
          <w:sz w:val="20"/>
          <w:szCs w:val="20"/>
        </w:rPr>
        <w:t xml:space="preserve">- </w:t>
      </w:r>
      <w:r w:rsidRPr="006B0CD8">
        <w:rPr>
          <w:sz w:val="20"/>
          <w:szCs w:val="20"/>
        </w:rPr>
        <w:t>1 April 2018 to 31 March 2019; 2019</w:t>
      </w:r>
      <w:r w:rsidR="00954F53">
        <w:t>–</w:t>
      </w:r>
      <w:r w:rsidRPr="006B0CD8">
        <w:rPr>
          <w:sz w:val="20"/>
          <w:szCs w:val="20"/>
        </w:rPr>
        <w:t xml:space="preserve">20 </w:t>
      </w:r>
      <w:r>
        <w:rPr>
          <w:sz w:val="20"/>
          <w:szCs w:val="20"/>
        </w:rPr>
        <w:t>-</w:t>
      </w:r>
      <w:r w:rsidRPr="006B0CD8">
        <w:rPr>
          <w:sz w:val="20"/>
          <w:szCs w:val="20"/>
        </w:rPr>
        <w:t xml:space="preserve"> 1 April 2019 to 31 March 2020; 2020</w:t>
      </w:r>
      <w:r w:rsidR="00954F53">
        <w:t>–</w:t>
      </w:r>
      <w:r w:rsidRPr="006B0CD8">
        <w:rPr>
          <w:sz w:val="20"/>
          <w:szCs w:val="20"/>
        </w:rPr>
        <w:t xml:space="preserve">21 </w:t>
      </w:r>
      <w:r>
        <w:rPr>
          <w:sz w:val="20"/>
          <w:szCs w:val="20"/>
        </w:rPr>
        <w:t xml:space="preserve">- </w:t>
      </w:r>
      <w:r w:rsidRPr="006B0CD8">
        <w:rPr>
          <w:sz w:val="20"/>
          <w:szCs w:val="20"/>
        </w:rPr>
        <w:t>1 April 2020 to 31 March 2021.</w:t>
      </w:r>
    </w:p>
    <w:p w14:paraId="6D6EC19F" w14:textId="77777777" w:rsidR="0045091C" w:rsidRDefault="0045091C" w:rsidP="00751DCC">
      <w:pPr>
        <w:pStyle w:val="Tabletitle"/>
      </w:pPr>
    </w:p>
    <w:p w14:paraId="1C22C5B1" w14:textId="77777777" w:rsidR="00D27E2F" w:rsidRDefault="00D27E2F" w:rsidP="00751DCC">
      <w:pPr>
        <w:pStyle w:val="Tabletitle"/>
      </w:pPr>
    </w:p>
    <w:p w14:paraId="0C6BFAA3" w14:textId="34863818" w:rsidR="00751DCC" w:rsidRDefault="00751DCC" w:rsidP="00751DCC">
      <w:pPr>
        <w:pStyle w:val="Tabletitle"/>
      </w:pPr>
      <w:r>
        <w:lastRenderedPageBreak/>
        <w:t>T</w:t>
      </w:r>
      <w:r w:rsidRPr="00687ED2">
        <w:t>able</w:t>
      </w:r>
      <w:r>
        <w:t xml:space="preserve"> </w:t>
      </w:r>
      <w:r w:rsidR="00CD737A">
        <w:t>3</w:t>
      </w:r>
      <w:r w:rsidRPr="00687ED2">
        <w:t>:</w:t>
      </w:r>
      <w:r>
        <w:t xml:space="preserve"> N</w:t>
      </w:r>
      <w:r w:rsidRPr="00687ED2">
        <w:t xml:space="preserve">umber and proportion of dispensed prescriptions </w:t>
      </w:r>
      <w:r>
        <w:t xml:space="preserve">for </w:t>
      </w:r>
      <w:proofErr w:type="spellStart"/>
      <w:r>
        <w:t>PrEP</w:t>
      </w:r>
      <w:proofErr w:type="spellEnd"/>
      <w:r w:rsidRPr="00687ED2">
        <w:t xml:space="preserve"> by prescriber</w:t>
      </w:r>
      <w:r>
        <w:t xml:space="preserve"> type</w:t>
      </w:r>
    </w:p>
    <w:tbl>
      <w:tblPr>
        <w:tblStyle w:val="TableGrid"/>
        <w:tblW w:w="8866" w:type="dxa"/>
        <w:tblLayout w:type="fixed"/>
        <w:tblLook w:val="04A0" w:firstRow="1" w:lastRow="0" w:firstColumn="1" w:lastColumn="0" w:noHBand="0" w:noVBand="1"/>
      </w:tblPr>
      <w:tblGrid>
        <w:gridCol w:w="2392"/>
        <w:gridCol w:w="2293"/>
        <w:gridCol w:w="2107"/>
        <w:gridCol w:w="2074"/>
      </w:tblGrid>
      <w:tr w:rsidR="00C8209F" w:rsidRPr="005B4576" w14:paraId="290ABEE0" w14:textId="77777777" w:rsidTr="008762E3">
        <w:trPr>
          <w:trHeight w:val="1008"/>
          <w:tblHeader/>
        </w:trPr>
        <w:tc>
          <w:tcPr>
            <w:tcW w:w="2392" w:type="dxa"/>
            <w:shd w:val="clear" w:color="auto" w:fill="BFBFBF" w:themeFill="background1" w:themeFillShade="BF"/>
            <w:vAlign w:val="center"/>
          </w:tcPr>
          <w:p w14:paraId="257B07BF" w14:textId="19AC0A7C" w:rsidR="00C8209F" w:rsidRPr="005B4576" w:rsidRDefault="008762E3" w:rsidP="008762E3">
            <w:pPr>
              <w:pStyle w:val="Tableheading"/>
              <w:jc w:val="left"/>
              <w:rPr>
                <w:sz w:val="20"/>
                <w:szCs w:val="20"/>
              </w:rPr>
            </w:pPr>
            <w:r w:rsidRPr="005B4576">
              <w:rPr>
                <w:sz w:val="20"/>
                <w:szCs w:val="20"/>
              </w:rPr>
              <w:t>Prescriber type</w:t>
            </w:r>
          </w:p>
        </w:tc>
        <w:tc>
          <w:tcPr>
            <w:tcW w:w="2293" w:type="dxa"/>
            <w:shd w:val="clear" w:color="auto" w:fill="BFBFBF" w:themeFill="background1" w:themeFillShade="BF"/>
          </w:tcPr>
          <w:p w14:paraId="724F6C4C" w14:textId="000E8B99" w:rsidR="00BD1F2F" w:rsidRPr="005B4576" w:rsidRDefault="00C8209F" w:rsidP="00C8209F">
            <w:pPr>
              <w:pStyle w:val="Tableheading"/>
              <w:rPr>
                <w:sz w:val="20"/>
                <w:szCs w:val="20"/>
              </w:rPr>
            </w:pPr>
            <w:r w:rsidRPr="005B4576">
              <w:rPr>
                <w:sz w:val="20"/>
                <w:szCs w:val="20"/>
              </w:rPr>
              <w:t>April 2018 to March 2019 (2018-19</w:t>
            </w:r>
            <w:r w:rsidR="007C1256" w:rsidRPr="005B4576">
              <w:rPr>
                <w:sz w:val="20"/>
                <w:szCs w:val="20"/>
              </w:rPr>
              <w:t>)</w:t>
            </w:r>
          </w:p>
          <w:p w14:paraId="1AE30220" w14:textId="3D232793" w:rsidR="00C8209F" w:rsidRPr="005B4576" w:rsidRDefault="00C8209F" w:rsidP="00BD1F2F">
            <w:pPr>
              <w:pStyle w:val="Tableheading"/>
              <w:rPr>
                <w:sz w:val="20"/>
                <w:szCs w:val="20"/>
              </w:rPr>
            </w:pPr>
            <w:r w:rsidRPr="005B4576">
              <w:rPr>
                <w:sz w:val="20"/>
                <w:szCs w:val="20"/>
              </w:rPr>
              <w:t>No. (%)</w:t>
            </w:r>
          </w:p>
        </w:tc>
        <w:tc>
          <w:tcPr>
            <w:tcW w:w="2107" w:type="dxa"/>
            <w:shd w:val="clear" w:color="auto" w:fill="BFBFBF" w:themeFill="background1" w:themeFillShade="BF"/>
          </w:tcPr>
          <w:p w14:paraId="09AF2D5C" w14:textId="77777777" w:rsidR="00BD1F2F" w:rsidRPr="005B4576" w:rsidRDefault="00C8209F" w:rsidP="00C8209F">
            <w:pPr>
              <w:pStyle w:val="Tableheading"/>
              <w:rPr>
                <w:sz w:val="20"/>
                <w:szCs w:val="20"/>
              </w:rPr>
            </w:pPr>
            <w:r w:rsidRPr="005B4576">
              <w:rPr>
                <w:sz w:val="20"/>
                <w:szCs w:val="20"/>
              </w:rPr>
              <w:t xml:space="preserve">April 2019 to March 2020 (2019-20) </w:t>
            </w:r>
          </w:p>
          <w:p w14:paraId="3E8BCEA2" w14:textId="7DFF971F" w:rsidR="00C8209F" w:rsidRPr="005B4576" w:rsidRDefault="00C8209F" w:rsidP="00BD1F2F">
            <w:pPr>
              <w:pStyle w:val="Tableheading"/>
              <w:rPr>
                <w:sz w:val="20"/>
                <w:szCs w:val="20"/>
              </w:rPr>
            </w:pPr>
            <w:r w:rsidRPr="005B4576">
              <w:rPr>
                <w:sz w:val="20"/>
                <w:szCs w:val="20"/>
              </w:rPr>
              <w:t>No. (%)</w:t>
            </w:r>
          </w:p>
        </w:tc>
        <w:tc>
          <w:tcPr>
            <w:tcW w:w="2074" w:type="dxa"/>
            <w:shd w:val="clear" w:color="auto" w:fill="BFBFBF" w:themeFill="background1" w:themeFillShade="BF"/>
          </w:tcPr>
          <w:p w14:paraId="620B4078" w14:textId="77777777" w:rsidR="00BD1F2F" w:rsidRPr="005B4576" w:rsidRDefault="00C8209F" w:rsidP="00C8209F">
            <w:pPr>
              <w:pStyle w:val="Tableheading"/>
              <w:rPr>
                <w:sz w:val="20"/>
                <w:szCs w:val="20"/>
              </w:rPr>
            </w:pPr>
            <w:r w:rsidRPr="005B4576">
              <w:rPr>
                <w:sz w:val="20"/>
                <w:szCs w:val="20"/>
              </w:rPr>
              <w:t xml:space="preserve">April 2020 to March 2021 (2020-21) </w:t>
            </w:r>
          </w:p>
          <w:p w14:paraId="7C591756" w14:textId="12E631D4" w:rsidR="00C8209F" w:rsidRPr="005B4576" w:rsidRDefault="00C8209F" w:rsidP="00BD1F2F">
            <w:pPr>
              <w:pStyle w:val="Tableheading"/>
              <w:rPr>
                <w:sz w:val="20"/>
                <w:szCs w:val="20"/>
              </w:rPr>
            </w:pPr>
            <w:r w:rsidRPr="005B4576">
              <w:rPr>
                <w:sz w:val="20"/>
                <w:szCs w:val="20"/>
              </w:rPr>
              <w:t>No. (%)</w:t>
            </w:r>
          </w:p>
        </w:tc>
      </w:tr>
      <w:tr w:rsidR="00596A01" w:rsidRPr="005B4576" w14:paraId="250D5255" w14:textId="77777777" w:rsidTr="005B4576">
        <w:trPr>
          <w:trHeight w:val="7"/>
        </w:trPr>
        <w:tc>
          <w:tcPr>
            <w:tcW w:w="2392" w:type="dxa"/>
          </w:tcPr>
          <w:p w14:paraId="1C495A5D" w14:textId="77777777" w:rsidR="00596A01" w:rsidRPr="005B4576" w:rsidRDefault="00596A01" w:rsidP="005B4576">
            <w:pPr>
              <w:pStyle w:val="Tableheading"/>
              <w:jc w:val="left"/>
              <w:rPr>
                <w:rFonts w:cstheme="minorHAnsi"/>
                <w:sz w:val="20"/>
                <w:szCs w:val="20"/>
              </w:rPr>
            </w:pPr>
            <w:r w:rsidRPr="005B4576">
              <w:rPr>
                <w:rFonts w:cstheme="minorHAnsi"/>
                <w:sz w:val="20"/>
                <w:szCs w:val="20"/>
              </w:rPr>
              <w:t>Total</w:t>
            </w:r>
          </w:p>
        </w:tc>
        <w:tc>
          <w:tcPr>
            <w:tcW w:w="2293" w:type="dxa"/>
          </w:tcPr>
          <w:p w14:paraId="451C6419" w14:textId="69684B62" w:rsidR="00596A01" w:rsidRPr="005B4576" w:rsidRDefault="00596A01" w:rsidP="00596A01">
            <w:pPr>
              <w:spacing w:before="60" w:line="264" w:lineRule="auto"/>
              <w:jc w:val="center"/>
              <w:rPr>
                <w:rFonts w:cstheme="minorHAnsi"/>
                <w:sz w:val="20"/>
                <w:szCs w:val="20"/>
              </w:rPr>
            </w:pPr>
            <w:r w:rsidRPr="005B4576">
              <w:rPr>
                <w:rFonts w:cstheme="minorHAnsi"/>
                <w:sz w:val="20"/>
                <w:szCs w:val="20"/>
              </w:rPr>
              <w:t>77,512 (100%)</w:t>
            </w:r>
          </w:p>
        </w:tc>
        <w:tc>
          <w:tcPr>
            <w:tcW w:w="2107" w:type="dxa"/>
          </w:tcPr>
          <w:p w14:paraId="6D38E367" w14:textId="45CCB9A6" w:rsidR="00596A01" w:rsidRPr="005B4576" w:rsidRDefault="00596A01" w:rsidP="00596A01">
            <w:pPr>
              <w:spacing w:before="60" w:line="264" w:lineRule="auto"/>
              <w:jc w:val="center"/>
              <w:rPr>
                <w:rFonts w:cstheme="minorHAnsi"/>
                <w:sz w:val="20"/>
                <w:szCs w:val="20"/>
              </w:rPr>
            </w:pPr>
            <w:r w:rsidRPr="005B4576">
              <w:rPr>
                <w:rFonts w:cstheme="minorHAnsi"/>
                <w:sz w:val="20"/>
                <w:szCs w:val="20"/>
              </w:rPr>
              <w:t>140,142 (100%)</w:t>
            </w:r>
          </w:p>
        </w:tc>
        <w:tc>
          <w:tcPr>
            <w:tcW w:w="2074" w:type="dxa"/>
          </w:tcPr>
          <w:p w14:paraId="3A78DBD5" w14:textId="0A0E779E" w:rsidR="00596A01" w:rsidRPr="005B4576" w:rsidRDefault="00596A01" w:rsidP="00596A01">
            <w:pPr>
              <w:spacing w:before="60" w:line="264" w:lineRule="auto"/>
              <w:jc w:val="center"/>
              <w:rPr>
                <w:rFonts w:cstheme="minorHAnsi"/>
                <w:sz w:val="20"/>
                <w:szCs w:val="20"/>
              </w:rPr>
            </w:pPr>
            <w:r w:rsidRPr="005B4576">
              <w:rPr>
                <w:rFonts w:cstheme="minorHAnsi"/>
                <w:sz w:val="20"/>
                <w:szCs w:val="20"/>
              </w:rPr>
              <w:t>134,773 (100%)</w:t>
            </w:r>
          </w:p>
        </w:tc>
      </w:tr>
      <w:tr w:rsidR="00C8209F" w:rsidRPr="005B4576" w14:paraId="34D36F0C" w14:textId="77777777" w:rsidTr="00C8209F">
        <w:trPr>
          <w:trHeight w:val="7"/>
        </w:trPr>
        <w:tc>
          <w:tcPr>
            <w:tcW w:w="8866" w:type="dxa"/>
            <w:gridSpan w:val="4"/>
            <w:shd w:val="clear" w:color="auto" w:fill="D9D9D9" w:themeFill="background1" w:themeFillShade="D9"/>
          </w:tcPr>
          <w:p w14:paraId="0B1C4167" w14:textId="77777777" w:rsidR="00C8209F" w:rsidRPr="005B4576" w:rsidRDefault="00C8209F" w:rsidP="009D7BC8">
            <w:pPr>
              <w:pStyle w:val="Tableheading"/>
              <w:rPr>
                <w:rFonts w:cstheme="minorHAnsi"/>
                <w:sz w:val="20"/>
                <w:szCs w:val="20"/>
              </w:rPr>
            </w:pPr>
            <w:r w:rsidRPr="005B4576">
              <w:rPr>
                <w:rFonts w:cstheme="minorHAnsi"/>
                <w:sz w:val="20"/>
                <w:szCs w:val="20"/>
              </w:rPr>
              <w:t>Prescriber</w:t>
            </w:r>
          </w:p>
        </w:tc>
      </w:tr>
      <w:tr w:rsidR="00977EE0" w:rsidRPr="005B4576" w14:paraId="7CC7A0A6" w14:textId="77777777" w:rsidTr="009D7BC8">
        <w:trPr>
          <w:trHeight w:val="7"/>
        </w:trPr>
        <w:tc>
          <w:tcPr>
            <w:tcW w:w="2392" w:type="dxa"/>
          </w:tcPr>
          <w:p w14:paraId="2E57EA70" w14:textId="77777777" w:rsidR="00977EE0" w:rsidRPr="005B4576" w:rsidRDefault="00977EE0" w:rsidP="00977EE0">
            <w:pPr>
              <w:pStyle w:val="Tableheading"/>
              <w:jc w:val="left"/>
              <w:rPr>
                <w:rFonts w:cstheme="minorHAnsi"/>
                <w:sz w:val="20"/>
                <w:szCs w:val="20"/>
              </w:rPr>
            </w:pPr>
            <w:r w:rsidRPr="005B4576">
              <w:rPr>
                <w:rFonts w:cstheme="minorHAnsi"/>
                <w:sz w:val="20"/>
                <w:szCs w:val="20"/>
              </w:rPr>
              <w:t>GP</w:t>
            </w:r>
          </w:p>
        </w:tc>
        <w:tc>
          <w:tcPr>
            <w:tcW w:w="2293" w:type="dxa"/>
            <w:vAlign w:val="center"/>
          </w:tcPr>
          <w:p w14:paraId="7DC9A4AC" w14:textId="39C0E5BF" w:rsidR="00977EE0" w:rsidRPr="005B4576" w:rsidRDefault="00977EE0" w:rsidP="00977EE0">
            <w:pPr>
              <w:spacing w:before="60" w:line="264" w:lineRule="auto"/>
              <w:jc w:val="center"/>
              <w:rPr>
                <w:rFonts w:cstheme="minorHAnsi"/>
                <w:sz w:val="20"/>
                <w:szCs w:val="20"/>
              </w:rPr>
            </w:pPr>
            <w:r w:rsidRPr="005B4576">
              <w:rPr>
                <w:rFonts w:cstheme="minorHAnsi"/>
                <w:sz w:val="20"/>
                <w:szCs w:val="20"/>
              </w:rPr>
              <w:t>62,935 (81.2)</w:t>
            </w:r>
          </w:p>
        </w:tc>
        <w:tc>
          <w:tcPr>
            <w:tcW w:w="2107" w:type="dxa"/>
            <w:vAlign w:val="center"/>
          </w:tcPr>
          <w:p w14:paraId="3BBF6075" w14:textId="3F44F1DC" w:rsidR="00977EE0" w:rsidRPr="005B4576" w:rsidRDefault="00977EE0" w:rsidP="00977EE0">
            <w:pPr>
              <w:pStyle w:val="Tableheading"/>
              <w:spacing w:line="264" w:lineRule="auto"/>
              <w:rPr>
                <w:rFonts w:cstheme="minorHAnsi"/>
                <w:b w:val="0"/>
                <w:sz w:val="20"/>
                <w:szCs w:val="20"/>
              </w:rPr>
            </w:pPr>
            <w:r w:rsidRPr="005B4576">
              <w:rPr>
                <w:rFonts w:cstheme="minorHAnsi"/>
                <w:b w:val="0"/>
                <w:sz w:val="20"/>
                <w:szCs w:val="20"/>
              </w:rPr>
              <w:t>111,275 (79.4)</w:t>
            </w:r>
          </w:p>
        </w:tc>
        <w:tc>
          <w:tcPr>
            <w:tcW w:w="2074" w:type="dxa"/>
            <w:vAlign w:val="center"/>
          </w:tcPr>
          <w:p w14:paraId="37E439A7" w14:textId="2BA39C57" w:rsidR="00977EE0" w:rsidRPr="005B4576" w:rsidRDefault="00977EE0" w:rsidP="00977EE0">
            <w:pPr>
              <w:pStyle w:val="Tableheading"/>
              <w:spacing w:line="264" w:lineRule="auto"/>
              <w:rPr>
                <w:rFonts w:cstheme="minorHAnsi"/>
                <w:b w:val="0"/>
                <w:sz w:val="20"/>
                <w:szCs w:val="20"/>
              </w:rPr>
            </w:pPr>
            <w:r w:rsidRPr="005B4576">
              <w:rPr>
                <w:rFonts w:cstheme="minorHAnsi"/>
                <w:b w:val="0"/>
                <w:sz w:val="20"/>
                <w:szCs w:val="20"/>
              </w:rPr>
              <w:t>104,945 (77.9)</w:t>
            </w:r>
          </w:p>
        </w:tc>
      </w:tr>
      <w:tr w:rsidR="00977EE0" w:rsidRPr="005B4576" w14:paraId="5B129D38" w14:textId="77777777" w:rsidTr="009D7BC8">
        <w:trPr>
          <w:trHeight w:val="140"/>
        </w:trPr>
        <w:tc>
          <w:tcPr>
            <w:tcW w:w="2392" w:type="dxa"/>
          </w:tcPr>
          <w:p w14:paraId="116AEFCD" w14:textId="77777777" w:rsidR="00977EE0" w:rsidRPr="005B4576" w:rsidRDefault="00977EE0" w:rsidP="00977EE0">
            <w:pPr>
              <w:pStyle w:val="Tableheading"/>
              <w:jc w:val="left"/>
              <w:rPr>
                <w:rFonts w:cstheme="minorHAnsi"/>
                <w:sz w:val="20"/>
                <w:szCs w:val="20"/>
              </w:rPr>
            </w:pPr>
            <w:r w:rsidRPr="005B4576">
              <w:rPr>
                <w:rFonts w:cstheme="minorHAnsi"/>
                <w:sz w:val="20"/>
                <w:szCs w:val="20"/>
              </w:rPr>
              <w:t>Specialist</w:t>
            </w:r>
          </w:p>
        </w:tc>
        <w:tc>
          <w:tcPr>
            <w:tcW w:w="2293" w:type="dxa"/>
            <w:vAlign w:val="center"/>
          </w:tcPr>
          <w:p w14:paraId="4E7E49BD" w14:textId="386C4D0B" w:rsidR="00977EE0" w:rsidRPr="005B4576" w:rsidRDefault="00977EE0" w:rsidP="00977EE0">
            <w:pPr>
              <w:spacing w:before="60" w:line="264" w:lineRule="auto"/>
              <w:jc w:val="center"/>
              <w:rPr>
                <w:rFonts w:cstheme="minorHAnsi"/>
                <w:sz w:val="20"/>
                <w:szCs w:val="20"/>
              </w:rPr>
            </w:pPr>
            <w:r w:rsidRPr="005B4576">
              <w:rPr>
                <w:rFonts w:cstheme="minorHAnsi"/>
                <w:sz w:val="20"/>
                <w:szCs w:val="20"/>
              </w:rPr>
              <w:t>11,209 (14.5)</w:t>
            </w:r>
          </w:p>
        </w:tc>
        <w:tc>
          <w:tcPr>
            <w:tcW w:w="2107" w:type="dxa"/>
            <w:vAlign w:val="center"/>
          </w:tcPr>
          <w:p w14:paraId="5DDFAF53" w14:textId="4738A8F0" w:rsidR="00977EE0" w:rsidRPr="005B4576" w:rsidRDefault="00977EE0" w:rsidP="00977EE0">
            <w:pPr>
              <w:spacing w:before="60" w:line="264" w:lineRule="auto"/>
              <w:jc w:val="center"/>
              <w:rPr>
                <w:rFonts w:cstheme="minorHAnsi"/>
                <w:sz w:val="20"/>
                <w:szCs w:val="20"/>
              </w:rPr>
            </w:pPr>
            <w:r w:rsidRPr="005B4576">
              <w:rPr>
                <w:rFonts w:cstheme="minorHAnsi"/>
                <w:sz w:val="20"/>
                <w:szCs w:val="20"/>
              </w:rPr>
              <w:t>16,259 (11.6)</w:t>
            </w:r>
          </w:p>
        </w:tc>
        <w:tc>
          <w:tcPr>
            <w:tcW w:w="2074" w:type="dxa"/>
            <w:vAlign w:val="center"/>
          </w:tcPr>
          <w:p w14:paraId="6955F0EC" w14:textId="512E8068" w:rsidR="00977EE0" w:rsidRPr="005B4576" w:rsidRDefault="00977EE0" w:rsidP="00977EE0">
            <w:pPr>
              <w:spacing w:before="60" w:line="264" w:lineRule="auto"/>
              <w:jc w:val="center"/>
              <w:rPr>
                <w:rFonts w:cstheme="minorHAnsi"/>
                <w:sz w:val="20"/>
                <w:szCs w:val="20"/>
              </w:rPr>
            </w:pPr>
            <w:r w:rsidRPr="005B4576">
              <w:rPr>
                <w:rFonts w:cstheme="minorHAnsi"/>
                <w:sz w:val="20"/>
                <w:szCs w:val="20"/>
              </w:rPr>
              <w:t>15,246 (11.3)</w:t>
            </w:r>
          </w:p>
        </w:tc>
      </w:tr>
      <w:tr w:rsidR="00977EE0" w:rsidRPr="005B4576" w14:paraId="77E8907B" w14:textId="77777777" w:rsidTr="009D7BC8">
        <w:trPr>
          <w:trHeight w:val="7"/>
        </w:trPr>
        <w:tc>
          <w:tcPr>
            <w:tcW w:w="2392" w:type="dxa"/>
          </w:tcPr>
          <w:p w14:paraId="7426527E" w14:textId="77777777" w:rsidR="00977EE0" w:rsidRPr="005B4576" w:rsidRDefault="00977EE0" w:rsidP="00977EE0">
            <w:pPr>
              <w:pStyle w:val="Tableheading"/>
              <w:jc w:val="left"/>
              <w:rPr>
                <w:rFonts w:cstheme="minorHAnsi"/>
                <w:sz w:val="20"/>
                <w:szCs w:val="20"/>
              </w:rPr>
            </w:pPr>
            <w:r w:rsidRPr="005B4576">
              <w:rPr>
                <w:rFonts w:cstheme="minorHAnsi"/>
                <w:sz w:val="20"/>
                <w:szCs w:val="20"/>
              </w:rPr>
              <w:t>Nurse prescriber</w:t>
            </w:r>
          </w:p>
        </w:tc>
        <w:tc>
          <w:tcPr>
            <w:tcW w:w="2293" w:type="dxa"/>
            <w:vAlign w:val="center"/>
          </w:tcPr>
          <w:p w14:paraId="7D37B437" w14:textId="3EA4FC0E" w:rsidR="00977EE0" w:rsidRPr="005B4576" w:rsidRDefault="00977EE0" w:rsidP="00977EE0">
            <w:pPr>
              <w:spacing w:before="60" w:line="264" w:lineRule="auto"/>
              <w:jc w:val="center"/>
              <w:rPr>
                <w:rFonts w:cstheme="minorHAnsi"/>
                <w:sz w:val="20"/>
                <w:szCs w:val="20"/>
              </w:rPr>
            </w:pPr>
            <w:r w:rsidRPr="005B4576">
              <w:rPr>
                <w:rFonts w:cstheme="minorHAnsi"/>
                <w:sz w:val="20"/>
                <w:szCs w:val="20"/>
              </w:rPr>
              <w:t>778 (1.0)</w:t>
            </w:r>
          </w:p>
        </w:tc>
        <w:tc>
          <w:tcPr>
            <w:tcW w:w="2107" w:type="dxa"/>
            <w:vAlign w:val="center"/>
          </w:tcPr>
          <w:p w14:paraId="5D099957" w14:textId="291A69D1" w:rsidR="00977EE0" w:rsidRPr="005B4576" w:rsidRDefault="00977EE0" w:rsidP="00977EE0">
            <w:pPr>
              <w:spacing w:before="60" w:line="264" w:lineRule="auto"/>
              <w:jc w:val="center"/>
              <w:rPr>
                <w:rFonts w:cstheme="minorHAnsi"/>
                <w:sz w:val="20"/>
                <w:szCs w:val="20"/>
              </w:rPr>
            </w:pPr>
            <w:r w:rsidRPr="005B4576">
              <w:rPr>
                <w:rFonts w:cstheme="minorHAnsi"/>
                <w:sz w:val="20"/>
                <w:szCs w:val="20"/>
              </w:rPr>
              <w:t>1219 (0.9)</w:t>
            </w:r>
          </w:p>
        </w:tc>
        <w:tc>
          <w:tcPr>
            <w:tcW w:w="2074" w:type="dxa"/>
            <w:vAlign w:val="center"/>
          </w:tcPr>
          <w:p w14:paraId="544C8615" w14:textId="22B159B5" w:rsidR="00977EE0" w:rsidRPr="005B4576" w:rsidRDefault="00977EE0" w:rsidP="00977EE0">
            <w:pPr>
              <w:spacing w:before="60" w:line="264" w:lineRule="auto"/>
              <w:jc w:val="center"/>
              <w:rPr>
                <w:rFonts w:cstheme="minorHAnsi"/>
                <w:sz w:val="20"/>
                <w:szCs w:val="20"/>
              </w:rPr>
            </w:pPr>
            <w:r w:rsidRPr="005B4576">
              <w:rPr>
                <w:rFonts w:cstheme="minorHAnsi"/>
                <w:sz w:val="20"/>
                <w:szCs w:val="20"/>
              </w:rPr>
              <w:t>1651 (1.2)</w:t>
            </w:r>
          </w:p>
        </w:tc>
      </w:tr>
      <w:tr w:rsidR="00977EE0" w:rsidRPr="005B4576" w14:paraId="04B1C211" w14:textId="77777777" w:rsidTr="009D7BC8">
        <w:trPr>
          <w:trHeight w:val="7"/>
        </w:trPr>
        <w:tc>
          <w:tcPr>
            <w:tcW w:w="2392" w:type="dxa"/>
          </w:tcPr>
          <w:p w14:paraId="2FFBAABB" w14:textId="77777777" w:rsidR="00977EE0" w:rsidRPr="005B4576" w:rsidRDefault="00977EE0" w:rsidP="00977EE0">
            <w:pPr>
              <w:pStyle w:val="Tableheading"/>
              <w:jc w:val="left"/>
              <w:rPr>
                <w:rFonts w:cstheme="minorHAnsi"/>
                <w:sz w:val="20"/>
                <w:szCs w:val="20"/>
              </w:rPr>
            </w:pPr>
            <w:r w:rsidRPr="005B4576">
              <w:rPr>
                <w:rFonts w:cstheme="minorHAnsi"/>
                <w:sz w:val="20"/>
                <w:szCs w:val="20"/>
              </w:rPr>
              <w:t xml:space="preserve">Missing </w:t>
            </w:r>
          </w:p>
        </w:tc>
        <w:tc>
          <w:tcPr>
            <w:tcW w:w="2293" w:type="dxa"/>
            <w:vAlign w:val="center"/>
          </w:tcPr>
          <w:p w14:paraId="64D19F13" w14:textId="785F883C" w:rsidR="00977EE0" w:rsidRPr="005B4576" w:rsidRDefault="00977EE0" w:rsidP="00977EE0">
            <w:pPr>
              <w:spacing w:before="60" w:line="264" w:lineRule="auto"/>
              <w:jc w:val="center"/>
              <w:rPr>
                <w:rFonts w:cstheme="minorHAnsi"/>
                <w:sz w:val="20"/>
                <w:szCs w:val="20"/>
              </w:rPr>
            </w:pPr>
            <w:r w:rsidRPr="005B4576">
              <w:rPr>
                <w:rFonts w:cstheme="minorHAnsi"/>
                <w:sz w:val="20"/>
                <w:szCs w:val="20"/>
              </w:rPr>
              <w:t>2590 (3.3)</w:t>
            </w:r>
          </w:p>
        </w:tc>
        <w:tc>
          <w:tcPr>
            <w:tcW w:w="2107" w:type="dxa"/>
            <w:vAlign w:val="center"/>
          </w:tcPr>
          <w:p w14:paraId="58D07F42" w14:textId="38671CE7" w:rsidR="00977EE0" w:rsidRPr="005B4576" w:rsidRDefault="00977EE0" w:rsidP="00977EE0">
            <w:pPr>
              <w:spacing w:before="60" w:line="264" w:lineRule="auto"/>
              <w:jc w:val="center"/>
              <w:rPr>
                <w:rFonts w:cstheme="minorHAnsi"/>
                <w:sz w:val="20"/>
                <w:szCs w:val="20"/>
              </w:rPr>
            </w:pPr>
            <w:r w:rsidRPr="005B4576">
              <w:rPr>
                <w:rFonts w:cstheme="minorHAnsi"/>
                <w:sz w:val="20"/>
                <w:szCs w:val="20"/>
              </w:rPr>
              <w:t>11,389 (8.1)</w:t>
            </w:r>
          </w:p>
        </w:tc>
        <w:tc>
          <w:tcPr>
            <w:tcW w:w="2074" w:type="dxa"/>
            <w:vAlign w:val="center"/>
          </w:tcPr>
          <w:p w14:paraId="51AEDB45" w14:textId="529687F3" w:rsidR="00977EE0" w:rsidRPr="005B4576" w:rsidRDefault="00977EE0" w:rsidP="00977EE0">
            <w:pPr>
              <w:spacing w:before="60" w:line="264" w:lineRule="auto"/>
              <w:jc w:val="center"/>
              <w:rPr>
                <w:rFonts w:cstheme="minorHAnsi"/>
                <w:sz w:val="20"/>
                <w:szCs w:val="20"/>
              </w:rPr>
            </w:pPr>
            <w:r w:rsidRPr="005B4576">
              <w:rPr>
                <w:rFonts w:cstheme="minorHAnsi"/>
                <w:sz w:val="20"/>
                <w:szCs w:val="20"/>
              </w:rPr>
              <w:t>12,931 (9.6)</w:t>
            </w:r>
          </w:p>
        </w:tc>
      </w:tr>
    </w:tbl>
    <w:p w14:paraId="6EC8CD7D" w14:textId="61E66127" w:rsidR="00734A20" w:rsidRDefault="00877320" w:rsidP="00FC41B9">
      <w:pPr>
        <w:pStyle w:val="Heading2"/>
      </w:pPr>
      <w:r>
        <w:t xml:space="preserve">Number of patients dispensed </w:t>
      </w:r>
      <w:proofErr w:type="spellStart"/>
      <w:r>
        <w:t>PrEP</w:t>
      </w:r>
      <w:proofErr w:type="spellEnd"/>
      <w:r>
        <w:t xml:space="preserve"> </w:t>
      </w:r>
    </w:p>
    <w:p w14:paraId="75C573FF" w14:textId="77777777" w:rsidR="00CF13E9" w:rsidRPr="0057280A" w:rsidRDefault="00CF13E9" w:rsidP="00D70BBD">
      <w:pPr>
        <w:rPr>
          <w:b/>
          <w:bCs/>
        </w:rPr>
      </w:pPr>
      <w:bookmarkStart w:id="10" w:name="_Hlk82682263"/>
      <w:r w:rsidRPr="0057280A">
        <w:rPr>
          <w:b/>
          <w:bCs/>
        </w:rPr>
        <w:t>Prevalent</w:t>
      </w:r>
    </w:p>
    <w:p w14:paraId="5EC8F3E0" w14:textId="51D6315E" w:rsidR="00361631" w:rsidRDefault="00361631" w:rsidP="00361631">
      <w:bookmarkStart w:id="11" w:name="_Hlk83033453"/>
      <w:r>
        <w:t>In the first year since PBS listing</w:t>
      </w:r>
      <w:bookmarkEnd w:id="11"/>
      <w:r>
        <w:t xml:space="preserve">, 22,403 patients </w:t>
      </w:r>
      <w:r w:rsidR="00317302">
        <w:t>were dispensed a</w:t>
      </w:r>
      <w:r>
        <w:t xml:space="preserve"> </w:t>
      </w:r>
      <w:proofErr w:type="spellStart"/>
      <w:r>
        <w:t>PrEP</w:t>
      </w:r>
      <w:proofErr w:type="spellEnd"/>
      <w:r>
        <w:t xml:space="preserve"> prescription and i</w:t>
      </w:r>
      <w:r w:rsidRPr="00E76B98">
        <w:t xml:space="preserve">n </w:t>
      </w:r>
      <w:r>
        <w:t xml:space="preserve">the second year </w:t>
      </w:r>
      <w:r w:rsidR="000325CD">
        <w:t>after</w:t>
      </w:r>
      <w:r>
        <w:t xml:space="preserve"> listing this figure increased by </w:t>
      </w:r>
      <w:r w:rsidR="00910035">
        <w:t>39.1</w:t>
      </w:r>
      <w:r>
        <w:t xml:space="preserve">% to </w:t>
      </w:r>
      <w:r w:rsidR="00317302">
        <w:t>31,159 people</w:t>
      </w:r>
      <w:r w:rsidR="0098460F">
        <w:t xml:space="preserve"> (Table 4; Figure </w:t>
      </w:r>
      <w:r w:rsidR="006E4D86">
        <w:t>6</w:t>
      </w:r>
      <w:r w:rsidR="0098460F">
        <w:t>)</w:t>
      </w:r>
      <w:r>
        <w:t xml:space="preserve">. </w:t>
      </w:r>
      <w:r w:rsidR="007A3A75">
        <w:t xml:space="preserve">In the third year </w:t>
      </w:r>
      <w:r w:rsidR="00AB3063">
        <w:t>after</w:t>
      </w:r>
      <w:r w:rsidR="007A3A75">
        <w:t xml:space="preserve"> listing t</w:t>
      </w:r>
      <w:r>
        <w:t>he</w:t>
      </w:r>
      <w:r w:rsidR="00662390">
        <w:t xml:space="preserve"> number of patients dispensed </w:t>
      </w:r>
      <w:proofErr w:type="spellStart"/>
      <w:r w:rsidR="00662390">
        <w:t>PrEP</w:t>
      </w:r>
      <w:proofErr w:type="spellEnd"/>
      <w:r w:rsidR="00662390">
        <w:t xml:space="preserve"> </w:t>
      </w:r>
      <w:r w:rsidR="00B5311F">
        <w:t>remained similar</w:t>
      </w:r>
      <w:r w:rsidR="00393443">
        <w:t xml:space="preserve">, </w:t>
      </w:r>
      <w:r w:rsidR="006E4D86">
        <w:t>at 31</w:t>
      </w:r>
      <w:r w:rsidR="004D3A36">
        <w:t>,</w:t>
      </w:r>
      <w:r w:rsidR="006E4D86">
        <w:t xml:space="preserve">124 people </w:t>
      </w:r>
      <w:r w:rsidRPr="0027404E">
        <w:t xml:space="preserve">(Table </w:t>
      </w:r>
      <w:r w:rsidR="006E4D86">
        <w:t xml:space="preserve">4; </w:t>
      </w:r>
      <w:r w:rsidRPr="0027404E">
        <w:t xml:space="preserve">Figure </w:t>
      </w:r>
      <w:r w:rsidR="006E4D86">
        <w:t>6</w:t>
      </w:r>
      <w:r w:rsidRPr="0027404E">
        <w:t>)</w:t>
      </w:r>
      <w:r w:rsidR="006E4D86">
        <w:t>.</w:t>
      </w:r>
    </w:p>
    <w:p w14:paraId="2EC41156" w14:textId="1CDB0BAC" w:rsidR="00CF13E9" w:rsidRPr="0057280A" w:rsidRDefault="00CF13E9" w:rsidP="00D70BBD">
      <w:pPr>
        <w:rPr>
          <w:b/>
          <w:bCs/>
        </w:rPr>
      </w:pPr>
      <w:r w:rsidRPr="0057280A">
        <w:rPr>
          <w:b/>
          <w:bCs/>
        </w:rPr>
        <w:t>Incident (newly dispensed)</w:t>
      </w:r>
    </w:p>
    <w:p w14:paraId="1A5B86AD" w14:textId="48E0F28B" w:rsidR="00CF13E9" w:rsidRDefault="00CF13E9" w:rsidP="00D70BBD">
      <w:r>
        <w:t>Since</w:t>
      </w:r>
      <w:r w:rsidRPr="00CF13E9">
        <w:t xml:space="preserve"> PBS listing, the number of patients </w:t>
      </w:r>
      <w:r>
        <w:t xml:space="preserve">newly </w:t>
      </w:r>
      <w:r w:rsidRPr="00CF13E9">
        <w:t xml:space="preserve">dispensed </w:t>
      </w:r>
      <w:r w:rsidRPr="00BE2E1C">
        <w:t xml:space="preserve">PBS-subsidised </w:t>
      </w:r>
      <w:proofErr w:type="spellStart"/>
      <w:r w:rsidRPr="00CF13E9">
        <w:t>PrEP</w:t>
      </w:r>
      <w:proofErr w:type="spellEnd"/>
      <w:r w:rsidRPr="00CF13E9">
        <w:t xml:space="preserve"> at least once </w:t>
      </w:r>
      <w:r>
        <w:t xml:space="preserve">decreased </w:t>
      </w:r>
      <w:r w:rsidRPr="00CF13E9">
        <w:t>year o</w:t>
      </w:r>
      <w:r>
        <w:t>n</w:t>
      </w:r>
      <w:r w:rsidRPr="00CF13E9">
        <w:t xml:space="preserve"> year (Table </w:t>
      </w:r>
      <w:r w:rsidR="004D3A36">
        <w:t>5</w:t>
      </w:r>
      <w:r w:rsidRPr="00CF13E9">
        <w:t xml:space="preserve">, Figure </w:t>
      </w:r>
      <w:r w:rsidR="00282CB6">
        <w:t>6</w:t>
      </w:r>
      <w:r w:rsidRPr="00CF13E9">
        <w:t xml:space="preserve">). </w:t>
      </w:r>
      <w:r w:rsidR="004D3A36" w:rsidRPr="004D3A36">
        <w:t>In the first year since PBS listing</w:t>
      </w:r>
      <w:r w:rsidRPr="00CF13E9">
        <w:t xml:space="preserve">, </w:t>
      </w:r>
      <w:r w:rsidR="00FD4FF9">
        <w:t>22,403</w:t>
      </w:r>
      <w:r w:rsidRPr="00CF13E9">
        <w:t xml:space="preserve"> patients were dispensed </w:t>
      </w:r>
      <w:r w:rsidR="00CE115C">
        <w:t>a</w:t>
      </w:r>
      <w:r w:rsidRPr="00CF13E9">
        <w:t xml:space="preserve"> </w:t>
      </w:r>
      <w:proofErr w:type="spellStart"/>
      <w:r w:rsidRPr="00CF13E9">
        <w:t>PrEP</w:t>
      </w:r>
      <w:proofErr w:type="spellEnd"/>
      <w:r w:rsidR="00CE115C">
        <w:t xml:space="preserve"> prescription</w:t>
      </w:r>
      <w:r w:rsidRPr="00CF13E9">
        <w:t xml:space="preserve"> </w:t>
      </w:r>
      <w:r>
        <w:t>for the first time</w:t>
      </w:r>
      <w:r w:rsidRPr="00CF13E9">
        <w:t xml:space="preserve">, with this figure </w:t>
      </w:r>
      <w:r>
        <w:t>de</w:t>
      </w:r>
      <w:r w:rsidRPr="00CF13E9">
        <w:t xml:space="preserve">creasing </w:t>
      </w:r>
      <w:r w:rsidR="00326701">
        <w:t>by 40.</w:t>
      </w:r>
      <w:r w:rsidR="00C87AE4">
        <w:t>8</w:t>
      </w:r>
      <w:r w:rsidR="00326701">
        <w:t xml:space="preserve">% </w:t>
      </w:r>
      <w:r w:rsidRPr="00CF13E9">
        <w:t xml:space="preserve">to </w:t>
      </w:r>
      <w:r w:rsidR="00FD4FF9">
        <w:t>13,254</w:t>
      </w:r>
      <w:r w:rsidRPr="00CF13E9">
        <w:t xml:space="preserve"> patients </w:t>
      </w:r>
      <w:r w:rsidR="0003439B" w:rsidRPr="0003439B">
        <w:t xml:space="preserve">dispensed a </w:t>
      </w:r>
      <w:proofErr w:type="spellStart"/>
      <w:r w:rsidR="0003439B" w:rsidRPr="0003439B">
        <w:t>PrEP</w:t>
      </w:r>
      <w:proofErr w:type="spellEnd"/>
      <w:r w:rsidR="0003439B" w:rsidRPr="0003439B">
        <w:t xml:space="preserve"> prescription for the first time </w:t>
      </w:r>
      <w:r w:rsidRPr="00CF13E9">
        <w:t xml:space="preserve">in </w:t>
      </w:r>
      <w:r w:rsidR="00DA3D6A">
        <w:t>the second year after listing</w:t>
      </w:r>
      <w:r w:rsidR="00D307C3">
        <w:t xml:space="preserve">. </w:t>
      </w:r>
      <w:r w:rsidR="002871E9">
        <w:t>Between the second and third years after listing t</w:t>
      </w:r>
      <w:r w:rsidR="00D307C3">
        <w:t xml:space="preserve">here was a </w:t>
      </w:r>
      <w:r w:rsidR="002871E9">
        <w:t>34.</w:t>
      </w:r>
      <w:r w:rsidR="00EA66E1">
        <w:t>8</w:t>
      </w:r>
      <w:r w:rsidR="002871E9">
        <w:t xml:space="preserve">% reduction </w:t>
      </w:r>
      <w:r w:rsidR="00EA66E1">
        <w:t xml:space="preserve">in the number of </w:t>
      </w:r>
      <w:r w:rsidR="00EC6373">
        <w:t xml:space="preserve">patients </w:t>
      </w:r>
      <w:r w:rsidR="00EA66E1">
        <w:t xml:space="preserve">incident </w:t>
      </w:r>
      <w:proofErr w:type="spellStart"/>
      <w:r w:rsidR="00EC6373">
        <w:t>PrEP</w:t>
      </w:r>
      <w:proofErr w:type="spellEnd"/>
      <w:r w:rsidR="00EC6373">
        <w:t xml:space="preserve">, </w:t>
      </w:r>
      <w:r w:rsidR="002871E9">
        <w:t>to</w:t>
      </w:r>
      <w:r w:rsidRPr="00CF13E9">
        <w:t xml:space="preserve"> </w:t>
      </w:r>
      <w:r w:rsidR="00DA3D6A">
        <w:t>8640</w:t>
      </w:r>
      <w:r w:rsidRPr="00CF13E9">
        <w:t xml:space="preserve"> patients in </w:t>
      </w:r>
      <w:r w:rsidR="00DA3D6A">
        <w:t xml:space="preserve">the third year </w:t>
      </w:r>
      <w:r w:rsidRPr="00CF13E9">
        <w:t xml:space="preserve">(Table </w:t>
      </w:r>
      <w:r w:rsidR="00DA3D6A">
        <w:t>5</w:t>
      </w:r>
      <w:r w:rsidRPr="00CF13E9">
        <w:t xml:space="preserve">, Figure </w:t>
      </w:r>
      <w:r w:rsidR="00282CB6">
        <w:t>6</w:t>
      </w:r>
      <w:r w:rsidRPr="00CF13E9">
        <w:t>).</w:t>
      </w:r>
    </w:p>
    <w:p w14:paraId="653505E2" w14:textId="1BE8481C" w:rsidR="0057280A" w:rsidRDefault="005B558F" w:rsidP="003F160C">
      <w:pPr>
        <w:rPr>
          <w:rFonts w:cstheme="minorHAnsi"/>
          <w:sz w:val="20"/>
          <w:szCs w:val="20"/>
        </w:rPr>
      </w:pPr>
      <w:bookmarkStart w:id="12" w:name="_Hlk82681784"/>
      <w:bookmarkEnd w:id="10"/>
      <w:r>
        <w:rPr>
          <w:noProof/>
        </w:rPr>
        <w:drawing>
          <wp:inline distT="0" distB="0" distL="0" distR="0" wp14:anchorId="392321CE" wp14:editId="082C4E3D">
            <wp:extent cx="5570220" cy="2811780"/>
            <wp:effectExtent l="0" t="0" r="11430" b="7620"/>
            <wp:docPr id="20" name="Chart 20" descr="Count of patients prevalent (blue line) and incident (red line) to PrEP per year since listing on 1 April 2018 to 30 March 2021">
              <a:extLst xmlns:a="http://schemas.openxmlformats.org/drawingml/2006/main">
                <a:ext uri="{FF2B5EF4-FFF2-40B4-BE49-F238E27FC236}">
                  <a16:creationId xmlns:a16="http://schemas.microsoft.com/office/drawing/2014/main" id="{A7E3729D-462C-4C7B-9000-C6242D5918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18668E8" w14:textId="68FF1FE5" w:rsidR="006B0CD8" w:rsidRDefault="003F160C" w:rsidP="003F160C">
      <w:pPr>
        <w:rPr>
          <w:b/>
          <w:bCs/>
        </w:rPr>
      </w:pPr>
      <w:r>
        <w:rPr>
          <w:b/>
          <w:bCs/>
        </w:rPr>
        <w:lastRenderedPageBreak/>
        <w:t xml:space="preserve">Figure </w:t>
      </w:r>
      <w:r w:rsidR="00282CB6">
        <w:rPr>
          <w:b/>
          <w:bCs/>
        </w:rPr>
        <w:t>6</w:t>
      </w:r>
      <w:r>
        <w:rPr>
          <w:b/>
          <w:bCs/>
        </w:rPr>
        <w:t xml:space="preserve">: </w:t>
      </w:r>
      <w:r w:rsidR="00224C88">
        <w:rPr>
          <w:b/>
          <w:bCs/>
        </w:rPr>
        <w:t>C</w:t>
      </w:r>
      <w:r w:rsidRPr="003F160C">
        <w:rPr>
          <w:b/>
          <w:bCs/>
        </w:rPr>
        <w:t xml:space="preserve">ount of patients prevalent </w:t>
      </w:r>
      <w:r>
        <w:rPr>
          <w:b/>
          <w:bCs/>
        </w:rPr>
        <w:t>(blue line) and incident (</w:t>
      </w:r>
      <w:r w:rsidR="00224C88">
        <w:rPr>
          <w:b/>
          <w:bCs/>
        </w:rPr>
        <w:t>red</w:t>
      </w:r>
      <w:r>
        <w:rPr>
          <w:b/>
          <w:bCs/>
        </w:rPr>
        <w:t xml:space="preserve"> line) </w:t>
      </w:r>
      <w:r w:rsidRPr="003F160C">
        <w:rPr>
          <w:b/>
          <w:bCs/>
        </w:rPr>
        <w:t xml:space="preserve">to </w:t>
      </w:r>
      <w:proofErr w:type="spellStart"/>
      <w:r w:rsidRPr="003F160C">
        <w:rPr>
          <w:b/>
          <w:bCs/>
        </w:rPr>
        <w:t>PrEP</w:t>
      </w:r>
      <w:proofErr w:type="spellEnd"/>
      <w:r w:rsidR="00DE2453">
        <w:rPr>
          <w:b/>
          <w:bCs/>
        </w:rPr>
        <w:t xml:space="preserve"> per year</w:t>
      </w:r>
      <w:r w:rsidR="00115333">
        <w:rPr>
          <w:b/>
          <w:bCs/>
        </w:rPr>
        <w:t xml:space="preserve"> </w:t>
      </w:r>
      <w:r w:rsidR="00856349" w:rsidRPr="00856349">
        <w:rPr>
          <w:b/>
          <w:bCs/>
        </w:rPr>
        <w:t>since listing on 1 April 2018 to 30 March 2021</w:t>
      </w:r>
    </w:p>
    <w:p w14:paraId="1E971849" w14:textId="72A822D7" w:rsidR="00B8622B" w:rsidRPr="006B0CD8" w:rsidRDefault="00B8622B" w:rsidP="003F160C">
      <w:pPr>
        <w:rPr>
          <w:b/>
          <w:bCs/>
        </w:rPr>
      </w:pPr>
      <w:bookmarkStart w:id="13" w:name="_Hlk83030266"/>
      <w:r w:rsidRPr="006B0CD8">
        <w:rPr>
          <w:sz w:val="20"/>
          <w:szCs w:val="20"/>
        </w:rPr>
        <w:t xml:space="preserve">2018-19 </w:t>
      </w:r>
      <w:r w:rsidR="0098350F">
        <w:rPr>
          <w:sz w:val="20"/>
          <w:szCs w:val="20"/>
        </w:rPr>
        <w:t xml:space="preserve">- </w:t>
      </w:r>
      <w:r w:rsidRPr="006B0CD8">
        <w:rPr>
          <w:sz w:val="20"/>
          <w:szCs w:val="20"/>
        </w:rPr>
        <w:t xml:space="preserve">1 April 2018 to 31 March 2019; 2019-20 </w:t>
      </w:r>
      <w:r w:rsidR="0098350F">
        <w:rPr>
          <w:sz w:val="20"/>
          <w:szCs w:val="20"/>
        </w:rPr>
        <w:t>-</w:t>
      </w:r>
      <w:r w:rsidRPr="006B0CD8">
        <w:rPr>
          <w:sz w:val="20"/>
          <w:szCs w:val="20"/>
        </w:rPr>
        <w:t xml:space="preserve"> 1 April 2019 to 31 March 2020; 2020-21 </w:t>
      </w:r>
      <w:r w:rsidR="0098350F">
        <w:rPr>
          <w:sz w:val="20"/>
          <w:szCs w:val="20"/>
        </w:rPr>
        <w:t xml:space="preserve">- </w:t>
      </w:r>
      <w:r w:rsidRPr="006B0CD8">
        <w:rPr>
          <w:sz w:val="20"/>
          <w:szCs w:val="20"/>
        </w:rPr>
        <w:t>1 April 2020 to 31 March 2021.</w:t>
      </w:r>
    </w:p>
    <w:bookmarkEnd w:id="13"/>
    <w:p w14:paraId="76FA46B9" w14:textId="77777777" w:rsidR="00705109" w:rsidRDefault="00705109" w:rsidP="00705109">
      <w:r>
        <w:t xml:space="preserve">These findings align with </w:t>
      </w:r>
      <w:bookmarkStart w:id="14" w:name="_Hlk82683592"/>
      <w:r>
        <w:t>data from the Kirby Institute</w:t>
      </w:r>
      <w:bookmarkEnd w:id="14"/>
      <w:r>
        <w:t xml:space="preserve">, showing </w:t>
      </w:r>
      <w:r w:rsidRPr="00CF13E9">
        <w:t xml:space="preserve">the number of patients </w:t>
      </w:r>
      <w:r>
        <w:t xml:space="preserve">newly </w:t>
      </w:r>
      <w:r w:rsidRPr="00CF13E9">
        <w:t xml:space="preserve">dispensed </w:t>
      </w:r>
      <w:r w:rsidRPr="00BE2E1C">
        <w:t xml:space="preserve">PBS-subsidised </w:t>
      </w:r>
      <w:proofErr w:type="spellStart"/>
      <w:r w:rsidRPr="00CF13E9">
        <w:t>PrEP</w:t>
      </w:r>
      <w:proofErr w:type="spellEnd"/>
      <w:r>
        <w:t xml:space="preserve"> in each calendar quarter decreased over time, with the biggest drop occurring in the first quarter of 2020 (Figure 7), due to the impacts of COVID-19 restrictions on sexual practice and accessing healthcare. However, quarterly data shows that, since the second quarter of 2020, there has been an increase in the number of patients dispensed </w:t>
      </w:r>
      <w:proofErr w:type="spellStart"/>
      <w:r>
        <w:t>PrEP</w:t>
      </w:r>
      <w:proofErr w:type="spellEnd"/>
      <w:r>
        <w:t xml:space="preserve"> for the first time to almost pre-COVID-19 level in the first quarter of 2021. </w:t>
      </w:r>
    </w:p>
    <w:p w14:paraId="18D258C8" w14:textId="77777777" w:rsidR="00705109" w:rsidRDefault="00705109" w:rsidP="003F160C">
      <w:pPr>
        <w:rPr>
          <w:b/>
          <w:bCs/>
        </w:rPr>
      </w:pPr>
    </w:p>
    <w:bookmarkEnd w:id="12"/>
    <w:p w14:paraId="5664F82E" w14:textId="77777777" w:rsidR="0057280A" w:rsidRDefault="00CF13E9" w:rsidP="00B10618">
      <w:pPr>
        <w:rPr>
          <w:b/>
          <w:bCs/>
        </w:rPr>
      </w:pPr>
      <w:r>
        <w:rPr>
          <w:noProof/>
        </w:rPr>
        <w:drawing>
          <wp:inline distT="0" distB="0" distL="0" distR="0" wp14:anchorId="52E8C598" wp14:editId="345E4C76">
            <wp:extent cx="4539904" cy="3128010"/>
            <wp:effectExtent l="171450" t="171450" r="356235" b="358140"/>
            <wp:docPr id="6" name="Picture 6" descr="Quarterly count of patients newly dispensed PrEP (incident patients), April 2018 to March 2021 (from the Kirby Institute). the number of patients newly dispensed PBS-subsidised PrEP in each calendar quarter decreased over time, with the biggest drop occurring in the first quarter of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Quarterly count of patients newly dispensed PrEP (incident patients), April 2018 to March 2021 (from the Kirby Institute). the number of patients newly dispensed PBS-subsidised PrEP in each calendar quarter decreased over time, with the biggest drop occurring in the first quarter of 2020"/>
                    <pic:cNvPicPr/>
                  </pic:nvPicPr>
                  <pic:blipFill rotWithShape="1">
                    <a:blip r:embed="rId21"/>
                    <a:srcRect l="1173" t="5988" r="1362" b="1658"/>
                    <a:stretch/>
                  </pic:blipFill>
                  <pic:spPr bwMode="auto">
                    <a:xfrm>
                      <a:off x="0" y="0"/>
                      <a:ext cx="4631057" cy="319081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B09ADFF" w14:textId="7F3D224D" w:rsidR="00B10618" w:rsidRPr="0057280A" w:rsidRDefault="00B10618" w:rsidP="00B10618">
      <w:r>
        <w:rPr>
          <w:b/>
          <w:bCs/>
        </w:rPr>
        <w:t xml:space="preserve">Figure </w:t>
      </w:r>
      <w:r w:rsidR="00282CB6">
        <w:rPr>
          <w:b/>
          <w:bCs/>
        </w:rPr>
        <w:t>7</w:t>
      </w:r>
      <w:r>
        <w:rPr>
          <w:b/>
          <w:bCs/>
        </w:rPr>
        <w:t xml:space="preserve">: Quarterly </w:t>
      </w:r>
      <w:r w:rsidRPr="003F160C">
        <w:rPr>
          <w:b/>
          <w:bCs/>
        </w:rPr>
        <w:t xml:space="preserve">count of patients </w:t>
      </w:r>
      <w:r w:rsidR="0057280A">
        <w:rPr>
          <w:b/>
          <w:bCs/>
        </w:rPr>
        <w:t xml:space="preserve">newly dispensed </w:t>
      </w:r>
      <w:proofErr w:type="spellStart"/>
      <w:r w:rsidR="0057280A">
        <w:rPr>
          <w:b/>
          <w:bCs/>
        </w:rPr>
        <w:t>PrEP</w:t>
      </w:r>
      <w:proofErr w:type="spellEnd"/>
      <w:r w:rsidR="0057280A">
        <w:rPr>
          <w:b/>
          <w:bCs/>
        </w:rPr>
        <w:t xml:space="preserve"> (</w:t>
      </w:r>
      <w:r>
        <w:rPr>
          <w:b/>
          <w:bCs/>
        </w:rPr>
        <w:t>incident</w:t>
      </w:r>
      <w:r w:rsidR="0057280A">
        <w:rPr>
          <w:b/>
          <w:bCs/>
        </w:rPr>
        <w:t xml:space="preserve"> patients)</w:t>
      </w:r>
      <w:r>
        <w:rPr>
          <w:b/>
          <w:bCs/>
        </w:rPr>
        <w:t>,</w:t>
      </w:r>
      <w:r w:rsidR="00EE13DD">
        <w:rPr>
          <w:b/>
          <w:bCs/>
        </w:rPr>
        <w:t xml:space="preserve"> April</w:t>
      </w:r>
      <w:r>
        <w:rPr>
          <w:b/>
          <w:bCs/>
        </w:rPr>
        <w:t xml:space="preserve"> </w:t>
      </w:r>
      <w:r w:rsidRPr="003F160C">
        <w:rPr>
          <w:b/>
          <w:bCs/>
        </w:rPr>
        <w:t xml:space="preserve">2018 to </w:t>
      </w:r>
      <w:r w:rsidR="00BD50CE">
        <w:rPr>
          <w:b/>
          <w:bCs/>
        </w:rPr>
        <w:t xml:space="preserve">March </w:t>
      </w:r>
      <w:r w:rsidRPr="003F160C">
        <w:rPr>
          <w:b/>
          <w:bCs/>
        </w:rPr>
        <w:t>2021</w:t>
      </w:r>
      <w:r w:rsidR="0057280A">
        <w:rPr>
          <w:b/>
          <w:bCs/>
        </w:rPr>
        <w:t xml:space="preserve"> (from the Kirby Institute)</w:t>
      </w:r>
      <w:r w:rsidR="00D27E2F">
        <w:rPr>
          <w:b/>
          <w:bCs/>
        </w:rPr>
        <w:fldChar w:fldCharType="begin"/>
      </w:r>
      <w:r w:rsidR="00D27E2F">
        <w:rPr>
          <w:b/>
          <w:bCs/>
        </w:rPr>
        <w:instrText xml:space="preserve"> ADDIN EN.CITE &lt;EndNote&gt;&lt;Cite&gt;&lt;Author&gt;The Kirby Institute&lt;/Author&gt;&lt;Year&gt;2021&lt;/Year&gt;&lt;RecNum&gt;153&lt;/RecNum&gt;&lt;DisplayText&gt;&lt;style face="superscript"&gt;4&lt;/style&gt;&lt;/DisplayText&gt;&lt;record&gt;&lt;rec-number&gt;153&lt;/rec-number&gt;&lt;foreign-keys&gt;&lt;key app="EN" db-id="svrtft9r12pt9qeewaxvzdamxa9zswadspz9" timestamp="1628513067"&gt;153&lt;/key&gt;&lt;/foreign-keys&gt;&lt;ref-type name="Report"&gt;27&lt;/ref-type&gt;&lt;contributors&gt;&lt;authors&gt;&lt;author&gt;The Kirby Institute,&lt;/author&gt;&lt;/authors&gt;&lt;/contributors&gt;&lt;titles&gt;&lt;title&gt;Monitoring HIV Pre-exposure Prophylaxis Uptake in Australia (Issue 4)&lt;/title&gt;&lt;/titles&gt;&lt;dates&gt;&lt;year&gt;2021&lt;/year&gt;&lt;/dates&gt;&lt;pub-location&gt;Sydney&lt;/pub-location&gt;&lt;publisher&gt;UNSW Sydney&lt;/publisher&gt;&lt;urls&gt;&lt;/urls&gt;&lt;/record&gt;&lt;/Cite&gt;&lt;/EndNote&gt;</w:instrText>
      </w:r>
      <w:r w:rsidR="00D27E2F">
        <w:rPr>
          <w:b/>
          <w:bCs/>
        </w:rPr>
        <w:fldChar w:fldCharType="separate"/>
      </w:r>
      <w:r w:rsidR="00D27E2F" w:rsidRPr="00D27E2F">
        <w:rPr>
          <w:b/>
          <w:bCs/>
          <w:noProof/>
          <w:vertAlign w:val="superscript"/>
        </w:rPr>
        <w:t>4</w:t>
      </w:r>
      <w:r w:rsidR="00D27E2F">
        <w:rPr>
          <w:b/>
          <w:bCs/>
        </w:rPr>
        <w:fldChar w:fldCharType="end"/>
      </w:r>
    </w:p>
    <w:p w14:paraId="46CCBD4F" w14:textId="77777777" w:rsidR="00B10618" w:rsidRDefault="00B10618" w:rsidP="003F160C"/>
    <w:p w14:paraId="377FE59F" w14:textId="77777777" w:rsidR="0057280A" w:rsidRDefault="0057280A" w:rsidP="0057280A">
      <w:pPr>
        <w:pStyle w:val="Heading2"/>
      </w:pPr>
      <w:r>
        <w:t xml:space="preserve">Number of patients dispensed </w:t>
      </w:r>
      <w:proofErr w:type="spellStart"/>
      <w:r>
        <w:t>PrEP</w:t>
      </w:r>
      <w:proofErr w:type="spellEnd"/>
      <w:r>
        <w:t xml:space="preserve"> by demographics, 2018 to 2021 </w:t>
      </w:r>
    </w:p>
    <w:p w14:paraId="33E4DB9E" w14:textId="77777777" w:rsidR="0057280A" w:rsidRPr="0057280A" w:rsidRDefault="0057280A" w:rsidP="0057280A">
      <w:pPr>
        <w:rPr>
          <w:b/>
          <w:bCs/>
        </w:rPr>
      </w:pPr>
      <w:r w:rsidRPr="0057280A">
        <w:rPr>
          <w:b/>
          <w:bCs/>
        </w:rPr>
        <w:t>Prevalent</w:t>
      </w:r>
    </w:p>
    <w:p w14:paraId="46C13F19" w14:textId="1CE0F30D" w:rsidR="00237CA5" w:rsidRDefault="00D56FBD" w:rsidP="00237CA5">
      <w:bookmarkStart w:id="15" w:name="_Hlk82684317"/>
      <w:r>
        <w:t xml:space="preserve">Across all age groups, </w:t>
      </w:r>
      <w:r w:rsidR="0057280A">
        <w:t xml:space="preserve">the number of patients </w:t>
      </w:r>
      <w:r w:rsidR="0057280A" w:rsidRPr="00BE2E1C">
        <w:t xml:space="preserve">dispensed </w:t>
      </w:r>
      <w:proofErr w:type="spellStart"/>
      <w:r w:rsidR="0057280A" w:rsidRPr="00BE2E1C">
        <w:t>PrEP</w:t>
      </w:r>
      <w:proofErr w:type="spellEnd"/>
      <w:r w:rsidR="0057280A" w:rsidRPr="00BE2E1C">
        <w:t xml:space="preserve"> at least once</w:t>
      </w:r>
      <w:r w:rsidR="0057280A">
        <w:t xml:space="preserve"> increased </w:t>
      </w:r>
      <w:r w:rsidR="002703C0">
        <w:t>between</w:t>
      </w:r>
      <w:r w:rsidR="00D94CE7">
        <w:t xml:space="preserve"> the first </w:t>
      </w:r>
      <w:r w:rsidR="002703C0">
        <w:t>and</w:t>
      </w:r>
      <w:r w:rsidR="00D94CE7">
        <w:t xml:space="preserve"> the second year after PBS listing</w:t>
      </w:r>
      <w:r>
        <w:t xml:space="preserve"> </w:t>
      </w:r>
      <w:r w:rsidR="0057280A">
        <w:t>(Table 4)</w:t>
      </w:r>
      <w:r w:rsidR="0057280A" w:rsidRPr="00BE2E1C">
        <w:t xml:space="preserve">. </w:t>
      </w:r>
      <w:r w:rsidR="00CB014A">
        <w:t xml:space="preserve">However, </w:t>
      </w:r>
      <w:r w:rsidR="00CB014A" w:rsidRPr="00CB014A">
        <w:t xml:space="preserve">from the second </w:t>
      </w:r>
      <w:r w:rsidR="00CB014A">
        <w:t xml:space="preserve">to the third </w:t>
      </w:r>
      <w:r w:rsidR="00CB014A" w:rsidRPr="00CB014A">
        <w:t xml:space="preserve">year after PBS listing </w:t>
      </w:r>
      <w:r w:rsidR="00CB014A">
        <w:t xml:space="preserve">there was a small decline in the number of </w:t>
      </w:r>
      <w:r w:rsidR="007D5105">
        <w:t xml:space="preserve">people aged </w:t>
      </w:r>
      <w:r w:rsidR="007D5105">
        <w:lastRenderedPageBreak/>
        <w:t>18</w:t>
      </w:r>
      <w:r w:rsidR="00954F53">
        <w:t>–</w:t>
      </w:r>
      <w:r w:rsidR="007D5105">
        <w:t xml:space="preserve">29 </w:t>
      </w:r>
      <w:r w:rsidR="00ED4468">
        <w:t xml:space="preserve">and 20–29 </w:t>
      </w:r>
      <w:r w:rsidR="007D5105">
        <w:t xml:space="preserve">years </w:t>
      </w:r>
      <w:r w:rsidR="002F2192">
        <w:t xml:space="preserve">who were </w:t>
      </w:r>
      <w:r w:rsidR="00E304C8" w:rsidRPr="00E304C8">
        <w:t xml:space="preserve">dispensed </w:t>
      </w:r>
      <w:proofErr w:type="spellStart"/>
      <w:r w:rsidR="00E304C8" w:rsidRPr="00E304C8">
        <w:t>PrEP</w:t>
      </w:r>
      <w:proofErr w:type="spellEnd"/>
      <w:r w:rsidR="002F2192">
        <w:t xml:space="preserve"> and a small increase in the number of people aged 30+ years </w:t>
      </w:r>
      <w:r w:rsidR="008348F1" w:rsidRPr="008348F1">
        <w:t xml:space="preserve">who were dispensed </w:t>
      </w:r>
      <w:proofErr w:type="spellStart"/>
      <w:r w:rsidR="008348F1" w:rsidRPr="008348F1">
        <w:t>PrEP</w:t>
      </w:r>
      <w:proofErr w:type="spellEnd"/>
      <w:r w:rsidR="009A5060">
        <w:t xml:space="preserve"> </w:t>
      </w:r>
      <w:r>
        <w:t xml:space="preserve">(Table 4, Figure </w:t>
      </w:r>
      <w:r w:rsidR="00985676">
        <w:t>8</w:t>
      </w:r>
      <w:r>
        <w:t xml:space="preserve">). </w:t>
      </w:r>
    </w:p>
    <w:bookmarkEnd w:id="15"/>
    <w:p w14:paraId="215362BE" w14:textId="235610CE" w:rsidR="00D42F92" w:rsidRDefault="00D56FBD" w:rsidP="00D42F92">
      <w:r>
        <w:t xml:space="preserve">The number of males dispensed </w:t>
      </w:r>
      <w:proofErr w:type="spellStart"/>
      <w:r>
        <w:t>PrEP</w:t>
      </w:r>
      <w:proofErr w:type="spellEnd"/>
      <w:r w:rsidR="00D42F92">
        <w:t xml:space="preserve"> at least once</w:t>
      </w:r>
      <w:r>
        <w:t xml:space="preserve"> increased </w:t>
      </w:r>
      <w:r w:rsidR="00D42F92">
        <w:t>by a</w:t>
      </w:r>
      <w:r w:rsidR="001D4CB4">
        <w:t>pproximately</w:t>
      </w:r>
      <w:r w:rsidR="00D42F92">
        <w:t xml:space="preserve"> 40% from </w:t>
      </w:r>
      <w:r w:rsidR="006C2A01" w:rsidRPr="006C2A01">
        <w:t>22,159</w:t>
      </w:r>
      <w:r w:rsidR="00D42F92">
        <w:t xml:space="preserve"> male patients in 2018</w:t>
      </w:r>
      <w:r w:rsidR="009360BB">
        <w:t>–</w:t>
      </w:r>
      <w:r w:rsidR="009164EB">
        <w:t>19</w:t>
      </w:r>
      <w:r w:rsidR="00D42F92">
        <w:t xml:space="preserve"> to </w:t>
      </w:r>
      <w:r w:rsidR="006C2A01" w:rsidRPr="006C2A01">
        <w:t>30,793</w:t>
      </w:r>
      <w:r w:rsidR="00D42F92">
        <w:t xml:space="preserve"> males in 2019</w:t>
      </w:r>
      <w:r w:rsidR="009360BB">
        <w:t>–</w:t>
      </w:r>
      <w:r w:rsidR="009164EB">
        <w:t>20</w:t>
      </w:r>
      <w:r w:rsidR="00D42F92">
        <w:t xml:space="preserve"> and then remained similar in 2020</w:t>
      </w:r>
      <w:r w:rsidR="009360BB">
        <w:t>–</w:t>
      </w:r>
      <w:r w:rsidR="009164EB">
        <w:t>21</w:t>
      </w:r>
      <w:r w:rsidR="00D42F92">
        <w:t xml:space="preserve"> at </w:t>
      </w:r>
      <w:r w:rsidR="006C2A01" w:rsidRPr="006C2A01">
        <w:t>30,803</w:t>
      </w:r>
      <w:r w:rsidR="006C2A01">
        <w:t xml:space="preserve"> </w:t>
      </w:r>
      <w:r w:rsidR="00D42F92">
        <w:t xml:space="preserve">males (Table 4). Similarly, the number of females dispensed </w:t>
      </w:r>
      <w:proofErr w:type="spellStart"/>
      <w:r w:rsidR="00D42F92">
        <w:t>PrEP</w:t>
      </w:r>
      <w:proofErr w:type="spellEnd"/>
      <w:r w:rsidR="00D42F92">
        <w:t xml:space="preserve"> at least once </w:t>
      </w:r>
      <w:r w:rsidR="00F37A4F" w:rsidRPr="00F37A4F">
        <w:t xml:space="preserve">increased by approximately </w:t>
      </w:r>
      <w:r w:rsidR="00CA6A75">
        <w:t>5</w:t>
      </w:r>
      <w:r w:rsidR="00F37A4F" w:rsidRPr="00F37A4F">
        <w:t>0%</w:t>
      </w:r>
      <w:r w:rsidR="00D42F92">
        <w:t xml:space="preserve">, from </w:t>
      </w:r>
      <w:r w:rsidR="00F37A4F">
        <w:t>244</w:t>
      </w:r>
      <w:r w:rsidR="00D42F92">
        <w:t xml:space="preserve"> female patients in </w:t>
      </w:r>
      <w:r w:rsidR="00F37A4F">
        <w:t>2018</w:t>
      </w:r>
      <w:r w:rsidR="009360BB">
        <w:t>–</w:t>
      </w:r>
      <w:r w:rsidR="00F37A4F">
        <w:t xml:space="preserve">19 </w:t>
      </w:r>
      <w:r w:rsidR="00D42F92">
        <w:t xml:space="preserve">to </w:t>
      </w:r>
      <w:r w:rsidR="00D42F92" w:rsidRPr="00D42F92">
        <w:t>36</w:t>
      </w:r>
      <w:r w:rsidR="00F37A4F">
        <w:t>6</w:t>
      </w:r>
      <w:r w:rsidR="00D42F92">
        <w:t xml:space="preserve"> females in 2019</w:t>
      </w:r>
      <w:r w:rsidR="009360BB">
        <w:t>–</w:t>
      </w:r>
      <w:r w:rsidR="00F37A4F">
        <w:t>20</w:t>
      </w:r>
      <w:r w:rsidR="00D42F92">
        <w:t xml:space="preserve"> and then decreased slightly in 2020</w:t>
      </w:r>
      <w:r w:rsidR="009360BB">
        <w:t>–</w:t>
      </w:r>
      <w:r w:rsidR="00366B72">
        <w:t>21</w:t>
      </w:r>
      <w:r w:rsidR="00D42F92">
        <w:t xml:space="preserve"> to </w:t>
      </w:r>
      <w:r w:rsidR="00D42F92" w:rsidRPr="00D42F92">
        <w:t>3</w:t>
      </w:r>
      <w:r w:rsidR="00366B72">
        <w:t>21</w:t>
      </w:r>
      <w:r w:rsidR="00D42F92">
        <w:t xml:space="preserve"> females (Table 4). The largest decrease in patients dispensed </w:t>
      </w:r>
      <w:proofErr w:type="spellStart"/>
      <w:r w:rsidR="00237CA5">
        <w:t>PrEP</w:t>
      </w:r>
      <w:proofErr w:type="spellEnd"/>
      <w:r w:rsidR="00D42F92">
        <w:t xml:space="preserve"> between 2019</w:t>
      </w:r>
      <w:r w:rsidR="009477BE">
        <w:t>–</w:t>
      </w:r>
      <w:r w:rsidR="00C57745">
        <w:t>20</w:t>
      </w:r>
      <w:r w:rsidR="00D42F92">
        <w:t xml:space="preserve"> and 2020</w:t>
      </w:r>
      <w:r w:rsidR="009477BE">
        <w:t>–</w:t>
      </w:r>
      <w:r w:rsidR="00C57745">
        <w:t>21</w:t>
      </w:r>
      <w:r w:rsidR="00D42F92">
        <w:t xml:space="preserve"> was among females aged 20</w:t>
      </w:r>
      <w:r w:rsidR="007B75A6">
        <w:t>–</w:t>
      </w:r>
      <w:r w:rsidR="00D42F92">
        <w:t>29 years</w:t>
      </w:r>
      <w:r w:rsidR="00237CA5">
        <w:t xml:space="preserve"> (</w:t>
      </w:r>
      <w:r w:rsidR="00F90686">
        <w:t>27.5</w:t>
      </w:r>
      <w:r w:rsidR="00237CA5">
        <w:t>% decrease)</w:t>
      </w:r>
      <w:r w:rsidR="00D42F92">
        <w:t xml:space="preserve"> (Table 4, Figure </w:t>
      </w:r>
      <w:r w:rsidR="00985676">
        <w:t>8</w:t>
      </w:r>
      <w:r w:rsidR="00D42F92">
        <w:t>).</w:t>
      </w:r>
      <w:r w:rsidR="00D42F92" w:rsidRPr="00D42F92">
        <w:tab/>
      </w:r>
    </w:p>
    <w:p w14:paraId="6DCA1137" w14:textId="65C2431D" w:rsidR="0057280A" w:rsidRDefault="00237CA5" w:rsidP="0057280A">
      <w:r>
        <w:t>D</w:t>
      </w:r>
      <w:r w:rsidRPr="00D42F92">
        <w:t>ata from the Kirby Institute</w:t>
      </w:r>
      <w:r>
        <w:t xml:space="preserve"> shows that across all age groups, the number of individuals </w:t>
      </w:r>
      <w:r w:rsidR="006D6227">
        <w:t xml:space="preserve">who were </w:t>
      </w:r>
      <w:r>
        <w:t xml:space="preserve">recently (within the last 3 months) dispensed </w:t>
      </w:r>
      <w:proofErr w:type="spellStart"/>
      <w:r>
        <w:t>PrEP</w:t>
      </w:r>
      <w:proofErr w:type="spellEnd"/>
      <w:r>
        <w:t xml:space="preserve"> in each calendar quarter increased until Q1 2020 before decreasing in Q2 2020. The largest decrease was in people aged under 25 years (2</w:t>
      </w:r>
      <w:r w:rsidR="006E234C">
        <w:t>7</w:t>
      </w:r>
      <w:r>
        <w:t>.4% decrease). By the first quarter of</w:t>
      </w:r>
      <w:r w:rsidRPr="00237CA5">
        <w:t xml:space="preserve"> 2021</w:t>
      </w:r>
      <w:r>
        <w:t>, ‘r</w:t>
      </w:r>
      <w:r w:rsidRPr="00237CA5">
        <w:t>ecent dispensing</w:t>
      </w:r>
      <w:r>
        <w:t xml:space="preserve">’ returned </w:t>
      </w:r>
      <w:r w:rsidRPr="00237CA5">
        <w:t>to pre</w:t>
      </w:r>
      <w:r>
        <w:t xml:space="preserve"> </w:t>
      </w:r>
      <w:r w:rsidRPr="00237CA5">
        <w:t xml:space="preserve">COVID-19 levels </w:t>
      </w:r>
      <w:r>
        <w:t>among</w:t>
      </w:r>
      <w:r w:rsidRPr="00237CA5">
        <w:t xml:space="preserve"> all age groups</w:t>
      </w:r>
      <w:r>
        <w:t>.</w:t>
      </w:r>
      <w:r w:rsidR="00D27E2F">
        <w:fldChar w:fldCharType="begin"/>
      </w:r>
      <w:r w:rsidR="00D27E2F">
        <w:instrText xml:space="preserve"> ADDIN EN.CITE &lt;EndNote&gt;&lt;Cite&gt;&lt;Author&gt;The Kirby Institute&lt;/Author&gt;&lt;Year&gt;2021&lt;/Year&gt;&lt;RecNum&gt;153&lt;/RecNum&gt;&lt;DisplayText&gt;&lt;style face="superscript"&gt;4&lt;/style&gt;&lt;/DisplayText&gt;&lt;record&gt;&lt;rec-number&gt;153&lt;/rec-number&gt;&lt;foreign-keys&gt;&lt;key app="EN" db-id="svrtft9r12pt9qeewaxvzdamxa9zswadspz9" timestamp="1628513067"&gt;153&lt;/key&gt;&lt;/foreign-keys&gt;&lt;ref-type name="Report"&gt;27&lt;/ref-type&gt;&lt;contributors&gt;&lt;authors&gt;&lt;author&gt;The Kirby Institute,&lt;/author&gt;&lt;/authors&gt;&lt;/contributors&gt;&lt;titles&gt;&lt;title&gt;Monitoring HIV Pre-exposure Prophylaxis Uptake in Australia (Issue 4)&lt;/title&gt;&lt;/titles&gt;&lt;dates&gt;&lt;year&gt;2021&lt;/year&gt;&lt;/dates&gt;&lt;pub-location&gt;Sydney&lt;/pub-location&gt;&lt;publisher&gt;UNSW Sydney&lt;/publisher&gt;&lt;urls&gt;&lt;/urls&gt;&lt;/record&gt;&lt;/Cite&gt;&lt;/EndNote&gt;</w:instrText>
      </w:r>
      <w:r w:rsidR="00D27E2F">
        <w:fldChar w:fldCharType="separate"/>
      </w:r>
      <w:r w:rsidR="00D27E2F" w:rsidRPr="00D27E2F">
        <w:rPr>
          <w:noProof/>
          <w:vertAlign w:val="superscript"/>
        </w:rPr>
        <w:t>4</w:t>
      </w:r>
      <w:r w:rsidR="00D27E2F">
        <w:fldChar w:fldCharType="end"/>
      </w:r>
      <w:r>
        <w:t xml:space="preserve"> </w:t>
      </w:r>
    </w:p>
    <w:p w14:paraId="2318718E" w14:textId="5724D2A6" w:rsidR="000610F1" w:rsidRDefault="000610F1" w:rsidP="000610F1">
      <w:r>
        <w:t xml:space="preserve">The </w:t>
      </w:r>
      <w:r w:rsidR="00D61826">
        <w:t xml:space="preserve">annual </w:t>
      </w:r>
      <w:r>
        <w:t xml:space="preserve">number of patients dispensed PBS-subsidised </w:t>
      </w:r>
      <w:proofErr w:type="spellStart"/>
      <w:r>
        <w:t>PrEP</w:t>
      </w:r>
      <w:proofErr w:type="spellEnd"/>
      <w:r>
        <w:t xml:space="preserve"> under the Closing the Gap </w:t>
      </w:r>
      <w:r w:rsidR="00D61826">
        <w:t xml:space="preserve">program increased from </w:t>
      </w:r>
      <w:r w:rsidR="00511F07">
        <w:t>218</w:t>
      </w:r>
      <w:r w:rsidR="00D61826">
        <w:t xml:space="preserve"> patients, or </w:t>
      </w:r>
      <w:r w:rsidR="00851A38">
        <w:t>1.0</w:t>
      </w:r>
      <w:r w:rsidR="00D61826">
        <w:t xml:space="preserve">% of all patients dispensed </w:t>
      </w:r>
      <w:proofErr w:type="spellStart"/>
      <w:r w:rsidR="00D61826">
        <w:t>PrEP</w:t>
      </w:r>
      <w:proofErr w:type="spellEnd"/>
      <w:r w:rsidR="00D61826">
        <w:t>, in 2018</w:t>
      </w:r>
      <w:r w:rsidR="00851A38">
        <w:t>–19</w:t>
      </w:r>
      <w:r w:rsidR="00D61826">
        <w:t xml:space="preserve"> to </w:t>
      </w:r>
      <w:r w:rsidR="002C148D">
        <w:t>443</w:t>
      </w:r>
      <w:r w:rsidR="00D61826">
        <w:t xml:space="preserve"> patients, or 1.</w:t>
      </w:r>
      <w:r w:rsidR="002C148D">
        <w:t>4</w:t>
      </w:r>
      <w:r w:rsidR="00D61826">
        <w:t xml:space="preserve">% of all patients dispensed </w:t>
      </w:r>
      <w:proofErr w:type="spellStart"/>
      <w:r w:rsidR="00D61826">
        <w:t>PrEP</w:t>
      </w:r>
      <w:proofErr w:type="spellEnd"/>
      <w:r w:rsidR="00D61826">
        <w:t>, in 2020</w:t>
      </w:r>
      <w:r w:rsidR="007C39C1">
        <w:t>–21</w:t>
      </w:r>
      <w:r w:rsidR="002C148D">
        <w:t xml:space="preserve"> </w:t>
      </w:r>
      <w:r w:rsidR="00D61826">
        <w:t xml:space="preserve">(Table 4, Figure </w:t>
      </w:r>
      <w:r w:rsidR="00985676">
        <w:t>9</w:t>
      </w:r>
      <w:r w:rsidR="00D61826">
        <w:t>). Not</w:t>
      </w:r>
      <w:r w:rsidR="00D61826" w:rsidRPr="00D61826">
        <w:t xml:space="preserve"> all Aboriginal and Torres Strait Islander people will participate in the</w:t>
      </w:r>
      <w:r w:rsidR="00D61826">
        <w:t xml:space="preserve"> CTG PBS</w:t>
      </w:r>
      <w:r w:rsidR="00D61826" w:rsidRPr="00D61826">
        <w:t xml:space="preserve"> program</w:t>
      </w:r>
      <w:r w:rsidR="00D61826">
        <w:t xml:space="preserve">, </w:t>
      </w:r>
      <w:r w:rsidR="00D61826" w:rsidRPr="00D61826">
        <w:t>therefore these findings will underestimate the true rate of dispensing to Aboriginal and Torres Strait Islander people.</w:t>
      </w:r>
    </w:p>
    <w:p w14:paraId="7C035C7E" w14:textId="77777777" w:rsidR="0057280A" w:rsidRPr="0057280A" w:rsidRDefault="0057280A" w:rsidP="0057280A">
      <w:pPr>
        <w:rPr>
          <w:b/>
          <w:bCs/>
        </w:rPr>
      </w:pPr>
      <w:r w:rsidRPr="0057280A">
        <w:rPr>
          <w:b/>
          <w:bCs/>
        </w:rPr>
        <w:t>Incident (newly dispensed)</w:t>
      </w:r>
    </w:p>
    <w:p w14:paraId="3FA2FD55" w14:textId="46A94F6D" w:rsidR="005E73D5" w:rsidRDefault="005E73D5" w:rsidP="0057280A">
      <w:r w:rsidRPr="005E73D5">
        <w:t>Across</w:t>
      </w:r>
      <w:r>
        <w:t xml:space="preserve"> most</w:t>
      </w:r>
      <w:r w:rsidRPr="005E73D5">
        <w:t xml:space="preserve"> age groups, the annual number of patients </w:t>
      </w:r>
      <w:r>
        <w:t xml:space="preserve">newly </w:t>
      </w:r>
      <w:r w:rsidRPr="005E73D5">
        <w:t xml:space="preserve">dispensed PBS-subsidised </w:t>
      </w:r>
      <w:proofErr w:type="spellStart"/>
      <w:r w:rsidRPr="005E73D5">
        <w:t>PrEP</w:t>
      </w:r>
      <w:proofErr w:type="spellEnd"/>
      <w:r w:rsidRPr="005E73D5">
        <w:t xml:space="preserve"> at least once </w:t>
      </w:r>
      <w:r>
        <w:t>decreased year on year</w:t>
      </w:r>
      <w:r w:rsidR="0009441B">
        <w:t>. The exception was</w:t>
      </w:r>
      <w:bookmarkStart w:id="16" w:name="_Hlk82684885"/>
      <w:r>
        <w:t xml:space="preserve"> among </w:t>
      </w:r>
      <w:r w:rsidRPr="005E73D5">
        <w:t xml:space="preserve">patients </w:t>
      </w:r>
      <w:r>
        <w:t>aged 18</w:t>
      </w:r>
      <w:r w:rsidR="00866E29">
        <w:t>–</w:t>
      </w:r>
      <w:r>
        <w:t>19 years</w:t>
      </w:r>
      <w:r w:rsidR="00B36965">
        <w:t xml:space="preserve"> where the</w:t>
      </w:r>
      <w:r>
        <w:t xml:space="preserve"> number</w:t>
      </w:r>
      <w:r w:rsidRPr="005E73D5">
        <w:t xml:space="preserve"> </w:t>
      </w:r>
      <w:r w:rsidR="00572989">
        <w:t xml:space="preserve">of patients </w:t>
      </w:r>
      <w:r w:rsidR="006D1E5F">
        <w:t xml:space="preserve">newly prescribed </w:t>
      </w:r>
      <w:proofErr w:type="spellStart"/>
      <w:r w:rsidR="006D1E5F">
        <w:t>PrEP</w:t>
      </w:r>
      <w:proofErr w:type="spellEnd"/>
      <w:r w:rsidR="006D1E5F">
        <w:t xml:space="preserve"> </w:t>
      </w:r>
      <w:r>
        <w:t xml:space="preserve">increased </w:t>
      </w:r>
      <w:r w:rsidR="00AF0F39">
        <w:t xml:space="preserve">from </w:t>
      </w:r>
      <w:r w:rsidR="006C2507">
        <w:t xml:space="preserve">the first </w:t>
      </w:r>
      <w:r w:rsidR="000B5C3A">
        <w:t>to the</w:t>
      </w:r>
      <w:r w:rsidR="006C2507">
        <w:t xml:space="preserve"> second year after PBS listing</w:t>
      </w:r>
      <w:r>
        <w:t xml:space="preserve"> before decreasing thereafter</w:t>
      </w:r>
      <w:r w:rsidRPr="005E73D5">
        <w:t xml:space="preserve"> </w:t>
      </w:r>
      <w:bookmarkEnd w:id="16"/>
      <w:r w:rsidRPr="005E73D5">
        <w:t xml:space="preserve">(Table </w:t>
      </w:r>
      <w:r>
        <w:t>5</w:t>
      </w:r>
      <w:r w:rsidRPr="005E73D5">
        <w:t xml:space="preserve">). </w:t>
      </w:r>
    </w:p>
    <w:p w14:paraId="4D9C3179" w14:textId="3ED5B622" w:rsidR="005E73D5" w:rsidRDefault="000610F1" w:rsidP="0057280A">
      <w:r>
        <w:t>T</w:t>
      </w:r>
      <w:r w:rsidR="005E73D5" w:rsidRPr="005E73D5">
        <w:t xml:space="preserve">he number of females who were newly dispensed </w:t>
      </w:r>
      <w:proofErr w:type="spellStart"/>
      <w:r w:rsidR="005E73D5" w:rsidRPr="005E73D5">
        <w:t>PrEP</w:t>
      </w:r>
      <w:proofErr w:type="spellEnd"/>
      <w:r w:rsidR="005D6DC1">
        <w:t>, although small</w:t>
      </w:r>
      <w:r w:rsidR="00E800EF">
        <w:t xml:space="preserve"> compared to males</w:t>
      </w:r>
      <w:r w:rsidR="005D6DC1">
        <w:t>,</w:t>
      </w:r>
      <w:r w:rsidR="005E73D5" w:rsidRPr="005E73D5">
        <w:t xml:space="preserve"> increased between 2018 and 2019 and decreased thereafter</w:t>
      </w:r>
      <w:r>
        <w:t xml:space="preserve"> (Table 5, Figure 6).</w:t>
      </w:r>
    </w:p>
    <w:p w14:paraId="12512911" w14:textId="4A425EEB" w:rsidR="009B782E" w:rsidRPr="00836D5D" w:rsidRDefault="00D61826" w:rsidP="003F160C">
      <w:r>
        <w:t xml:space="preserve">The annual number of patients newly dispensed PBS-subsidised </w:t>
      </w:r>
      <w:proofErr w:type="spellStart"/>
      <w:r>
        <w:t>PrEP</w:t>
      </w:r>
      <w:proofErr w:type="spellEnd"/>
      <w:r>
        <w:t xml:space="preserve"> under the Closing the Gap program</w:t>
      </w:r>
      <w:r w:rsidR="00706766">
        <w:t xml:space="preserve"> decreased</w:t>
      </w:r>
      <w:r>
        <w:t xml:space="preserve"> from </w:t>
      </w:r>
      <w:r w:rsidR="002551F7">
        <w:t>218</w:t>
      </w:r>
      <w:r>
        <w:t xml:space="preserve"> patients, or </w:t>
      </w:r>
      <w:r w:rsidR="00706766">
        <w:t>1.0</w:t>
      </w:r>
      <w:r>
        <w:t xml:space="preserve">% of all patients dispensed </w:t>
      </w:r>
      <w:proofErr w:type="spellStart"/>
      <w:r>
        <w:t>PrEP</w:t>
      </w:r>
      <w:proofErr w:type="spellEnd"/>
      <w:r>
        <w:t xml:space="preserve">, in </w:t>
      </w:r>
      <w:r w:rsidR="00706766">
        <w:t xml:space="preserve">2018–19 </w:t>
      </w:r>
      <w:r>
        <w:t xml:space="preserve">to </w:t>
      </w:r>
      <w:r w:rsidR="009B782E">
        <w:t>1</w:t>
      </w:r>
      <w:r w:rsidR="00B44A2C">
        <w:t xml:space="preserve">16 </w:t>
      </w:r>
      <w:r>
        <w:t>patients</w:t>
      </w:r>
      <w:r w:rsidR="00D454AA">
        <w:t>,</w:t>
      </w:r>
      <w:r w:rsidR="009B782E">
        <w:t xml:space="preserve"> </w:t>
      </w:r>
      <w:r w:rsidR="00D454AA">
        <w:t>or 1.</w:t>
      </w:r>
      <w:r w:rsidR="007C300B">
        <w:t>3</w:t>
      </w:r>
      <w:r w:rsidR="00D454AA">
        <w:t xml:space="preserve">% of all patients newly dispensed </w:t>
      </w:r>
      <w:proofErr w:type="spellStart"/>
      <w:r w:rsidR="00D454AA">
        <w:t>PrEP</w:t>
      </w:r>
      <w:proofErr w:type="spellEnd"/>
      <w:r w:rsidR="00D454AA">
        <w:t xml:space="preserve">, </w:t>
      </w:r>
      <w:r w:rsidR="009B782E">
        <w:t>in 20</w:t>
      </w:r>
      <w:r w:rsidR="00B44A2C">
        <w:t>20</w:t>
      </w:r>
      <w:r w:rsidR="00BC224D">
        <w:t>–20</w:t>
      </w:r>
      <w:r w:rsidR="00D454AA">
        <w:t>21</w:t>
      </w:r>
      <w:r>
        <w:t xml:space="preserve"> (Table </w:t>
      </w:r>
      <w:r w:rsidR="009B782E">
        <w:t>5</w:t>
      </w:r>
      <w:r>
        <w:t xml:space="preserve">, Figure </w:t>
      </w:r>
      <w:r w:rsidR="00AB0C46">
        <w:t>9</w:t>
      </w:r>
      <w:r>
        <w:t>).</w:t>
      </w:r>
      <w:r w:rsidR="009B782E">
        <w:t xml:space="preserve"> </w:t>
      </w:r>
    </w:p>
    <w:p w14:paraId="3B20CB6E" w14:textId="2625C707" w:rsidR="0057280A" w:rsidRPr="00836D5D" w:rsidRDefault="0057280A" w:rsidP="003F160C">
      <w:pPr>
        <w:sectPr w:rsidR="0057280A" w:rsidRPr="00836D5D" w:rsidSect="00CD737A">
          <w:footerReference w:type="even" r:id="rId22"/>
          <w:footerReference w:type="default" r:id="rId23"/>
          <w:footerReference w:type="first" r:id="rId24"/>
          <w:pgSz w:w="11906" w:h="16838"/>
          <w:pgMar w:top="1644" w:right="1361" w:bottom="1644" w:left="1588" w:header="709" w:footer="709" w:gutter="0"/>
          <w:cols w:space="708"/>
          <w:docGrid w:linePitch="360"/>
        </w:sectPr>
      </w:pPr>
    </w:p>
    <w:p w14:paraId="329A1413" w14:textId="67ADB06E" w:rsidR="00EE081A" w:rsidRDefault="00C51037" w:rsidP="00B67CF1">
      <w:pPr>
        <w:spacing w:after="0"/>
        <w:rPr>
          <w:rFonts w:cstheme="minorHAnsi"/>
          <w:sz w:val="20"/>
          <w:szCs w:val="20"/>
        </w:rPr>
      </w:pPr>
      <w:r>
        <w:rPr>
          <w:noProof/>
        </w:rPr>
        <w:lastRenderedPageBreak/>
        <w:drawing>
          <wp:inline distT="0" distB="0" distL="0" distR="0" wp14:anchorId="0066B276" wp14:editId="6963786F">
            <wp:extent cx="4351020" cy="2867025"/>
            <wp:effectExtent l="0" t="0" r="11430" b="9525"/>
            <wp:docPr id="21" name="Chart 21" descr="Annual count of patients prevalent to PrEP (males top left), by age group, 1 April 2018 to 30 March 2021. The largest decrease in patients dispensed PrEP between 2019–20 and 2020–21 was among females aged 20–29 years (27.5% decrease)">
              <a:extLst xmlns:a="http://schemas.openxmlformats.org/drawingml/2006/main">
                <a:ext uri="{FF2B5EF4-FFF2-40B4-BE49-F238E27FC236}">
                  <a16:creationId xmlns:a16="http://schemas.microsoft.com/office/drawing/2014/main" id="{39386E8E-7209-45C6-937C-5204590015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C4597A">
        <w:rPr>
          <w:noProof/>
        </w:rPr>
        <w:drawing>
          <wp:inline distT="0" distB="0" distL="0" distR="0" wp14:anchorId="6BF5369C" wp14:editId="216D19F3">
            <wp:extent cx="4145280" cy="2874645"/>
            <wp:effectExtent l="0" t="0" r="7620" b="1905"/>
            <wp:docPr id="22" name="Chart 22" descr="Incident to PrEP (males top  by age group, 1 April 2018 to 30 March 2021. The largest decrease in patients dispensed PrEP between 2019–20 and 2020–21 was among females aged 20–29 years (27.5% decrease)">
              <a:extLst xmlns:a="http://schemas.openxmlformats.org/drawingml/2006/main">
                <a:ext uri="{FF2B5EF4-FFF2-40B4-BE49-F238E27FC236}">
                  <a16:creationId xmlns:a16="http://schemas.microsoft.com/office/drawing/2014/main" id="{68757651-EF34-4934-BAC9-294EF5BF00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C4597A">
        <w:rPr>
          <w:noProof/>
        </w:rPr>
        <w:drawing>
          <wp:inline distT="0" distB="0" distL="0" distR="0" wp14:anchorId="25D3608C" wp14:editId="5033E105">
            <wp:extent cx="4362450" cy="2125980"/>
            <wp:effectExtent l="0" t="0" r="0" b="7620"/>
            <wp:docPr id="23" name="Chart 23" descr="Annual count of patients prevalent to PrEP  females bottom left)by age group, 1 April 2018 to 30 March 2021">
              <a:extLst xmlns:a="http://schemas.openxmlformats.org/drawingml/2006/main">
                <a:ext uri="{FF2B5EF4-FFF2-40B4-BE49-F238E27FC236}">
                  <a16:creationId xmlns:a16="http://schemas.microsoft.com/office/drawing/2014/main" id="{3597D047-DBA9-4645-B48B-22AF474ED1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00575D7C">
        <w:rPr>
          <w:noProof/>
        </w:rPr>
        <w:drawing>
          <wp:inline distT="0" distB="0" distL="0" distR="0" wp14:anchorId="0D56614D" wp14:editId="3E0F838B">
            <wp:extent cx="4145280" cy="2124075"/>
            <wp:effectExtent l="0" t="0" r="7620" b="9525"/>
            <wp:docPr id="24" name="Chart 24" descr="incident to PrEP ( females bottom right) by age group, 1 April 2018 to 30 March 2021">
              <a:extLst xmlns:a="http://schemas.openxmlformats.org/drawingml/2006/main">
                <a:ext uri="{FF2B5EF4-FFF2-40B4-BE49-F238E27FC236}">
                  <a16:creationId xmlns:a16="http://schemas.microsoft.com/office/drawing/2014/main" id="{EA0D64BF-E2E0-4723-AB03-C67D25CE6A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54F1D73" w14:textId="77777777" w:rsidR="00CD737A" w:rsidRDefault="00715E82" w:rsidP="00715E82">
      <w:pPr>
        <w:rPr>
          <w:b/>
          <w:bCs/>
        </w:rPr>
      </w:pPr>
      <w:bookmarkStart w:id="17" w:name="_Hlk82676206"/>
      <w:r>
        <w:rPr>
          <w:b/>
          <w:bCs/>
        </w:rPr>
        <w:t xml:space="preserve">Figure </w:t>
      </w:r>
      <w:r w:rsidR="00FB6939">
        <w:rPr>
          <w:b/>
          <w:bCs/>
        </w:rPr>
        <w:t>8</w:t>
      </w:r>
      <w:r>
        <w:rPr>
          <w:b/>
          <w:bCs/>
        </w:rPr>
        <w:t xml:space="preserve">: </w:t>
      </w:r>
      <w:r w:rsidRPr="003F160C">
        <w:rPr>
          <w:b/>
          <w:bCs/>
        </w:rPr>
        <w:t xml:space="preserve">Annual count of patients prevalent </w:t>
      </w:r>
      <w:r w:rsidR="009C0F9C" w:rsidRPr="003F160C">
        <w:rPr>
          <w:b/>
          <w:bCs/>
        </w:rPr>
        <w:t xml:space="preserve">to </w:t>
      </w:r>
      <w:proofErr w:type="spellStart"/>
      <w:r w:rsidR="009C0F9C" w:rsidRPr="003F160C">
        <w:rPr>
          <w:b/>
          <w:bCs/>
        </w:rPr>
        <w:t>PrEP</w:t>
      </w:r>
      <w:proofErr w:type="spellEnd"/>
      <w:r w:rsidR="009C0F9C">
        <w:rPr>
          <w:b/>
          <w:bCs/>
        </w:rPr>
        <w:t xml:space="preserve"> (</w:t>
      </w:r>
      <w:bookmarkStart w:id="18" w:name="_Hlk82628691"/>
      <w:r w:rsidR="009C0F9C">
        <w:rPr>
          <w:b/>
          <w:bCs/>
        </w:rPr>
        <w:t>males top left, females bottom left</w:t>
      </w:r>
      <w:bookmarkEnd w:id="18"/>
      <w:r w:rsidR="009C0F9C">
        <w:rPr>
          <w:b/>
          <w:bCs/>
        </w:rPr>
        <w:t xml:space="preserve">) </w:t>
      </w:r>
      <w:r>
        <w:rPr>
          <w:b/>
          <w:bCs/>
        </w:rPr>
        <w:t xml:space="preserve">and incident </w:t>
      </w:r>
      <w:r w:rsidR="009C0F9C">
        <w:rPr>
          <w:b/>
          <w:bCs/>
        </w:rPr>
        <w:t xml:space="preserve">to </w:t>
      </w:r>
      <w:proofErr w:type="spellStart"/>
      <w:r w:rsidR="009C0F9C">
        <w:rPr>
          <w:b/>
          <w:bCs/>
        </w:rPr>
        <w:t>PrEP</w:t>
      </w:r>
      <w:proofErr w:type="spellEnd"/>
      <w:r w:rsidR="009C0F9C">
        <w:rPr>
          <w:b/>
          <w:bCs/>
        </w:rPr>
        <w:t xml:space="preserve"> </w:t>
      </w:r>
      <w:r>
        <w:rPr>
          <w:b/>
          <w:bCs/>
        </w:rPr>
        <w:t>(</w:t>
      </w:r>
      <w:r w:rsidR="009C0F9C">
        <w:rPr>
          <w:b/>
          <w:bCs/>
        </w:rPr>
        <w:t>males top right, females bottom right</w:t>
      </w:r>
      <w:r>
        <w:rPr>
          <w:b/>
          <w:bCs/>
        </w:rPr>
        <w:t>)</w:t>
      </w:r>
      <w:r w:rsidR="009C0F9C">
        <w:rPr>
          <w:b/>
          <w:bCs/>
        </w:rPr>
        <w:t xml:space="preserve"> by age group, </w:t>
      </w:r>
      <w:r w:rsidR="00AE7A4D">
        <w:rPr>
          <w:b/>
          <w:bCs/>
        </w:rPr>
        <w:t xml:space="preserve">1 April </w:t>
      </w:r>
      <w:r w:rsidRPr="003F160C">
        <w:rPr>
          <w:b/>
          <w:bCs/>
        </w:rPr>
        <w:t xml:space="preserve">2018 to </w:t>
      </w:r>
      <w:r w:rsidR="00AE7A4D">
        <w:rPr>
          <w:b/>
          <w:bCs/>
        </w:rPr>
        <w:t xml:space="preserve">30 March </w:t>
      </w:r>
      <w:r w:rsidRPr="003F160C">
        <w:rPr>
          <w:b/>
          <w:bCs/>
        </w:rPr>
        <w:t>2021</w:t>
      </w:r>
    </w:p>
    <w:p w14:paraId="31EBDA31" w14:textId="77777777" w:rsidR="008464C2" w:rsidRPr="006B0CD8" w:rsidRDefault="008464C2" w:rsidP="008464C2">
      <w:pPr>
        <w:rPr>
          <w:b/>
          <w:bCs/>
        </w:rPr>
      </w:pPr>
      <w:r w:rsidRPr="006B0CD8">
        <w:rPr>
          <w:sz w:val="20"/>
          <w:szCs w:val="20"/>
        </w:rPr>
        <w:t xml:space="preserve">2018-19 </w:t>
      </w:r>
      <w:r>
        <w:rPr>
          <w:sz w:val="20"/>
          <w:szCs w:val="20"/>
        </w:rPr>
        <w:t xml:space="preserve">- </w:t>
      </w:r>
      <w:r w:rsidRPr="006B0CD8">
        <w:rPr>
          <w:sz w:val="20"/>
          <w:szCs w:val="20"/>
        </w:rPr>
        <w:t xml:space="preserve">1 April 2018 to 31 March 2019; 2019-20 </w:t>
      </w:r>
      <w:r>
        <w:rPr>
          <w:sz w:val="20"/>
          <w:szCs w:val="20"/>
        </w:rPr>
        <w:t>-</w:t>
      </w:r>
      <w:r w:rsidRPr="006B0CD8">
        <w:rPr>
          <w:sz w:val="20"/>
          <w:szCs w:val="20"/>
        </w:rPr>
        <w:t xml:space="preserve"> 1 April 2019 to 31 March 2020; 2020-21 </w:t>
      </w:r>
      <w:r>
        <w:rPr>
          <w:sz w:val="20"/>
          <w:szCs w:val="20"/>
        </w:rPr>
        <w:t xml:space="preserve">- </w:t>
      </w:r>
      <w:r w:rsidRPr="006B0CD8">
        <w:rPr>
          <w:sz w:val="20"/>
          <w:szCs w:val="20"/>
        </w:rPr>
        <w:t>1 April 2020 to 31 March 2021.</w:t>
      </w:r>
    </w:p>
    <w:p w14:paraId="6560A18B" w14:textId="37A1BEB0" w:rsidR="008464C2" w:rsidRDefault="008464C2" w:rsidP="00715E82">
      <w:pPr>
        <w:rPr>
          <w:b/>
          <w:bCs/>
        </w:rPr>
        <w:sectPr w:rsidR="008464C2" w:rsidSect="00CD737A">
          <w:pgSz w:w="16838" w:h="11906" w:orient="landscape"/>
          <w:pgMar w:top="1588" w:right="1644" w:bottom="1361" w:left="1644" w:header="709" w:footer="709" w:gutter="0"/>
          <w:cols w:space="708"/>
          <w:docGrid w:linePitch="360"/>
        </w:sectPr>
      </w:pPr>
    </w:p>
    <w:bookmarkEnd w:id="17"/>
    <w:p w14:paraId="6A15FF07" w14:textId="4D981E60" w:rsidR="00543D61" w:rsidRDefault="00D81722" w:rsidP="006C3830">
      <w:pPr>
        <w:pStyle w:val="Tabletitle"/>
      </w:pPr>
      <w:r>
        <w:rPr>
          <w:noProof/>
        </w:rPr>
        <w:lastRenderedPageBreak/>
        <w:drawing>
          <wp:inline distT="0" distB="0" distL="0" distR="0" wp14:anchorId="5F822FDF" wp14:editId="194E9CC1">
            <wp:extent cx="5362575" cy="3143250"/>
            <wp:effectExtent l="0" t="0" r="9525" b="0"/>
            <wp:docPr id="25" name="Chart 25" descr="Annual proportion (%) of patients dispensed PrEP at least once (prevalent) with the Closing The Gap (CTG) indicator and annual proportion (%) of patients newly dispensed PrEP (incident) with the CTG indicator, 1 April 2018 to 30 March 2021. The annual number of patients dispensed PBS-subsidised PrEP under the Closing the Gap program increased from 218 patients, or 1.0% of all patients dispensed PrEP, in 2018–19 to 443 patients, or 1.4% of all patients dispensed PrEP, in 2020–21 ">
              <a:extLst xmlns:a="http://schemas.openxmlformats.org/drawingml/2006/main">
                <a:ext uri="{FF2B5EF4-FFF2-40B4-BE49-F238E27FC236}">
                  <a16:creationId xmlns:a16="http://schemas.microsoft.com/office/drawing/2014/main" id="{A1F62F99-B8FE-487F-8C7B-7783DCF04F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79E1C72" w14:textId="0E2A0521" w:rsidR="00A12EC9" w:rsidRDefault="00A12EC9" w:rsidP="006C3830">
      <w:pPr>
        <w:pStyle w:val="Tabletitle"/>
      </w:pPr>
      <w:r w:rsidRPr="00A12EC9">
        <w:t xml:space="preserve">Figure </w:t>
      </w:r>
      <w:r w:rsidR="00FB6939">
        <w:t>9</w:t>
      </w:r>
      <w:r w:rsidRPr="00A12EC9">
        <w:t xml:space="preserve">: Annual </w:t>
      </w:r>
      <w:r>
        <w:t>proportion (%)</w:t>
      </w:r>
      <w:r w:rsidRPr="00A12EC9">
        <w:t xml:space="preserve"> of patients </w:t>
      </w:r>
      <w:r>
        <w:t xml:space="preserve">dispensed </w:t>
      </w:r>
      <w:proofErr w:type="spellStart"/>
      <w:r w:rsidRPr="00A12EC9">
        <w:t>PrEP</w:t>
      </w:r>
      <w:proofErr w:type="spellEnd"/>
      <w:r>
        <w:t xml:space="preserve"> at least once (prevalent) </w:t>
      </w:r>
      <w:r w:rsidRPr="00A12EC9">
        <w:t xml:space="preserve">with the Closing The Gap (CTG) indicator </w:t>
      </w:r>
      <w:r>
        <w:t>and annual proportion (%) of patients newly dispensed</w:t>
      </w:r>
      <w:r w:rsidRPr="00A12EC9">
        <w:t xml:space="preserve"> </w:t>
      </w:r>
      <w:proofErr w:type="spellStart"/>
      <w:r w:rsidRPr="00A12EC9">
        <w:t>PrEP</w:t>
      </w:r>
      <w:proofErr w:type="spellEnd"/>
      <w:r w:rsidRPr="00A12EC9">
        <w:t xml:space="preserve"> (</w:t>
      </w:r>
      <w:r>
        <w:t>incident)</w:t>
      </w:r>
      <w:r w:rsidRPr="00A12EC9">
        <w:t xml:space="preserve"> </w:t>
      </w:r>
      <w:r>
        <w:t xml:space="preserve">with the CTG indicator, </w:t>
      </w:r>
      <w:r w:rsidR="00AE7A4D">
        <w:t xml:space="preserve">1 April </w:t>
      </w:r>
      <w:r w:rsidRPr="00A12EC9">
        <w:t xml:space="preserve">2018 to </w:t>
      </w:r>
      <w:r w:rsidR="00AE7A4D">
        <w:t xml:space="preserve">30 March </w:t>
      </w:r>
      <w:r w:rsidRPr="00A12EC9">
        <w:t>2021</w:t>
      </w:r>
    </w:p>
    <w:p w14:paraId="552BA607" w14:textId="77777777" w:rsidR="001175C0" w:rsidRPr="006B0CD8" w:rsidRDefault="001175C0" w:rsidP="001175C0">
      <w:pPr>
        <w:rPr>
          <w:b/>
          <w:bCs/>
        </w:rPr>
      </w:pPr>
      <w:r w:rsidRPr="006B0CD8">
        <w:rPr>
          <w:sz w:val="20"/>
          <w:szCs w:val="20"/>
        </w:rPr>
        <w:t xml:space="preserve">2018-19 </w:t>
      </w:r>
      <w:r>
        <w:rPr>
          <w:sz w:val="20"/>
          <w:szCs w:val="20"/>
        </w:rPr>
        <w:t xml:space="preserve">- </w:t>
      </w:r>
      <w:r w:rsidRPr="006B0CD8">
        <w:rPr>
          <w:sz w:val="20"/>
          <w:szCs w:val="20"/>
        </w:rPr>
        <w:t xml:space="preserve">1 April 2018 to 31 March 2019; 2019-20 </w:t>
      </w:r>
      <w:r>
        <w:rPr>
          <w:sz w:val="20"/>
          <w:szCs w:val="20"/>
        </w:rPr>
        <w:t>-</w:t>
      </w:r>
      <w:r w:rsidRPr="006B0CD8">
        <w:rPr>
          <w:sz w:val="20"/>
          <w:szCs w:val="20"/>
        </w:rPr>
        <w:t xml:space="preserve"> 1 April 2019 to 31 March 2020; 2020-21 </w:t>
      </w:r>
      <w:r>
        <w:rPr>
          <w:sz w:val="20"/>
          <w:szCs w:val="20"/>
        </w:rPr>
        <w:t xml:space="preserve">- </w:t>
      </w:r>
      <w:r w:rsidRPr="006B0CD8">
        <w:rPr>
          <w:sz w:val="20"/>
          <w:szCs w:val="20"/>
        </w:rPr>
        <w:t>1 April 2020 to 31 March 2021.</w:t>
      </w:r>
    </w:p>
    <w:p w14:paraId="6EF83648" w14:textId="2D004C75" w:rsidR="006C3830" w:rsidRDefault="006C3830" w:rsidP="006C3830">
      <w:pPr>
        <w:pStyle w:val="Tabletitle"/>
      </w:pPr>
      <w:r>
        <w:t>T</w:t>
      </w:r>
      <w:r w:rsidRPr="00687ED2">
        <w:t xml:space="preserve">able </w:t>
      </w:r>
      <w:r w:rsidR="00901D5A">
        <w:t>4</w:t>
      </w:r>
      <w:r w:rsidRPr="00687ED2">
        <w:t>:</w:t>
      </w:r>
      <w:r>
        <w:t xml:space="preserve"> </w:t>
      </w:r>
      <w:r w:rsidR="00901D5A" w:rsidRPr="00901D5A">
        <w:t xml:space="preserve">Annual count of patients prevalent to </w:t>
      </w:r>
      <w:proofErr w:type="spellStart"/>
      <w:r w:rsidR="003D0FF6">
        <w:t>PrEP</w:t>
      </w:r>
      <w:proofErr w:type="spellEnd"/>
      <w:r w:rsidR="00901D5A" w:rsidRPr="00901D5A">
        <w:t xml:space="preserve"> overall, by age, </w:t>
      </w:r>
      <w:proofErr w:type="gramStart"/>
      <w:r w:rsidR="00901D5A" w:rsidRPr="00901D5A">
        <w:t>sex</w:t>
      </w:r>
      <w:proofErr w:type="gramEnd"/>
      <w:r w:rsidR="00901D5A" w:rsidRPr="00901D5A">
        <w:t xml:space="preserve"> and age-sex groups </w:t>
      </w:r>
      <w:r w:rsidR="00BB2397" w:rsidRPr="00BB2397">
        <w:t>since listing on 1 April 2018 to 30 March 2021</w:t>
      </w:r>
    </w:p>
    <w:tbl>
      <w:tblPr>
        <w:tblStyle w:val="TableGrid"/>
        <w:tblW w:w="8784" w:type="dxa"/>
        <w:tblLayout w:type="fixed"/>
        <w:tblLook w:val="04A0" w:firstRow="1" w:lastRow="0" w:firstColumn="1" w:lastColumn="0" w:noHBand="0" w:noVBand="1"/>
      </w:tblPr>
      <w:tblGrid>
        <w:gridCol w:w="2260"/>
        <w:gridCol w:w="2295"/>
        <w:gridCol w:w="2049"/>
        <w:gridCol w:w="2180"/>
      </w:tblGrid>
      <w:tr w:rsidR="006D0A4D" w:rsidRPr="00F478BF" w14:paraId="19CB366D" w14:textId="77777777" w:rsidTr="00390CEF">
        <w:trPr>
          <w:trHeight w:val="8"/>
          <w:tblHeader/>
        </w:trPr>
        <w:tc>
          <w:tcPr>
            <w:tcW w:w="2260" w:type="dxa"/>
            <w:shd w:val="clear" w:color="auto" w:fill="BFBFBF" w:themeFill="background1" w:themeFillShade="BF"/>
            <w:vAlign w:val="center"/>
          </w:tcPr>
          <w:p w14:paraId="1A3C390B" w14:textId="5759F8BC" w:rsidR="006D0A4D" w:rsidRPr="00844FAE" w:rsidRDefault="0062322F" w:rsidP="00390CEF">
            <w:pPr>
              <w:pStyle w:val="Tableheading"/>
              <w:jc w:val="left"/>
              <w:rPr>
                <w:rFonts w:cstheme="minorHAnsi"/>
                <w:sz w:val="20"/>
                <w:szCs w:val="20"/>
              </w:rPr>
            </w:pPr>
            <w:r>
              <w:rPr>
                <w:rFonts w:cstheme="minorHAnsi"/>
                <w:sz w:val="20"/>
                <w:szCs w:val="20"/>
              </w:rPr>
              <w:t>Characteristic</w:t>
            </w:r>
          </w:p>
        </w:tc>
        <w:tc>
          <w:tcPr>
            <w:tcW w:w="2295" w:type="dxa"/>
            <w:shd w:val="clear" w:color="auto" w:fill="BFBFBF" w:themeFill="background1" w:themeFillShade="BF"/>
          </w:tcPr>
          <w:p w14:paraId="136527E0" w14:textId="77777777" w:rsidR="006D0A4D" w:rsidRPr="00844FAE" w:rsidRDefault="006D0A4D" w:rsidP="009D7BC8">
            <w:pPr>
              <w:pStyle w:val="Tableheading"/>
              <w:rPr>
                <w:rFonts w:cstheme="minorHAnsi"/>
                <w:sz w:val="20"/>
                <w:szCs w:val="20"/>
              </w:rPr>
            </w:pPr>
            <w:r w:rsidRPr="00844FAE">
              <w:rPr>
                <w:rFonts w:cstheme="minorHAnsi"/>
                <w:sz w:val="20"/>
                <w:szCs w:val="20"/>
              </w:rPr>
              <w:t>2018</w:t>
            </w:r>
            <w:r>
              <w:rPr>
                <w:rFonts w:cstheme="minorHAnsi"/>
                <w:sz w:val="20"/>
                <w:szCs w:val="20"/>
              </w:rPr>
              <w:t xml:space="preserve"> – 19</w:t>
            </w:r>
          </w:p>
          <w:p w14:paraId="2AB77DCA" w14:textId="77777777" w:rsidR="006D0A4D" w:rsidRPr="00844FAE" w:rsidRDefault="006D0A4D" w:rsidP="009D7BC8">
            <w:pPr>
              <w:pStyle w:val="Tableheading"/>
              <w:rPr>
                <w:rFonts w:cstheme="minorHAnsi"/>
                <w:sz w:val="20"/>
                <w:szCs w:val="20"/>
              </w:rPr>
            </w:pPr>
            <w:r w:rsidRPr="00844FAE">
              <w:rPr>
                <w:rFonts w:cstheme="minorHAnsi"/>
                <w:sz w:val="20"/>
                <w:szCs w:val="20"/>
              </w:rPr>
              <w:t>No.</w:t>
            </w:r>
          </w:p>
        </w:tc>
        <w:tc>
          <w:tcPr>
            <w:tcW w:w="2049" w:type="dxa"/>
            <w:shd w:val="clear" w:color="auto" w:fill="BFBFBF" w:themeFill="background1" w:themeFillShade="BF"/>
          </w:tcPr>
          <w:p w14:paraId="5C6177D0" w14:textId="77777777" w:rsidR="006D0A4D" w:rsidRPr="00844FAE" w:rsidRDefault="006D0A4D" w:rsidP="009D7BC8">
            <w:pPr>
              <w:pStyle w:val="Tableheading"/>
              <w:rPr>
                <w:rFonts w:cstheme="minorHAnsi"/>
                <w:sz w:val="20"/>
                <w:szCs w:val="20"/>
              </w:rPr>
            </w:pPr>
            <w:r w:rsidRPr="00844FAE">
              <w:rPr>
                <w:rFonts w:cstheme="minorHAnsi"/>
                <w:sz w:val="20"/>
                <w:szCs w:val="20"/>
              </w:rPr>
              <w:t>2019</w:t>
            </w:r>
            <w:r>
              <w:rPr>
                <w:rFonts w:cstheme="minorHAnsi"/>
                <w:sz w:val="20"/>
                <w:szCs w:val="20"/>
              </w:rPr>
              <w:t xml:space="preserve"> – 20</w:t>
            </w:r>
          </w:p>
          <w:p w14:paraId="223E40B4" w14:textId="77777777" w:rsidR="006D0A4D" w:rsidRPr="00844FAE" w:rsidRDefault="006D0A4D" w:rsidP="009D7BC8">
            <w:pPr>
              <w:pStyle w:val="Tableheading"/>
              <w:rPr>
                <w:rFonts w:cstheme="minorHAnsi"/>
                <w:sz w:val="20"/>
                <w:szCs w:val="20"/>
              </w:rPr>
            </w:pPr>
            <w:r w:rsidRPr="00844FAE">
              <w:rPr>
                <w:rFonts w:cstheme="minorHAnsi"/>
                <w:sz w:val="20"/>
                <w:szCs w:val="20"/>
              </w:rPr>
              <w:t>No.</w:t>
            </w:r>
          </w:p>
        </w:tc>
        <w:tc>
          <w:tcPr>
            <w:tcW w:w="2179" w:type="dxa"/>
            <w:shd w:val="clear" w:color="auto" w:fill="BFBFBF" w:themeFill="background1" w:themeFillShade="BF"/>
          </w:tcPr>
          <w:p w14:paraId="49450092" w14:textId="77777777" w:rsidR="006D0A4D" w:rsidRPr="00844FAE" w:rsidRDefault="006D0A4D" w:rsidP="009D7BC8">
            <w:pPr>
              <w:pStyle w:val="Tableheading"/>
              <w:rPr>
                <w:rFonts w:cstheme="minorHAnsi"/>
                <w:sz w:val="20"/>
                <w:szCs w:val="20"/>
              </w:rPr>
            </w:pPr>
            <w:r w:rsidRPr="00844FAE">
              <w:rPr>
                <w:rFonts w:cstheme="minorHAnsi"/>
                <w:sz w:val="20"/>
                <w:szCs w:val="20"/>
              </w:rPr>
              <w:t>2020</w:t>
            </w:r>
            <w:r>
              <w:rPr>
                <w:rFonts w:cstheme="minorHAnsi"/>
                <w:sz w:val="20"/>
                <w:szCs w:val="20"/>
              </w:rPr>
              <w:t xml:space="preserve"> –21</w:t>
            </w:r>
          </w:p>
          <w:p w14:paraId="7733D04E" w14:textId="77777777" w:rsidR="006D0A4D" w:rsidRPr="00844FAE" w:rsidRDefault="006D0A4D" w:rsidP="009D7BC8">
            <w:pPr>
              <w:pStyle w:val="Tableheading"/>
              <w:rPr>
                <w:rFonts w:cstheme="minorHAnsi"/>
                <w:sz w:val="20"/>
                <w:szCs w:val="20"/>
              </w:rPr>
            </w:pPr>
            <w:r w:rsidRPr="00844FAE">
              <w:rPr>
                <w:rFonts w:cstheme="minorHAnsi"/>
                <w:sz w:val="20"/>
                <w:szCs w:val="20"/>
              </w:rPr>
              <w:t>No.</w:t>
            </w:r>
          </w:p>
        </w:tc>
      </w:tr>
      <w:tr w:rsidR="006D0A4D" w:rsidRPr="00F478BF" w14:paraId="3BCAC465" w14:textId="77777777" w:rsidTr="00280A62">
        <w:trPr>
          <w:trHeight w:val="8"/>
        </w:trPr>
        <w:tc>
          <w:tcPr>
            <w:tcW w:w="2260" w:type="dxa"/>
          </w:tcPr>
          <w:p w14:paraId="23F3B144" w14:textId="77777777" w:rsidR="006D0A4D" w:rsidRPr="00844FAE" w:rsidRDefault="006D0A4D" w:rsidP="00280A62">
            <w:pPr>
              <w:pStyle w:val="Tableheading"/>
              <w:jc w:val="left"/>
              <w:rPr>
                <w:rFonts w:cstheme="minorHAnsi"/>
                <w:sz w:val="20"/>
                <w:szCs w:val="20"/>
              </w:rPr>
            </w:pPr>
            <w:r w:rsidRPr="00844FAE">
              <w:rPr>
                <w:rFonts w:cstheme="minorHAnsi"/>
                <w:sz w:val="20"/>
                <w:szCs w:val="20"/>
              </w:rPr>
              <w:t>Total</w:t>
            </w:r>
          </w:p>
        </w:tc>
        <w:tc>
          <w:tcPr>
            <w:tcW w:w="2295" w:type="dxa"/>
          </w:tcPr>
          <w:p w14:paraId="56E443FC" w14:textId="77777777" w:rsidR="006D0A4D" w:rsidRPr="00844FAE" w:rsidRDefault="006D0A4D" w:rsidP="009D7BC8">
            <w:pPr>
              <w:pStyle w:val="Tableheading"/>
              <w:rPr>
                <w:rFonts w:cstheme="minorHAnsi"/>
                <w:b w:val="0"/>
                <w:sz w:val="20"/>
                <w:szCs w:val="20"/>
              </w:rPr>
            </w:pPr>
            <w:r w:rsidRPr="00DC7FA9">
              <w:rPr>
                <w:rFonts w:cstheme="minorHAnsi"/>
                <w:b w:val="0"/>
                <w:sz w:val="20"/>
                <w:szCs w:val="20"/>
              </w:rPr>
              <w:t>22</w:t>
            </w:r>
            <w:r>
              <w:rPr>
                <w:rFonts w:cstheme="minorHAnsi"/>
                <w:b w:val="0"/>
                <w:sz w:val="20"/>
                <w:szCs w:val="20"/>
              </w:rPr>
              <w:t>,</w:t>
            </w:r>
            <w:r w:rsidRPr="00DC7FA9">
              <w:rPr>
                <w:rFonts w:cstheme="minorHAnsi"/>
                <w:b w:val="0"/>
                <w:sz w:val="20"/>
                <w:szCs w:val="20"/>
              </w:rPr>
              <w:t>403</w:t>
            </w:r>
          </w:p>
        </w:tc>
        <w:tc>
          <w:tcPr>
            <w:tcW w:w="2049" w:type="dxa"/>
          </w:tcPr>
          <w:p w14:paraId="0E1102ED" w14:textId="77777777" w:rsidR="006D0A4D" w:rsidRPr="00844FAE" w:rsidRDefault="006D0A4D" w:rsidP="009D7BC8">
            <w:pPr>
              <w:pStyle w:val="Tableheading"/>
              <w:rPr>
                <w:rFonts w:cstheme="minorHAnsi"/>
                <w:b w:val="0"/>
                <w:sz w:val="20"/>
                <w:szCs w:val="20"/>
              </w:rPr>
            </w:pPr>
            <w:r w:rsidRPr="007C25C3">
              <w:rPr>
                <w:rFonts w:cstheme="minorHAnsi"/>
                <w:b w:val="0"/>
                <w:sz w:val="20"/>
                <w:szCs w:val="20"/>
              </w:rPr>
              <w:t>31</w:t>
            </w:r>
            <w:r>
              <w:rPr>
                <w:rFonts w:cstheme="minorHAnsi"/>
                <w:b w:val="0"/>
                <w:sz w:val="20"/>
                <w:szCs w:val="20"/>
              </w:rPr>
              <w:t>,</w:t>
            </w:r>
            <w:r w:rsidRPr="007C25C3">
              <w:rPr>
                <w:rFonts w:cstheme="minorHAnsi"/>
                <w:b w:val="0"/>
                <w:sz w:val="20"/>
                <w:szCs w:val="20"/>
              </w:rPr>
              <w:t>159</w:t>
            </w:r>
          </w:p>
        </w:tc>
        <w:tc>
          <w:tcPr>
            <w:tcW w:w="2179" w:type="dxa"/>
          </w:tcPr>
          <w:p w14:paraId="3DA9F28C" w14:textId="77777777" w:rsidR="006D0A4D" w:rsidRPr="00844FAE" w:rsidRDefault="006D0A4D" w:rsidP="009D7BC8">
            <w:pPr>
              <w:pStyle w:val="Tableheading"/>
              <w:rPr>
                <w:rFonts w:cstheme="minorHAnsi"/>
                <w:b w:val="0"/>
                <w:sz w:val="20"/>
                <w:szCs w:val="20"/>
              </w:rPr>
            </w:pPr>
            <w:r w:rsidRPr="007C25C3">
              <w:rPr>
                <w:rFonts w:cstheme="minorHAnsi"/>
                <w:b w:val="0"/>
                <w:sz w:val="20"/>
                <w:szCs w:val="20"/>
              </w:rPr>
              <w:t>31</w:t>
            </w:r>
            <w:r>
              <w:rPr>
                <w:rFonts w:cstheme="minorHAnsi"/>
                <w:b w:val="0"/>
                <w:sz w:val="20"/>
                <w:szCs w:val="20"/>
              </w:rPr>
              <w:t>,</w:t>
            </w:r>
            <w:r w:rsidRPr="007C25C3">
              <w:rPr>
                <w:rFonts w:cstheme="minorHAnsi"/>
                <w:b w:val="0"/>
                <w:sz w:val="20"/>
                <w:szCs w:val="20"/>
              </w:rPr>
              <w:t>124</w:t>
            </w:r>
          </w:p>
        </w:tc>
      </w:tr>
      <w:tr w:rsidR="006D0A4D" w:rsidRPr="00F478BF" w14:paraId="7A42DE1B" w14:textId="77777777" w:rsidTr="006D0A4D">
        <w:trPr>
          <w:trHeight w:val="8"/>
        </w:trPr>
        <w:tc>
          <w:tcPr>
            <w:tcW w:w="8784" w:type="dxa"/>
            <w:gridSpan w:val="4"/>
            <w:shd w:val="clear" w:color="auto" w:fill="D9D9D9" w:themeFill="background1" w:themeFillShade="D9"/>
          </w:tcPr>
          <w:p w14:paraId="6CDD20DE" w14:textId="71FEFC0C" w:rsidR="006D0A4D" w:rsidRPr="00844FAE" w:rsidRDefault="006D0A4D" w:rsidP="009D7BC8">
            <w:pPr>
              <w:pStyle w:val="Tableheading"/>
              <w:rPr>
                <w:rFonts w:cstheme="minorHAnsi"/>
                <w:sz w:val="20"/>
                <w:szCs w:val="20"/>
              </w:rPr>
            </w:pPr>
            <w:r w:rsidRPr="00844FAE">
              <w:rPr>
                <w:rFonts w:cstheme="minorHAnsi"/>
                <w:sz w:val="20"/>
                <w:szCs w:val="20"/>
              </w:rPr>
              <w:t>Age</w:t>
            </w:r>
            <w:r>
              <w:rPr>
                <w:rFonts w:cstheme="minorHAnsi"/>
                <w:sz w:val="20"/>
                <w:szCs w:val="20"/>
              </w:rPr>
              <w:t>*</w:t>
            </w:r>
          </w:p>
        </w:tc>
      </w:tr>
      <w:tr w:rsidR="006D0A4D" w:rsidRPr="00F478BF" w14:paraId="17C8D695" w14:textId="77777777" w:rsidTr="00280A62">
        <w:trPr>
          <w:trHeight w:val="8"/>
        </w:trPr>
        <w:tc>
          <w:tcPr>
            <w:tcW w:w="2260" w:type="dxa"/>
          </w:tcPr>
          <w:p w14:paraId="724F9C94"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18–19</w:t>
            </w:r>
          </w:p>
        </w:tc>
        <w:tc>
          <w:tcPr>
            <w:tcW w:w="2295" w:type="dxa"/>
          </w:tcPr>
          <w:p w14:paraId="7336D3D2"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248</w:t>
            </w:r>
          </w:p>
        </w:tc>
        <w:tc>
          <w:tcPr>
            <w:tcW w:w="2049" w:type="dxa"/>
          </w:tcPr>
          <w:p w14:paraId="19691B73" w14:textId="77777777" w:rsidR="006D0A4D" w:rsidRPr="00E33EC3" w:rsidRDefault="006D0A4D" w:rsidP="009D7BC8">
            <w:pPr>
              <w:pStyle w:val="Tableheading"/>
              <w:rPr>
                <w:rFonts w:cstheme="minorHAnsi"/>
                <w:b w:val="0"/>
                <w:sz w:val="20"/>
                <w:szCs w:val="20"/>
              </w:rPr>
            </w:pPr>
            <w:r w:rsidRPr="00FE0EB0">
              <w:rPr>
                <w:rFonts w:cstheme="minorHAnsi"/>
                <w:b w:val="0"/>
                <w:sz w:val="20"/>
                <w:szCs w:val="20"/>
              </w:rPr>
              <w:t>392</w:t>
            </w:r>
          </w:p>
        </w:tc>
        <w:tc>
          <w:tcPr>
            <w:tcW w:w="2179" w:type="dxa"/>
          </w:tcPr>
          <w:p w14:paraId="704EBD80" w14:textId="77777777" w:rsidR="006D0A4D" w:rsidRPr="00E33EC3" w:rsidRDefault="006D0A4D" w:rsidP="009D7BC8">
            <w:pPr>
              <w:pStyle w:val="Tableheading"/>
              <w:rPr>
                <w:rFonts w:cstheme="minorHAnsi"/>
                <w:b w:val="0"/>
                <w:sz w:val="20"/>
                <w:szCs w:val="20"/>
              </w:rPr>
            </w:pPr>
            <w:r w:rsidRPr="00FE0EB0">
              <w:rPr>
                <w:rFonts w:cstheme="minorHAnsi"/>
                <w:b w:val="0"/>
                <w:sz w:val="20"/>
                <w:szCs w:val="20"/>
              </w:rPr>
              <w:t>345</w:t>
            </w:r>
          </w:p>
        </w:tc>
      </w:tr>
      <w:tr w:rsidR="006D0A4D" w:rsidRPr="00F478BF" w14:paraId="730DEB0C" w14:textId="77777777" w:rsidTr="00280A62">
        <w:trPr>
          <w:trHeight w:val="8"/>
        </w:trPr>
        <w:tc>
          <w:tcPr>
            <w:tcW w:w="2260" w:type="dxa"/>
          </w:tcPr>
          <w:p w14:paraId="0EDCC801"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20–29</w:t>
            </w:r>
          </w:p>
        </w:tc>
        <w:tc>
          <w:tcPr>
            <w:tcW w:w="2295" w:type="dxa"/>
          </w:tcPr>
          <w:p w14:paraId="46F198D8"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6222</w:t>
            </w:r>
          </w:p>
        </w:tc>
        <w:tc>
          <w:tcPr>
            <w:tcW w:w="2049" w:type="dxa"/>
          </w:tcPr>
          <w:p w14:paraId="3D815F13" w14:textId="77777777" w:rsidR="006D0A4D" w:rsidRPr="00E33EC3" w:rsidRDefault="006D0A4D" w:rsidP="009D7BC8">
            <w:pPr>
              <w:pStyle w:val="Tableheading"/>
              <w:rPr>
                <w:rFonts w:cstheme="minorHAnsi"/>
                <w:b w:val="0"/>
                <w:sz w:val="20"/>
                <w:szCs w:val="20"/>
              </w:rPr>
            </w:pPr>
            <w:r w:rsidRPr="00FE0EB0">
              <w:rPr>
                <w:rFonts w:cstheme="minorHAnsi"/>
                <w:b w:val="0"/>
                <w:sz w:val="20"/>
                <w:szCs w:val="20"/>
              </w:rPr>
              <w:t>8628</w:t>
            </w:r>
          </w:p>
        </w:tc>
        <w:tc>
          <w:tcPr>
            <w:tcW w:w="2179" w:type="dxa"/>
          </w:tcPr>
          <w:p w14:paraId="2729361E" w14:textId="77777777" w:rsidR="006D0A4D" w:rsidRPr="00E33EC3" w:rsidRDefault="006D0A4D" w:rsidP="009D7BC8">
            <w:pPr>
              <w:pStyle w:val="Tableheading"/>
              <w:rPr>
                <w:rFonts w:cstheme="minorHAnsi"/>
                <w:b w:val="0"/>
                <w:sz w:val="20"/>
                <w:szCs w:val="20"/>
              </w:rPr>
            </w:pPr>
            <w:r w:rsidRPr="00FE0EB0">
              <w:rPr>
                <w:rFonts w:cstheme="minorHAnsi"/>
                <w:b w:val="0"/>
                <w:sz w:val="20"/>
                <w:szCs w:val="20"/>
              </w:rPr>
              <w:t>8294</w:t>
            </w:r>
          </w:p>
        </w:tc>
      </w:tr>
      <w:tr w:rsidR="006D0A4D" w:rsidRPr="00F478BF" w14:paraId="2A8072DF" w14:textId="77777777" w:rsidTr="00280A62">
        <w:trPr>
          <w:trHeight w:val="8"/>
        </w:trPr>
        <w:tc>
          <w:tcPr>
            <w:tcW w:w="2260" w:type="dxa"/>
          </w:tcPr>
          <w:p w14:paraId="77FF1681"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30–39</w:t>
            </w:r>
          </w:p>
        </w:tc>
        <w:tc>
          <w:tcPr>
            <w:tcW w:w="2295" w:type="dxa"/>
          </w:tcPr>
          <w:p w14:paraId="100F497A"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7595</w:t>
            </w:r>
          </w:p>
        </w:tc>
        <w:tc>
          <w:tcPr>
            <w:tcW w:w="2049" w:type="dxa"/>
          </w:tcPr>
          <w:p w14:paraId="3582957A" w14:textId="77777777" w:rsidR="006D0A4D" w:rsidRPr="00E33EC3" w:rsidRDefault="006D0A4D" w:rsidP="009D7BC8">
            <w:pPr>
              <w:pStyle w:val="Tableheading"/>
              <w:rPr>
                <w:rFonts w:cstheme="minorHAnsi"/>
                <w:b w:val="0"/>
                <w:sz w:val="20"/>
                <w:szCs w:val="20"/>
              </w:rPr>
            </w:pPr>
            <w:r w:rsidRPr="00FE0EB0">
              <w:rPr>
                <w:rFonts w:cstheme="minorHAnsi"/>
                <w:b w:val="0"/>
                <w:sz w:val="20"/>
                <w:szCs w:val="20"/>
              </w:rPr>
              <w:t>10</w:t>
            </w:r>
            <w:r>
              <w:rPr>
                <w:rFonts w:cstheme="minorHAnsi"/>
                <w:b w:val="0"/>
                <w:sz w:val="20"/>
                <w:szCs w:val="20"/>
              </w:rPr>
              <w:t>,</w:t>
            </w:r>
            <w:r w:rsidRPr="00FE0EB0">
              <w:rPr>
                <w:rFonts w:cstheme="minorHAnsi"/>
                <w:b w:val="0"/>
                <w:sz w:val="20"/>
                <w:szCs w:val="20"/>
              </w:rPr>
              <w:t>613</w:t>
            </w:r>
          </w:p>
        </w:tc>
        <w:tc>
          <w:tcPr>
            <w:tcW w:w="2179" w:type="dxa"/>
          </w:tcPr>
          <w:p w14:paraId="6DAD4016" w14:textId="77777777" w:rsidR="006D0A4D" w:rsidRPr="00E33EC3" w:rsidRDefault="006D0A4D" w:rsidP="009D7BC8">
            <w:pPr>
              <w:pStyle w:val="Tableheading"/>
              <w:rPr>
                <w:rFonts w:cstheme="minorHAnsi"/>
                <w:b w:val="0"/>
                <w:sz w:val="20"/>
                <w:szCs w:val="20"/>
              </w:rPr>
            </w:pPr>
            <w:r w:rsidRPr="00FE0EB0">
              <w:rPr>
                <w:rFonts w:cstheme="minorHAnsi"/>
                <w:b w:val="0"/>
                <w:sz w:val="20"/>
                <w:szCs w:val="20"/>
              </w:rPr>
              <w:t>10</w:t>
            </w:r>
            <w:r>
              <w:rPr>
                <w:rFonts w:cstheme="minorHAnsi"/>
                <w:b w:val="0"/>
                <w:sz w:val="20"/>
                <w:szCs w:val="20"/>
              </w:rPr>
              <w:t>,</w:t>
            </w:r>
            <w:r w:rsidRPr="00FE0EB0">
              <w:rPr>
                <w:rFonts w:cstheme="minorHAnsi"/>
                <w:b w:val="0"/>
                <w:sz w:val="20"/>
                <w:szCs w:val="20"/>
              </w:rPr>
              <w:t>870</w:t>
            </w:r>
          </w:p>
        </w:tc>
      </w:tr>
      <w:tr w:rsidR="006D0A4D" w:rsidRPr="00F478BF" w14:paraId="08EAF84A" w14:textId="77777777" w:rsidTr="00280A62">
        <w:trPr>
          <w:trHeight w:val="8"/>
        </w:trPr>
        <w:tc>
          <w:tcPr>
            <w:tcW w:w="2260" w:type="dxa"/>
          </w:tcPr>
          <w:p w14:paraId="1CC397A0"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40–49</w:t>
            </w:r>
          </w:p>
        </w:tc>
        <w:tc>
          <w:tcPr>
            <w:tcW w:w="2295" w:type="dxa"/>
          </w:tcPr>
          <w:p w14:paraId="169C9AF6"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4556</w:t>
            </w:r>
          </w:p>
        </w:tc>
        <w:tc>
          <w:tcPr>
            <w:tcW w:w="2049" w:type="dxa"/>
          </w:tcPr>
          <w:p w14:paraId="10F18DEF" w14:textId="77777777" w:rsidR="006D0A4D" w:rsidRPr="00E33EC3" w:rsidRDefault="006D0A4D" w:rsidP="009D7BC8">
            <w:pPr>
              <w:pStyle w:val="Tableheading"/>
              <w:rPr>
                <w:rFonts w:cstheme="minorHAnsi"/>
                <w:b w:val="0"/>
                <w:sz w:val="20"/>
                <w:szCs w:val="20"/>
              </w:rPr>
            </w:pPr>
            <w:r w:rsidRPr="00FE0EB0">
              <w:rPr>
                <w:rFonts w:cstheme="minorHAnsi"/>
                <w:b w:val="0"/>
                <w:sz w:val="20"/>
                <w:szCs w:val="20"/>
              </w:rPr>
              <w:t>6151</w:t>
            </w:r>
          </w:p>
        </w:tc>
        <w:tc>
          <w:tcPr>
            <w:tcW w:w="2179" w:type="dxa"/>
          </w:tcPr>
          <w:p w14:paraId="1DDED701" w14:textId="77777777" w:rsidR="006D0A4D" w:rsidRPr="00E33EC3" w:rsidRDefault="006D0A4D" w:rsidP="009D7BC8">
            <w:pPr>
              <w:pStyle w:val="Tableheading"/>
              <w:rPr>
                <w:rFonts w:cstheme="minorHAnsi"/>
                <w:b w:val="0"/>
                <w:sz w:val="20"/>
                <w:szCs w:val="20"/>
              </w:rPr>
            </w:pPr>
            <w:r w:rsidRPr="00FE0EB0">
              <w:rPr>
                <w:rFonts w:cstheme="minorHAnsi"/>
                <w:b w:val="0"/>
                <w:sz w:val="20"/>
                <w:szCs w:val="20"/>
              </w:rPr>
              <w:t>6213</w:t>
            </w:r>
          </w:p>
        </w:tc>
      </w:tr>
      <w:tr w:rsidR="006D0A4D" w:rsidRPr="00F478BF" w14:paraId="2E36497D" w14:textId="77777777" w:rsidTr="00280A62">
        <w:trPr>
          <w:trHeight w:val="8"/>
        </w:trPr>
        <w:tc>
          <w:tcPr>
            <w:tcW w:w="2260" w:type="dxa"/>
          </w:tcPr>
          <w:p w14:paraId="3943E7D4"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50+</w:t>
            </w:r>
          </w:p>
        </w:tc>
        <w:tc>
          <w:tcPr>
            <w:tcW w:w="2295" w:type="dxa"/>
          </w:tcPr>
          <w:p w14:paraId="7D218BA6"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3782</w:t>
            </w:r>
          </w:p>
        </w:tc>
        <w:tc>
          <w:tcPr>
            <w:tcW w:w="2049" w:type="dxa"/>
          </w:tcPr>
          <w:p w14:paraId="0AF76521" w14:textId="77777777" w:rsidR="006D0A4D" w:rsidRPr="00E33EC3" w:rsidRDefault="006D0A4D" w:rsidP="009D7BC8">
            <w:pPr>
              <w:pStyle w:val="Tableheading"/>
              <w:rPr>
                <w:rFonts w:cstheme="minorHAnsi"/>
                <w:b w:val="0"/>
                <w:sz w:val="20"/>
                <w:szCs w:val="20"/>
              </w:rPr>
            </w:pPr>
            <w:r w:rsidRPr="00FE0EB0">
              <w:rPr>
                <w:rFonts w:cstheme="minorHAnsi"/>
                <w:b w:val="0"/>
                <w:sz w:val="20"/>
                <w:szCs w:val="20"/>
              </w:rPr>
              <w:t>5375</w:t>
            </w:r>
          </w:p>
        </w:tc>
        <w:tc>
          <w:tcPr>
            <w:tcW w:w="2179" w:type="dxa"/>
          </w:tcPr>
          <w:p w14:paraId="4FEF6659" w14:textId="77777777" w:rsidR="006D0A4D" w:rsidRPr="00E33EC3" w:rsidRDefault="006D0A4D" w:rsidP="009D7BC8">
            <w:pPr>
              <w:pStyle w:val="Tableheading"/>
              <w:rPr>
                <w:rFonts w:cstheme="minorHAnsi"/>
                <w:b w:val="0"/>
                <w:sz w:val="20"/>
                <w:szCs w:val="20"/>
              </w:rPr>
            </w:pPr>
            <w:r w:rsidRPr="00FE0EB0">
              <w:rPr>
                <w:rFonts w:cstheme="minorHAnsi"/>
                <w:b w:val="0"/>
                <w:sz w:val="20"/>
                <w:szCs w:val="20"/>
              </w:rPr>
              <w:t>5402</w:t>
            </w:r>
          </w:p>
        </w:tc>
      </w:tr>
      <w:tr w:rsidR="006D0A4D" w:rsidRPr="00F478BF" w14:paraId="74AE4EE8" w14:textId="77777777" w:rsidTr="006D0A4D">
        <w:trPr>
          <w:trHeight w:val="8"/>
        </w:trPr>
        <w:tc>
          <w:tcPr>
            <w:tcW w:w="8784" w:type="dxa"/>
            <w:gridSpan w:val="4"/>
            <w:shd w:val="clear" w:color="auto" w:fill="D9D9D9" w:themeFill="background1" w:themeFillShade="D9"/>
          </w:tcPr>
          <w:p w14:paraId="73ADFC20" w14:textId="77777777" w:rsidR="006D0A4D" w:rsidRPr="00844FAE" w:rsidRDefault="006D0A4D" w:rsidP="009D7BC8">
            <w:pPr>
              <w:pStyle w:val="Tableheading"/>
              <w:rPr>
                <w:rFonts w:cstheme="minorHAnsi"/>
                <w:sz w:val="20"/>
                <w:szCs w:val="20"/>
              </w:rPr>
            </w:pPr>
            <w:r w:rsidRPr="00844FAE">
              <w:rPr>
                <w:rFonts w:cstheme="minorHAnsi"/>
                <w:sz w:val="20"/>
                <w:szCs w:val="20"/>
              </w:rPr>
              <w:t>Sex</w:t>
            </w:r>
          </w:p>
        </w:tc>
      </w:tr>
      <w:tr w:rsidR="006D0A4D" w:rsidRPr="00F478BF" w14:paraId="4D1E2A9B" w14:textId="77777777" w:rsidTr="00280A62">
        <w:trPr>
          <w:trHeight w:val="8"/>
        </w:trPr>
        <w:tc>
          <w:tcPr>
            <w:tcW w:w="2260" w:type="dxa"/>
          </w:tcPr>
          <w:p w14:paraId="5E162113"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Female</w:t>
            </w:r>
          </w:p>
        </w:tc>
        <w:tc>
          <w:tcPr>
            <w:tcW w:w="2295" w:type="dxa"/>
          </w:tcPr>
          <w:p w14:paraId="11FFCD6B" w14:textId="77777777" w:rsidR="006D0A4D" w:rsidRPr="00844FAE" w:rsidRDefault="006D0A4D" w:rsidP="009D7BC8">
            <w:pPr>
              <w:pStyle w:val="Tableheading"/>
              <w:rPr>
                <w:rFonts w:cstheme="minorHAnsi"/>
                <w:b w:val="0"/>
                <w:sz w:val="20"/>
                <w:szCs w:val="20"/>
              </w:rPr>
            </w:pPr>
            <w:r>
              <w:rPr>
                <w:rFonts w:cstheme="minorHAnsi"/>
                <w:b w:val="0"/>
                <w:sz w:val="20"/>
                <w:szCs w:val="20"/>
              </w:rPr>
              <w:t>244</w:t>
            </w:r>
          </w:p>
        </w:tc>
        <w:tc>
          <w:tcPr>
            <w:tcW w:w="2049" w:type="dxa"/>
          </w:tcPr>
          <w:p w14:paraId="1D782A7C" w14:textId="77777777" w:rsidR="006D0A4D" w:rsidRPr="00844FAE" w:rsidRDefault="006D0A4D" w:rsidP="009D7BC8">
            <w:pPr>
              <w:pStyle w:val="Tableheading"/>
              <w:rPr>
                <w:rFonts w:cstheme="minorHAnsi"/>
                <w:b w:val="0"/>
                <w:sz w:val="20"/>
                <w:szCs w:val="20"/>
              </w:rPr>
            </w:pPr>
            <w:r w:rsidRPr="00844FAE">
              <w:rPr>
                <w:rFonts w:cstheme="minorHAnsi"/>
                <w:b w:val="0"/>
                <w:sz w:val="20"/>
                <w:szCs w:val="20"/>
              </w:rPr>
              <w:t>36</w:t>
            </w:r>
            <w:r>
              <w:rPr>
                <w:rFonts w:cstheme="minorHAnsi"/>
                <w:b w:val="0"/>
                <w:sz w:val="20"/>
                <w:szCs w:val="20"/>
              </w:rPr>
              <w:t>6</w:t>
            </w:r>
          </w:p>
        </w:tc>
        <w:tc>
          <w:tcPr>
            <w:tcW w:w="2179" w:type="dxa"/>
          </w:tcPr>
          <w:p w14:paraId="26029BC2" w14:textId="77777777" w:rsidR="006D0A4D" w:rsidRPr="00844FAE" w:rsidRDefault="006D0A4D" w:rsidP="009D7BC8">
            <w:pPr>
              <w:pStyle w:val="Tableheading"/>
              <w:rPr>
                <w:rFonts w:cstheme="minorHAnsi"/>
                <w:b w:val="0"/>
                <w:sz w:val="20"/>
                <w:szCs w:val="20"/>
              </w:rPr>
            </w:pPr>
            <w:r w:rsidRPr="00844FAE">
              <w:rPr>
                <w:rFonts w:cstheme="minorHAnsi"/>
                <w:b w:val="0"/>
                <w:sz w:val="20"/>
                <w:szCs w:val="20"/>
              </w:rPr>
              <w:t>3</w:t>
            </w:r>
            <w:r>
              <w:rPr>
                <w:rFonts w:cstheme="minorHAnsi"/>
                <w:b w:val="0"/>
                <w:sz w:val="20"/>
                <w:szCs w:val="20"/>
              </w:rPr>
              <w:t>21</w:t>
            </w:r>
          </w:p>
        </w:tc>
      </w:tr>
      <w:tr w:rsidR="006D0A4D" w:rsidRPr="00F478BF" w14:paraId="46E4F2BA" w14:textId="77777777" w:rsidTr="00280A62">
        <w:trPr>
          <w:trHeight w:val="8"/>
        </w:trPr>
        <w:tc>
          <w:tcPr>
            <w:tcW w:w="2260" w:type="dxa"/>
          </w:tcPr>
          <w:p w14:paraId="195560F1"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Male</w:t>
            </w:r>
          </w:p>
        </w:tc>
        <w:tc>
          <w:tcPr>
            <w:tcW w:w="2295" w:type="dxa"/>
          </w:tcPr>
          <w:p w14:paraId="7B74AEDA" w14:textId="77777777" w:rsidR="006D0A4D" w:rsidRPr="00844FAE" w:rsidRDefault="006D0A4D" w:rsidP="009D7BC8">
            <w:pPr>
              <w:jc w:val="center"/>
              <w:rPr>
                <w:rFonts w:cstheme="minorHAnsi"/>
                <w:b/>
                <w:sz w:val="20"/>
                <w:szCs w:val="20"/>
              </w:rPr>
            </w:pPr>
            <w:r w:rsidRPr="00DC7FA9">
              <w:rPr>
                <w:rFonts w:ascii="Calibri" w:hAnsi="Calibri" w:cs="Calibri"/>
                <w:color w:val="000000"/>
                <w:sz w:val="20"/>
                <w:szCs w:val="20"/>
              </w:rPr>
              <w:t>22</w:t>
            </w:r>
            <w:r>
              <w:rPr>
                <w:rFonts w:ascii="Calibri" w:hAnsi="Calibri" w:cs="Calibri"/>
                <w:color w:val="000000"/>
                <w:sz w:val="20"/>
                <w:szCs w:val="20"/>
              </w:rPr>
              <w:t>,</w:t>
            </w:r>
            <w:r w:rsidRPr="00DC7FA9">
              <w:rPr>
                <w:rFonts w:ascii="Calibri" w:hAnsi="Calibri" w:cs="Calibri"/>
                <w:color w:val="000000"/>
                <w:sz w:val="20"/>
                <w:szCs w:val="20"/>
              </w:rPr>
              <w:t>159</w:t>
            </w:r>
          </w:p>
        </w:tc>
        <w:tc>
          <w:tcPr>
            <w:tcW w:w="2049" w:type="dxa"/>
          </w:tcPr>
          <w:p w14:paraId="4664CEF7" w14:textId="77777777" w:rsidR="006D0A4D" w:rsidRPr="00844FAE" w:rsidRDefault="006D0A4D" w:rsidP="009D7BC8">
            <w:pPr>
              <w:jc w:val="center"/>
              <w:rPr>
                <w:rFonts w:cstheme="minorHAnsi"/>
                <w:b/>
                <w:sz w:val="20"/>
                <w:szCs w:val="20"/>
              </w:rPr>
            </w:pPr>
            <w:r w:rsidRPr="007C25C3">
              <w:rPr>
                <w:rFonts w:ascii="Calibri" w:hAnsi="Calibri" w:cs="Calibri"/>
                <w:color w:val="000000"/>
                <w:sz w:val="20"/>
                <w:szCs w:val="20"/>
              </w:rPr>
              <w:t>30</w:t>
            </w:r>
            <w:r>
              <w:rPr>
                <w:rFonts w:ascii="Calibri" w:hAnsi="Calibri" w:cs="Calibri"/>
                <w:color w:val="000000"/>
                <w:sz w:val="20"/>
                <w:szCs w:val="20"/>
              </w:rPr>
              <w:t>,</w:t>
            </w:r>
            <w:r w:rsidRPr="007C25C3">
              <w:rPr>
                <w:rFonts w:ascii="Calibri" w:hAnsi="Calibri" w:cs="Calibri"/>
                <w:color w:val="000000"/>
                <w:sz w:val="20"/>
                <w:szCs w:val="20"/>
              </w:rPr>
              <w:t>793</w:t>
            </w:r>
          </w:p>
        </w:tc>
        <w:tc>
          <w:tcPr>
            <w:tcW w:w="2179" w:type="dxa"/>
          </w:tcPr>
          <w:p w14:paraId="2464B79E" w14:textId="77777777" w:rsidR="006D0A4D" w:rsidRPr="00844FAE" w:rsidRDefault="006D0A4D" w:rsidP="009D7BC8">
            <w:pPr>
              <w:jc w:val="center"/>
              <w:rPr>
                <w:rFonts w:cstheme="minorHAnsi"/>
                <w:b/>
                <w:sz w:val="20"/>
                <w:szCs w:val="20"/>
              </w:rPr>
            </w:pPr>
            <w:r w:rsidRPr="007C25C3">
              <w:rPr>
                <w:rFonts w:ascii="Calibri" w:hAnsi="Calibri" w:cs="Calibri"/>
                <w:color w:val="000000"/>
                <w:sz w:val="20"/>
                <w:szCs w:val="20"/>
              </w:rPr>
              <w:t>30</w:t>
            </w:r>
            <w:r>
              <w:rPr>
                <w:rFonts w:ascii="Calibri" w:hAnsi="Calibri" w:cs="Calibri"/>
                <w:color w:val="000000"/>
                <w:sz w:val="20"/>
                <w:szCs w:val="20"/>
              </w:rPr>
              <w:t>,</w:t>
            </w:r>
            <w:r w:rsidRPr="007C25C3">
              <w:rPr>
                <w:rFonts w:ascii="Calibri" w:hAnsi="Calibri" w:cs="Calibri"/>
                <w:color w:val="000000"/>
                <w:sz w:val="20"/>
                <w:szCs w:val="20"/>
              </w:rPr>
              <w:t>803</w:t>
            </w:r>
          </w:p>
        </w:tc>
      </w:tr>
      <w:tr w:rsidR="006D0A4D" w:rsidRPr="00F478BF" w14:paraId="43DDB867" w14:textId="77777777" w:rsidTr="006D0A4D">
        <w:trPr>
          <w:trHeight w:val="8"/>
        </w:trPr>
        <w:tc>
          <w:tcPr>
            <w:tcW w:w="8784" w:type="dxa"/>
            <w:gridSpan w:val="4"/>
            <w:shd w:val="clear" w:color="auto" w:fill="D9D9D9" w:themeFill="background1" w:themeFillShade="D9"/>
          </w:tcPr>
          <w:p w14:paraId="5840AA9A" w14:textId="77777777" w:rsidR="006D0A4D" w:rsidRPr="00844FAE" w:rsidRDefault="006D0A4D" w:rsidP="009D7BC8">
            <w:pPr>
              <w:pStyle w:val="Tableheading"/>
              <w:rPr>
                <w:rFonts w:cstheme="minorHAnsi"/>
                <w:sz w:val="20"/>
                <w:szCs w:val="20"/>
              </w:rPr>
            </w:pPr>
            <w:r w:rsidRPr="00844FAE">
              <w:rPr>
                <w:rFonts w:cstheme="minorHAnsi"/>
                <w:sz w:val="20"/>
                <w:szCs w:val="20"/>
              </w:rPr>
              <w:t>Sex-Age group</w:t>
            </w:r>
          </w:p>
        </w:tc>
      </w:tr>
      <w:tr w:rsidR="006D0A4D" w:rsidRPr="00F478BF" w14:paraId="083D5C55" w14:textId="77777777" w:rsidTr="00280A62">
        <w:trPr>
          <w:trHeight w:val="8"/>
        </w:trPr>
        <w:tc>
          <w:tcPr>
            <w:tcW w:w="2260" w:type="dxa"/>
          </w:tcPr>
          <w:p w14:paraId="2BF814D2"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Female 18–19</w:t>
            </w:r>
          </w:p>
        </w:tc>
        <w:tc>
          <w:tcPr>
            <w:tcW w:w="2295" w:type="dxa"/>
          </w:tcPr>
          <w:p w14:paraId="6743881D"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lt;5</w:t>
            </w:r>
          </w:p>
        </w:tc>
        <w:tc>
          <w:tcPr>
            <w:tcW w:w="2049" w:type="dxa"/>
          </w:tcPr>
          <w:p w14:paraId="24C9B9D9"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8</w:t>
            </w:r>
          </w:p>
        </w:tc>
        <w:tc>
          <w:tcPr>
            <w:tcW w:w="2179" w:type="dxa"/>
          </w:tcPr>
          <w:p w14:paraId="69EB703A"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10</w:t>
            </w:r>
          </w:p>
        </w:tc>
      </w:tr>
      <w:tr w:rsidR="006D0A4D" w:rsidRPr="00F478BF" w14:paraId="4AD52AFC" w14:textId="77777777" w:rsidTr="00280A62">
        <w:trPr>
          <w:trHeight w:val="8"/>
        </w:trPr>
        <w:tc>
          <w:tcPr>
            <w:tcW w:w="2260" w:type="dxa"/>
          </w:tcPr>
          <w:p w14:paraId="350BD4A3"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Female 20–29</w:t>
            </w:r>
          </w:p>
        </w:tc>
        <w:tc>
          <w:tcPr>
            <w:tcW w:w="2295" w:type="dxa"/>
          </w:tcPr>
          <w:p w14:paraId="21E94E0E"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113</w:t>
            </w:r>
          </w:p>
        </w:tc>
        <w:tc>
          <w:tcPr>
            <w:tcW w:w="2049" w:type="dxa"/>
          </w:tcPr>
          <w:p w14:paraId="0E642497"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142</w:t>
            </w:r>
          </w:p>
        </w:tc>
        <w:tc>
          <w:tcPr>
            <w:tcW w:w="2179" w:type="dxa"/>
          </w:tcPr>
          <w:p w14:paraId="32DC5C7E"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103</w:t>
            </w:r>
          </w:p>
        </w:tc>
      </w:tr>
      <w:tr w:rsidR="006D0A4D" w:rsidRPr="00F478BF" w14:paraId="0E0863CC" w14:textId="77777777" w:rsidTr="00280A62">
        <w:trPr>
          <w:trHeight w:val="8"/>
        </w:trPr>
        <w:tc>
          <w:tcPr>
            <w:tcW w:w="2260" w:type="dxa"/>
          </w:tcPr>
          <w:p w14:paraId="6EDEDDE3"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Female 30–39</w:t>
            </w:r>
          </w:p>
        </w:tc>
        <w:tc>
          <w:tcPr>
            <w:tcW w:w="2295" w:type="dxa"/>
          </w:tcPr>
          <w:p w14:paraId="76F32D38"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70</w:t>
            </w:r>
          </w:p>
        </w:tc>
        <w:tc>
          <w:tcPr>
            <w:tcW w:w="2049" w:type="dxa"/>
          </w:tcPr>
          <w:p w14:paraId="6A1AC2F0"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102</w:t>
            </w:r>
          </w:p>
        </w:tc>
        <w:tc>
          <w:tcPr>
            <w:tcW w:w="2179" w:type="dxa"/>
          </w:tcPr>
          <w:p w14:paraId="1FB56C4C"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101</w:t>
            </w:r>
          </w:p>
        </w:tc>
      </w:tr>
      <w:tr w:rsidR="006D0A4D" w:rsidRPr="00F478BF" w14:paraId="18203075" w14:textId="77777777" w:rsidTr="00280A62">
        <w:trPr>
          <w:trHeight w:val="8"/>
        </w:trPr>
        <w:tc>
          <w:tcPr>
            <w:tcW w:w="2260" w:type="dxa"/>
          </w:tcPr>
          <w:p w14:paraId="72E947D2"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lastRenderedPageBreak/>
              <w:t>Female 40–49</w:t>
            </w:r>
          </w:p>
        </w:tc>
        <w:tc>
          <w:tcPr>
            <w:tcW w:w="2295" w:type="dxa"/>
          </w:tcPr>
          <w:p w14:paraId="7A7544C3"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41</w:t>
            </w:r>
          </w:p>
        </w:tc>
        <w:tc>
          <w:tcPr>
            <w:tcW w:w="2049" w:type="dxa"/>
          </w:tcPr>
          <w:p w14:paraId="7FDBE83E"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79</w:t>
            </w:r>
          </w:p>
        </w:tc>
        <w:tc>
          <w:tcPr>
            <w:tcW w:w="2179" w:type="dxa"/>
          </w:tcPr>
          <w:p w14:paraId="32699905"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69</w:t>
            </w:r>
          </w:p>
        </w:tc>
      </w:tr>
      <w:tr w:rsidR="006D0A4D" w:rsidRPr="00F478BF" w14:paraId="7D30CC49" w14:textId="77777777" w:rsidTr="00280A62">
        <w:trPr>
          <w:trHeight w:val="8"/>
        </w:trPr>
        <w:tc>
          <w:tcPr>
            <w:tcW w:w="2260" w:type="dxa"/>
          </w:tcPr>
          <w:p w14:paraId="25EFB19A"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Female 50+</w:t>
            </w:r>
          </w:p>
        </w:tc>
        <w:tc>
          <w:tcPr>
            <w:tcW w:w="2295" w:type="dxa"/>
          </w:tcPr>
          <w:p w14:paraId="777D2427"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16</w:t>
            </w:r>
          </w:p>
        </w:tc>
        <w:tc>
          <w:tcPr>
            <w:tcW w:w="2049" w:type="dxa"/>
          </w:tcPr>
          <w:p w14:paraId="16E0E9C0"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35</w:t>
            </w:r>
          </w:p>
        </w:tc>
        <w:tc>
          <w:tcPr>
            <w:tcW w:w="2179" w:type="dxa"/>
          </w:tcPr>
          <w:p w14:paraId="4D742EB6"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38</w:t>
            </w:r>
          </w:p>
        </w:tc>
      </w:tr>
      <w:tr w:rsidR="006D0A4D" w:rsidRPr="00F478BF" w14:paraId="49FC8E18" w14:textId="77777777" w:rsidTr="00280A62">
        <w:trPr>
          <w:trHeight w:val="8"/>
        </w:trPr>
        <w:tc>
          <w:tcPr>
            <w:tcW w:w="2260" w:type="dxa"/>
          </w:tcPr>
          <w:p w14:paraId="541A1A5C"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Male 18–19</w:t>
            </w:r>
          </w:p>
        </w:tc>
        <w:tc>
          <w:tcPr>
            <w:tcW w:w="2295" w:type="dxa"/>
          </w:tcPr>
          <w:p w14:paraId="08720F6C"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244</w:t>
            </w:r>
          </w:p>
        </w:tc>
        <w:tc>
          <w:tcPr>
            <w:tcW w:w="2049" w:type="dxa"/>
          </w:tcPr>
          <w:p w14:paraId="1AC6471A"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384</w:t>
            </w:r>
          </w:p>
        </w:tc>
        <w:tc>
          <w:tcPr>
            <w:tcW w:w="2179" w:type="dxa"/>
          </w:tcPr>
          <w:p w14:paraId="43A27202"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335</w:t>
            </w:r>
          </w:p>
        </w:tc>
      </w:tr>
      <w:tr w:rsidR="006D0A4D" w:rsidRPr="00F478BF" w14:paraId="14B7A755" w14:textId="77777777" w:rsidTr="00280A62">
        <w:trPr>
          <w:trHeight w:val="8"/>
        </w:trPr>
        <w:tc>
          <w:tcPr>
            <w:tcW w:w="2260" w:type="dxa"/>
          </w:tcPr>
          <w:p w14:paraId="78E4009D"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Male 20–29</w:t>
            </w:r>
          </w:p>
        </w:tc>
        <w:tc>
          <w:tcPr>
            <w:tcW w:w="2295" w:type="dxa"/>
          </w:tcPr>
          <w:p w14:paraId="5DF87554"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6109</w:t>
            </w:r>
          </w:p>
        </w:tc>
        <w:tc>
          <w:tcPr>
            <w:tcW w:w="2049" w:type="dxa"/>
          </w:tcPr>
          <w:p w14:paraId="1FB9FFBE"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8486</w:t>
            </w:r>
          </w:p>
        </w:tc>
        <w:tc>
          <w:tcPr>
            <w:tcW w:w="2179" w:type="dxa"/>
          </w:tcPr>
          <w:p w14:paraId="3D94E8E6"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8191</w:t>
            </w:r>
          </w:p>
        </w:tc>
      </w:tr>
      <w:tr w:rsidR="006D0A4D" w:rsidRPr="00F478BF" w14:paraId="61EDC01B" w14:textId="77777777" w:rsidTr="00280A62">
        <w:trPr>
          <w:trHeight w:val="8"/>
        </w:trPr>
        <w:tc>
          <w:tcPr>
            <w:tcW w:w="2260" w:type="dxa"/>
          </w:tcPr>
          <w:p w14:paraId="649B314F"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Male 30–39</w:t>
            </w:r>
          </w:p>
        </w:tc>
        <w:tc>
          <w:tcPr>
            <w:tcW w:w="2295" w:type="dxa"/>
          </w:tcPr>
          <w:p w14:paraId="30BF7DD7"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7525</w:t>
            </w:r>
          </w:p>
        </w:tc>
        <w:tc>
          <w:tcPr>
            <w:tcW w:w="2049" w:type="dxa"/>
          </w:tcPr>
          <w:p w14:paraId="3D4B684A"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10</w:t>
            </w:r>
            <w:r>
              <w:rPr>
                <w:rFonts w:cstheme="minorHAnsi"/>
                <w:b w:val="0"/>
                <w:sz w:val="20"/>
                <w:szCs w:val="20"/>
              </w:rPr>
              <w:t>,</w:t>
            </w:r>
            <w:r w:rsidRPr="00FE0EB0">
              <w:rPr>
                <w:rFonts w:cstheme="minorHAnsi"/>
                <w:b w:val="0"/>
                <w:sz w:val="20"/>
                <w:szCs w:val="20"/>
              </w:rPr>
              <w:t>511</w:t>
            </w:r>
          </w:p>
        </w:tc>
        <w:tc>
          <w:tcPr>
            <w:tcW w:w="2179" w:type="dxa"/>
          </w:tcPr>
          <w:p w14:paraId="10ECA7CB"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10</w:t>
            </w:r>
            <w:r>
              <w:rPr>
                <w:rFonts w:cstheme="minorHAnsi"/>
                <w:b w:val="0"/>
                <w:sz w:val="20"/>
                <w:szCs w:val="20"/>
              </w:rPr>
              <w:t>,</w:t>
            </w:r>
            <w:r w:rsidRPr="00FE0EB0">
              <w:rPr>
                <w:rFonts w:cstheme="minorHAnsi"/>
                <w:b w:val="0"/>
                <w:sz w:val="20"/>
                <w:szCs w:val="20"/>
              </w:rPr>
              <w:t>769</w:t>
            </w:r>
          </w:p>
        </w:tc>
      </w:tr>
      <w:tr w:rsidR="006D0A4D" w:rsidRPr="00F478BF" w14:paraId="415F9330" w14:textId="77777777" w:rsidTr="00280A62">
        <w:trPr>
          <w:trHeight w:val="56"/>
        </w:trPr>
        <w:tc>
          <w:tcPr>
            <w:tcW w:w="2260" w:type="dxa"/>
          </w:tcPr>
          <w:p w14:paraId="78EFAFD6"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Male 40–49</w:t>
            </w:r>
          </w:p>
        </w:tc>
        <w:tc>
          <w:tcPr>
            <w:tcW w:w="2295" w:type="dxa"/>
          </w:tcPr>
          <w:p w14:paraId="1E399164"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4515</w:t>
            </w:r>
          </w:p>
        </w:tc>
        <w:tc>
          <w:tcPr>
            <w:tcW w:w="2049" w:type="dxa"/>
          </w:tcPr>
          <w:p w14:paraId="218B6B7E"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6072</w:t>
            </w:r>
          </w:p>
        </w:tc>
        <w:tc>
          <w:tcPr>
            <w:tcW w:w="2179" w:type="dxa"/>
          </w:tcPr>
          <w:p w14:paraId="7CA78328"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6144</w:t>
            </w:r>
          </w:p>
        </w:tc>
      </w:tr>
      <w:tr w:rsidR="006D0A4D" w:rsidRPr="00F478BF" w14:paraId="7FA67879" w14:textId="77777777" w:rsidTr="00280A62">
        <w:trPr>
          <w:trHeight w:val="8"/>
        </w:trPr>
        <w:tc>
          <w:tcPr>
            <w:tcW w:w="2260" w:type="dxa"/>
          </w:tcPr>
          <w:p w14:paraId="0A9E6372"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Male 50+</w:t>
            </w:r>
          </w:p>
        </w:tc>
        <w:tc>
          <w:tcPr>
            <w:tcW w:w="2295" w:type="dxa"/>
          </w:tcPr>
          <w:p w14:paraId="7959B911"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3766</w:t>
            </w:r>
          </w:p>
        </w:tc>
        <w:tc>
          <w:tcPr>
            <w:tcW w:w="2049" w:type="dxa"/>
          </w:tcPr>
          <w:p w14:paraId="021DCB46"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5340</w:t>
            </w:r>
          </w:p>
        </w:tc>
        <w:tc>
          <w:tcPr>
            <w:tcW w:w="2179" w:type="dxa"/>
          </w:tcPr>
          <w:p w14:paraId="4C0BE6EA" w14:textId="77777777" w:rsidR="006D0A4D" w:rsidRPr="00FE0EB0" w:rsidRDefault="006D0A4D" w:rsidP="009D7BC8">
            <w:pPr>
              <w:pStyle w:val="Tableheading"/>
              <w:rPr>
                <w:rFonts w:cstheme="minorHAnsi"/>
                <w:b w:val="0"/>
                <w:sz w:val="20"/>
                <w:szCs w:val="20"/>
              </w:rPr>
            </w:pPr>
            <w:r w:rsidRPr="00FE0EB0">
              <w:rPr>
                <w:rFonts w:cstheme="minorHAnsi"/>
                <w:b w:val="0"/>
                <w:sz w:val="20"/>
                <w:szCs w:val="20"/>
              </w:rPr>
              <w:t>5364</w:t>
            </w:r>
          </w:p>
        </w:tc>
      </w:tr>
      <w:tr w:rsidR="006D0A4D" w:rsidRPr="00F478BF" w14:paraId="39BB0B19" w14:textId="77777777" w:rsidTr="006D0A4D">
        <w:trPr>
          <w:trHeight w:val="8"/>
        </w:trPr>
        <w:tc>
          <w:tcPr>
            <w:tcW w:w="8784" w:type="dxa"/>
            <w:gridSpan w:val="4"/>
            <w:shd w:val="clear" w:color="auto" w:fill="BFBFBF" w:themeFill="background1" w:themeFillShade="BF"/>
          </w:tcPr>
          <w:p w14:paraId="3068A628" w14:textId="77777777" w:rsidR="006D0A4D" w:rsidRPr="00844FAE" w:rsidRDefault="006D0A4D" w:rsidP="009D7BC8">
            <w:pPr>
              <w:pStyle w:val="Tableheading"/>
              <w:rPr>
                <w:rFonts w:cstheme="minorHAnsi"/>
                <w:bCs/>
                <w:sz w:val="20"/>
                <w:szCs w:val="20"/>
              </w:rPr>
            </w:pPr>
            <w:r w:rsidRPr="00844FAE">
              <w:rPr>
                <w:rFonts w:cstheme="minorHAnsi"/>
                <w:bCs/>
                <w:sz w:val="20"/>
                <w:szCs w:val="20"/>
              </w:rPr>
              <w:t>Closing The Gap (CTG) indicator</w:t>
            </w:r>
          </w:p>
        </w:tc>
      </w:tr>
      <w:tr w:rsidR="006D0A4D" w:rsidRPr="00F478BF" w14:paraId="01F71D03" w14:textId="77777777" w:rsidTr="00280A62">
        <w:trPr>
          <w:trHeight w:val="8"/>
        </w:trPr>
        <w:tc>
          <w:tcPr>
            <w:tcW w:w="2260" w:type="dxa"/>
          </w:tcPr>
          <w:p w14:paraId="57A58B42"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 xml:space="preserve">CTG </w:t>
            </w:r>
          </w:p>
        </w:tc>
        <w:tc>
          <w:tcPr>
            <w:tcW w:w="2295" w:type="dxa"/>
          </w:tcPr>
          <w:p w14:paraId="04DC4044" w14:textId="77777777" w:rsidR="006D0A4D" w:rsidRPr="00844FAE" w:rsidRDefault="006D0A4D" w:rsidP="009D7BC8">
            <w:pPr>
              <w:pStyle w:val="Tableheading"/>
              <w:rPr>
                <w:rFonts w:cstheme="minorHAnsi"/>
                <w:b w:val="0"/>
                <w:bCs/>
                <w:sz w:val="20"/>
                <w:szCs w:val="20"/>
              </w:rPr>
            </w:pPr>
            <w:r>
              <w:rPr>
                <w:rFonts w:ascii="Calibri" w:hAnsi="Calibri"/>
                <w:b w:val="0"/>
                <w:bCs/>
                <w:color w:val="000000"/>
                <w:sz w:val="20"/>
                <w:szCs w:val="20"/>
              </w:rPr>
              <w:t>218</w:t>
            </w:r>
          </w:p>
        </w:tc>
        <w:tc>
          <w:tcPr>
            <w:tcW w:w="2049" w:type="dxa"/>
          </w:tcPr>
          <w:p w14:paraId="109A29A7" w14:textId="77777777" w:rsidR="006D0A4D" w:rsidRPr="00844FAE" w:rsidRDefault="006D0A4D" w:rsidP="009D7BC8">
            <w:pPr>
              <w:pStyle w:val="Tableheading"/>
              <w:rPr>
                <w:rFonts w:cstheme="minorHAnsi"/>
                <w:b w:val="0"/>
                <w:bCs/>
                <w:sz w:val="20"/>
                <w:szCs w:val="20"/>
              </w:rPr>
            </w:pPr>
            <w:r w:rsidRPr="00844FAE">
              <w:rPr>
                <w:rFonts w:ascii="Calibri" w:hAnsi="Calibri"/>
                <w:b w:val="0"/>
                <w:bCs/>
                <w:color w:val="000000"/>
                <w:sz w:val="20"/>
                <w:szCs w:val="20"/>
              </w:rPr>
              <w:t>3</w:t>
            </w:r>
            <w:r>
              <w:rPr>
                <w:rFonts w:ascii="Calibri" w:hAnsi="Calibri"/>
                <w:b w:val="0"/>
                <w:bCs/>
                <w:color w:val="000000"/>
                <w:sz w:val="20"/>
                <w:szCs w:val="20"/>
              </w:rPr>
              <w:t>88</w:t>
            </w:r>
          </w:p>
        </w:tc>
        <w:tc>
          <w:tcPr>
            <w:tcW w:w="2179" w:type="dxa"/>
          </w:tcPr>
          <w:p w14:paraId="053CA0F2" w14:textId="77777777" w:rsidR="006D0A4D" w:rsidRPr="00844FAE" w:rsidRDefault="006D0A4D" w:rsidP="009D7BC8">
            <w:pPr>
              <w:pStyle w:val="Tableheading"/>
              <w:rPr>
                <w:rFonts w:cstheme="minorHAnsi"/>
                <w:b w:val="0"/>
                <w:bCs/>
                <w:sz w:val="20"/>
                <w:szCs w:val="20"/>
              </w:rPr>
            </w:pPr>
            <w:r w:rsidRPr="00844FAE">
              <w:rPr>
                <w:rFonts w:ascii="Calibri" w:hAnsi="Calibri"/>
                <w:b w:val="0"/>
                <w:bCs/>
                <w:color w:val="000000"/>
                <w:sz w:val="20"/>
                <w:szCs w:val="20"/>
              </w:rPr>
              <w:t>4</w:t>
            </w:r>
            <w:r>
              <w:rPr>
                <w:rFonts w:ascii="Calibri" w:hAnsi="Calibri"/>
                <w:b w:val="0"/>
                <w:bCs/>
                <w:color w:val="000000"/>
                <w:sz w:val="20"/>
                <w:szCs w:val="20"/>
              </w:rPr>
              <w:t>43</w:t>
            </w:r>
          </w:p>
        </w:tc>
      </w:tr>
      <w:tr w:rsidR="006D0A4D" w:rsidRPr="00F478BF" w14:paraId="5A797D4A" w14:textId="77777777" w:rsidTr="00280A62">
        <w:trPr>
          <w:trHeight w:val="8"/>
        </w:trPr>
        <w:tc>
          <w:tcPr>
            <w:tcW w:w="2260" w:type="dxa"/>
          </w:tcPr>
          <w:p w14:paraId="0020BF4E" w14:textId="77777777" w:rsidR="006D0A4D" w:rsidRPr="00844FAE" w:rsidRDefault="006D0A4D" w:rsidP="00280A62">
            <w:pPr>
              <w:pStyle w:val="Tableheading"/>
              <w:jc w:val="left"/>
              <w:rPr>
                <w:rFonts w:cstheme="minorHAnsi"/>
                <w:b w:val="0"/>
                <w:bCs/>
                <w:sz w:val="20"/>
                <w:szCs w:val="20"/>
              </w:rPr>
            </w:pPr>
            <w:r w:rsidRPr="00844FAE">
              <w:rPr>
                <w:rFonts w:cstheme="minorHAnsi"/>
                <w:b w:val="0"/>
                <w:bCs/>
                <w:sz w:val="20"/>
                <w:szCs w:val="20"/>
              </w:rPr>
              <w:t>No CTG</w:t>
            </w:r>
          </w:p>
        </w:tc>
        <w:tc>
          <w:tcPr>
            <w:tcW w:w="2295" w:type="dxa"/>
          </w:tcPr>
          <w:p w14:paraId="0357C432" w14:textId="77777777" w:rsidR="006D0A4D" w:rsidRPr="00844FAE" w:rsidRDefault="006D0A4D" w:rsidP="009D7BC8">
            <w:pPr>
              <w:pStyle w:val="Tableheading"/>
              <w:rPr>
                <w:rFonts w:cstheme="minorHAnsi"/>
                <w:b w:val="0"/>
                <w:bCs/>
                <w:sz w:val="20"/>
                <w:szCs w:val="20"/>
              </w:rPr>
            </w:pPr>
            <w:r w:rsidRPr="00DC7FA9">
              <w:rPr>
                <w:rFonts w:ascii="Calibri" w:hAnsi="Calibri"/>
                <w:b w:val="0"/>
                <w:bCs/>
                <w:color w:val="000000"/>
                <w:sz w:val="20"/>
                <w:szCs w:val="20"/>
              </w:rPr>
              <w:t>22</w:t>
            </w:r>
            <w:r>
              <w:rPr>
                <w:rFonts w:ascii="Calibri" w:hAnsi="Calibri"/>
                <w:b w:val="0"/>
                <w:bCs/>
                <w:color w:val="000000"/>
                <w:sz w:val="20"/>
                <w:szCs w:val="20"/>
              </w:rPr>
              <w:t>,</w:t>
            </w:r>
            <w:r w:rsidRPr="00DC7FA9">
              <w:rPr>
                <w:rFonts w:ascii="Calibri" w:hAnsi="Calibri"/>
                <w:b w:val="0"/>
                <w:bCs/>
                <w:color w:val="000000"/>
                <w:sz w:val="20"/>
                <w:szCs w:val="20"/>
              </w:rPr>
              <w:t>185</w:t>
            </w:r>
          </w:p>
        </w:tc>
        <w:tc>
          <w:tcPr>
            <w:tcW w:w="2049" w:type="dxa"/>
          </w:tcPr>
          <w:p w14:paraId="590E66C2" w14:textId="77777777" w:rsidR="006D0A4D" w:rsidRPr="00844FAE" w:rsidRDefault="006D0A4D" w:rsidP="009D7BC8">
            <w:pPr>
              <w:pStyle w:val="Tableheading"/>
              <w:rPr>
                <w:rFonts w:cstheme="minorHAnsi"/>
                <w:b w:val="0"/>
                <w:bCs/>
                <w:sz w:val="20"/>
                <w:szCs w:val="20"/>
              </w:rPr>
            </w:pPr>
            <w:r w:rsidRPr="007C25C3">
              <w:rPr>
                <w:rFonts w:ascii="Calibri" w:hAnsi="Calibri"/>
                <w:b w:val="0"/>
                <w:bCs/>
                <w:color w:val="000000"/>
                <w:sz w:val="20"/>
                <w:szCs w:val="20"/>
              </w:rPr>
              <w:t>30</w:t>
            </w:r>
            <w:r>
              <w:rPr>
                <w:rFonts w:ascii="Calibri" w:hAnsi="Calibri"/>
                <w:b w:val="0"/>
                <w:bCs/>
                <w:color w:val="000000"/>
                <w:sz w:val="20"/>
                <w:szCs w:val="20"/>
              </w:rPr>
              <w:t>,</w:t>
            </w:r>
            <w:r w:rsidRPr="007C25C3">
              <w:rPr>
                <w:rFonts w:ascii="Calibri" w:hAnsi="Calibri"/>
                <w:b w:val="0"/>
                <w:bCs/>
                <w:color w:val="000000"/>
                <w:sz w:val="20"/>
                <w:szCs w:val="20"/>
              </w:rPr>
              <w:t>771</w:t>
            </w:r>
          </w:p>
        </w:tc>
        <w:tc>
          <w:tcPr>
            <w:tcW w:w="2179" w:type="dxa"/>
          </w:tcPr>
          <w:p w14:paraId="1888FDB3" w14:textId="77777777" w:rsidR="006D0A4D" w:rsidRPr="00844FAE" w:rsidRDefault="006D0A4D" w:rsidP="009D7BC8">
            <w:pPr>
              <w:pStyle w:val="Tableheading"/>
              <w:rPr>
                <w:rFonts w:cstheme="minorHAnsi"/>
                <w:b w:val="0"/>
                <w:bCs/>
                <w:sz w:val="20"/>
                <w:szCs w:val="20"/>
              </w:rPr>
            </w:pPr>
            <w:r w:rsidRPr="007C25C3">
              <w:rPr>
                <w:rFonts w:ascii="Calibri" w:hAnsi="Calibri"/>
                <w:b w:val="0"/>
                <w:bCs/>
                <w:color w:val="000000"/>
                <w:sz w:val="20"/>
                <w:szCs w:val="20"/>
              </w:rPr>
              <w:t>30</w:t>
            </w:r>
            <w:r>
              <w:rPr>
                <w:rFonts w:ascii="Calibri" w:hAnsi="Calibri"/>
                <w:b w:val="0"/>
                <w:bCs/>
                <w:color w:val="000000"/>
                <w:sz w:val="20"/>
                <w:szCs w:val="20"/>
              </w:rPr>
              <w:t>,</w:t>
            </w:r>
            <w:r w:rsidRPr="007C25C3">
              <w:rPr>
                <w:rFonts w:ascii="Calibri" w:hAnsi="Calibri"/>
                <w:b w:val="0"/>
                <w:bCs/>
                <w:color w:val="000000"/>
                <w:sz w:val="20"/>
                <w:szCs w:val="20"/>
              </w:rPr>
              <w:t>681</w:t>
            </w:r>
          </w:p>
        </w:tc>
      </w:tr>
    </w:tbl>
    <w:p w14:paraId="306CA9B5" w14:textId="5D71571B" w:rsidR="006D0A4D" w:rsidRPr="00443A33" w:rsidRDefault="00076FD7" w:rsidP="00443A33">
      <w:pPr>
        <w:autoSpaceDE w:val="0"/>
        <w:autoSpaceDN w:val="0"/>
        <w:adjustRightInd w:val="0"/>
        <w:spacing w:before="60" w:after="60"/>
        <w:rPr>
          <w:rFonts w:eastAsia="Times New Roman" w:cstheme="minorHAnsi"/>
          <w:color w:val="000000"/>
          <w:sz w:val="20"/>
          <w:szCs w:val="20"/>
        </w:rPr>
      </w:pPr>
      <w:r w:rsidRPr="00076FD7">
        <w:rPr>
          <w:rFonts w:eastAsia="Times New Roman" w:cstheme="minorHAnsi"/>
          <w:color w:val="000000"/>
          <w:sz w:val="20"/>
          <w:szCs w:val="20"/>
        </w:rPr>
        <w:t>* Age calculated</w:t>
      </w:r>
      <w:r>
        <w:rPr>
          <w:rFonts w:eastAsia="Times New Roman" w:cstheme="minorHAnsi"/>
          <w:color w:val="000000"/>
          <w:sz w:val="20"/>
          <w:szCs w:val="20"/>
        </w:rPr>
        <w:t xml:space="preserve"> at the </w:t>
      </w:r>
      <w:r w:rsidRPr="00076FD7">
        <w:rPr>
          <w:rFonts w:eastAsia="Times New Roman" w:cstheme="minorHAnsi"/>
          <w:color w:val="000000"/>
          <w:sz w:val="20"/>
          <w:szCs w:val="20"/>
        </w:rPr>
        <w:t>first prescription in each time period</w:t>
      </w:r>
      <w:r w:rsidR="006D6227">
        <w:rPr>
          <w:rFonts w:eastAsia="Times New Roman" w:cstheme="minorHAnsi"/>
          <w:color w:val="000000"/>
          <w:sz w:val="20"/>
          <w:szCs w:val="20"/>
        </w:rPr>
        <w:t>.</w:t>
      </w:r>
    </w:p>
    <w:p w14:paraId="0E78734D" w14:textId="77777777" w:rsidR="00B11F88" w:rsidRDefault="00B11F88" w:rsidP="002F5B74"/>
    <w:p w14:paraId="4A1D43AC" w14:textId="1FFEFE12" w:rsidR="00232085" w:rsidRDefault="00232085" w:rsidP="00232085">
      <w:pPr>
        <w:pStyle w:val="Tabletitle"/>
      </w:pPr>
      <w:r>
        <w:t>T</w:t>
      </w:r>
      <w:r w:rsidRPr="00687ED2">
        <w:t xml:space="preserve">able </w:t>
      </w:r>
      <w:r>
        <w:t xml:space="preserve">5: </w:t>
      </w:r>
      <w:r w:rsidRPr="00901D5A">
        <w:t xml:space="preserve">Annual count of patients </w:t>
      </w:r>
      <w:r>
        <w:t>incident</w:t>
      </w:r>
      <w:r w:rsidRPr="00901D5A">
        <w:t xml:space="preserve"> to </w:t>
      </w:r>
      <w:proofErr w:type="spellStart"/>
      <w:r>
        <w:t>PrEP</w:t>
      </w:r>
      <w:proofErr w:type="spellEnd"/>
      <w:r w:rsidRPr="00901D5A">
        <w:t xml:space="preserve"> overall, by age, </w:t>
      </w:r>
      <w:proofErr w:type="gramStart"/>
      <w:r w:rsidRPr="00901D5A">
        <w:t>sex</w:t>
      </w:r>
      <w:proofErr w:type="gramEnd"/>
      <w:r w:rsidRPr="00901D5A">
        <w:t xml:space="preserve"> and age-sex groups </w:t>
      </w:r>
      <w:r w:rsidR="00BB2397" w:rsidRPr="00856349">
        <w:rPr>
          <w:bCs/>
        </w:rPr>
        <w:t>since listing on 1 April 2018 to 30 March 2021</w:t>
      </w:r>
    </w:p>
    <w:tbl>
      <w:tblPr>
        <w:tblStyle w:val="TableGrid"/>
        <w:tblW w:w="9177" w:type="dxa"/>
        <w:tblLayout w:type="fixed"/>
        <w:tblLook w:val="04A0" w:firstRow="1" w:lastRow="0" w:firstColumn="1" w:lastColumn="0" w:noHBand="0" w:noVBand="1"/>
      </w:tblPr>
      <w:tblGrid>
        <w:gridCol w:w="3110"/>
        <w:gridCol w:w="2130"/>
        <w:gridCol w:w="1804"/>
        <w:gridCol w:w="2133"/>
      </w:tblGrid>
      <w:tr w:rsidR="0062322F" w:rsidRPr="001D0858" w14:paraId="2D9E3E74" w14:textId="77777777" w:rsidTr="00390CEF">
        <w:trPr>
          <w:trHeight w:val="8"/>
          <w:tblHeader/>
        </w:trPr>
        <w:tc>
          <w:tcPr>
            <w:tcW w:w="3110" w:type="dxa"/>
            <w:shd w:val="clear" w:color="auto" w:fill="BFBFBF" w:themeFill="background1" w:themeFillShade="BF"/>
            <w:vAlign w:val="center"/>
          </w:tcPr>
          <w:p w14:paraId="591E4A18" w14:textId="07F05A65" w:rsidR="0062322F" w:rsidRPr="002526AA" w:rsidRDefault="0062322F" w:rsidP="00390CEF">
            <w:pPr>
              <w:pStyle w:val="Tableheading"/>
              <w:jc w:val="left"/>
              <w:rPr>
                <w:rFonts w:cstheme="minorHAnsi"/>
                <w:sz w:val="20"/>
                <w:szCs w:val="20"/>
              </w:rPr>
            </w:pPr>
            <w:r>
              <w:rPr>
                <w:rFonts w:cstheme="minorHAnsi"/>
                <w:sz w:val="20"/>
                <w:szCs w:val="20"/>
              </w:rPr>
              <w:t>Character</w:t>
            </w:r>
            <w:r w:rsidR="00C86ECD">
              <w:rPr>
                <w:rFonts w:cstheme="minorHAnsi"/>
                <w:sz w:val="20"/>
                <w:szCs w:val="20"/>
              </w:rPr>
              <w:t>i</w:t>
            </w:r>
            <w:r>
              <w:rPr>
                <w:rFonts w:cstheme="minorHAnsi"/>
                <w:sz w:val="20"/>
                <w:szCs w:val="20"/>
              </w:rPr>
              <w:t>stic</w:t>
            </w:r>
          </w:p>
        </w:tc>
        <w:tc>
          <w:tcPr>
            <w:tcW w:w="2130" w:type="dxa"/>
            <w:shd w:val="clear" w:color="auto" w:fill="BFBFBF" w:themeFill="background1" w:themeFillShade="BF"/>
          </w:tcPr>
          <w:p w14:paraId="7A0D5741" w14:textId="77777777" w:rsidR="0062322F" w:rsidRPr="00844FAE" w:rsidRDefault="0062322F" w:rsidP="009D7BC8">
            <w:pPr>
              <w:pStyle w:val="Tableheading"/>
              <w:rPr>
                <w:rFonts w:cstheme="minorHAnsi"/>
                <w:sz w:val="20"/>
                <w:szCs w:val="20"/>
              </w:rPr>
            </w:pPr>
            <w:r w:rsidRPr="00844FAE">
              <w:rPr>
                <w:rFonts w:cstheme="minorHAnsi"/>
                <w:sz w:val="20"/>
                <w:szCs w:val="20"/>
              </w:rPr>
              <w:t>2018</w:t>
            </w:r>
            <w:r>
              <w:rPr>
                <w:rFonts w:cstheme="minorHAnsi"/>
                <w:sz w:val="20"/>
                <w:szCs w:val="20"/>
              </w:rPr>
              <w:t xml:space="preserve"> – 19</w:t>
            </w:r>
          </w:p>
          <w:p w14:paraId="6CD93EF7" w14:textId="77777777" w:rsidR="0062322F" w:rsidRPr="002526AA" w:rsidRDefault="0062322F" w:rsidP="009D7BC8">
            <w:pPr>
              <w:pStyle w:val="Tableheading"/>
              <w:rPr>
                <w:rFonts w:cstheme="minorHAnsi"/>
                <w:sz w:val="20"/>
                <w:szCs w:val="20"/>
              </w:rPr>
            </w:pPr>
            <w:r w:rsidRPr="00844FAE">
              <w:rPr>
                <w:rFonts w:cstheme="minorHAnsi"/>
                <w:sz w:val="20"/>
                <w:szCs w:val="20"/>
              </w:rPr>
              <w:t>No.</w:t>
            </w:r>
          </w:p>
        </w:tc>
        <w:tc>
          <w:tcPr>
            <w:tcW w:w="1804" w:type="dxa"/>
            <w:shd w:val="clear" w:color="auto" w:fill="BFBFBF" w:themeFill="background1" w:themeFillShade="BF"/>
          </w:tcPr>
          <w:p w14:paraId="6551685D" w14:textId="77777777" w:rsidR="0062322F" w:rsidRPr="00844FAE" w:rsidRDefault="0062322F" w:rsidP="009D7BC8">
            <w:pPr>
              <w:pStyle w:val="Tableheading"/>
              <w:rPr>
                <w:rFonts w:cstheme="minorHAnsi"/>
                <w:sz w:val="20"/>
                <w:szCs w:val="20"/>
              </w:rPr>
            </w:pPr>
            <w:r w:rsidRPr="00844FAE">
              <w:rPr>
                <w:rFonts w:cstheme="minorHAnsi"/>
                <w:sz w:val="20"/>
                <w:szCs w:val="20"/>
              </w:rPr>
              <w:t>2019</w:t>
            </w:r>
            <w:r>
              <w:rPr>
                <w:rFonts w:cstheme="minorHAnsi"/>
                <w:sz w:val="20"/>
                <w:szCs w:val="20"/>
              </w:rPr>
              <w:t xml:space="preserve"> – 20</w:t>
            </w:r>
          </w:p>
          <w:p w14:paraId="7F1DA181" w14:textId="77777777" w:rsidR="0062322F" w:rsidRPr="002526AA" w:rsidRDefault="0062322F" w:rsidP="009D7BC8">
            <w:pPr>
              <w:pStyle w:val="Tableheading"/>
              <w:rPr>
                <w:rFonts w:cstheme="minorHAnsi"/>
                <w:sz w:val="20"/>
                <w:szCs w:val="20"/>
              </w:rPr>
            </w:pPr>
            <w:r w:rsidRPr="00844FAE">
              <w:rPr>
                <w:rFonts w:cstheme="minorHAnsi"/>
                <w:sz w:val="20"/>
                <w:szCs w:val="20"/>
              </w:rPr>
              <w:t>No.</w:t>
            </w:r>
          </w:p>
        </w:tc>
        <w:tc>
          <w:tcPr>
            <w:tcW w:w="2130" w:type="dxa"/>
            <w:shd w:val="clear" w:color="auto" w:fill="BFBFBF" w:themeFill="background1" w:themeFillShade="BF"/>
          </w:tcPr>
          <w:p w14:paraId="2EC9DD62" w14:textId="77777777" w:rsidR="0062322F" w:rsidRPr="00844FAE" w:rsidRDefault="0062322F" w:rsidP="009D7BC8">
            <w:pPr>
              <w:pStyle w:val="Tableheading"/>
              <w:rPr>
                <w:rFonts w:cstheme="minorHAnsi"/>
                <w:sz w:val="20"/>
                <w:szCs w:val="20"/>
              </w:rPr>
            </w:pPr>
            <w:r w:rsidRPr="00844FAE">
              <w:rPr>
                <w:rFonts w:cstheme="minorHAnsi"/>
                <w:sz w:val="20"/>
                <w:szCs w:val="20"/>
              </w:rPr>
              <w:t>2020</w:t>
            </w:r>
            <w:r>
              <w:rPr>
                <w:rFonts w:cstheme="minorHAnsi"/>
                <w:sz w:val="20"/>
                <w:szCs w:val="20"/>
              </w:rPr>
              <w:t xml:space="preserve"> –21</w:t>
            </w:r>
          </w:p>
          <w:p w14:paraId="113EB479" w14:textId="77777777" w:rsidR="0062322F" w:rsidRPr="002526AA" w:rsidRDefault="0062322F" w:rsidP="009D7BC8">
            <w:pPr>
              <w:pStyle w:val="Tableheading"/>
              <w:rPr>
                <w:rFonts w:cstheme="minorHAnsi"/>
                <w:sz w:val="20"/>
                <w:szCs w:val="20"/>
              </w:rPr>
            </w:pPr>
            <w:r w:rsidRPr="00844FAE">
              <w:rPr>
                <w:rFonts w:cstheme="minorHAnsi"/>
                <w:sz w:val="20"/>
                <w:szCs w:val="20"/>
              </w:rPr>
              <w:t>No.</w:t>
            </w:r>
          </w:p>
        </w:tc>
      </w:tr>
      <w:tr w:rsidR="0062322F" w:rsidRPr="001D0858" w14:paraId="763A277F" w14:textId="77777777" w:rsidTr="00162E7C">
        <w:trPr>
          <w:trHeight w:val="8"/>
        </w:trPr>
        <w:tc>
          <w:tcPr>
            <w:tcW w:w="3110" w:type="dxa"/>
          </w:tcPr>
          <w:p w14:paraId="2ACEC055" w14:textId="77777777" w:rsidR="0062322F" w:rsidRPr="002526AA" w:rsidRDefault="0062322F" w:rsidP="00162E7C">
            <w:pPr>
              <w:pStyle w:val="Tableheading"/>
              <w:jc w:val="left"/>
              <w:rPr>
                <w:rFonts w:cstheme="minorHAnsi"/>
                <w:sz w:val="20"/>
                <w:szCs w:val="20"/>
              </w:rPr>
            </w:pPr>
            <w:r w:rsidRPr="002526AA">
              <w:rPr>
                <w:rFonts w:cstheme="minorHAnsi"/>
                <w:sz w:val="20"/>
                <w:szCs w:val="20"/>
              </w:rPr>
              <w:t>Total</w:t>
            </w:r>
          </w:p>
        </w:tc>
        <w:tc>
          <w:tcPr>
            <w:tcW w:w="2130" w:type="dxa"/>
            <w:vAlign w:val="center"/>
          </w:tcPr>
          <w:p w14:paraId="58B54EB3" w14:textId="77777777" w:rsidR="0062322F" w:rsidRPr="002526AA" w:rsidRDefault="0062322F" w:rsidP="009D7BC8">
            <w:pPr>
              <w:pStyle w:val="Tableheading"/>
              <w:rPr>
                <w:rFonts w:cstheme="minorHAnsi"/>
                <w:b w:val="0"/>
                <w:sz w:val="20"/>
                <w:szCs w:val="20"/>
              </w:rPr>
            </w:pPr>
            <w:r w:rsidRPr="00494B9B">
              <w:rPr>
                <w:rFonts w:cstheme="minorHAnsi"/>
                <w:b w:val="0"/>
                <w:sz w:val="20"/>
                <w:szCs w:val="20"/>
              </w:rPr>
              <w:t>22,403</w:t>
            </w:r>
          </w:p>
        </w:tc>
        <w:tc>
          <w:tcPr>
            <w:tcW w:w="1804" w:type="dxa"/>
            <w:vAlign w:val="center"/>
          </w:tcPr>
          <w:p w14:paraId="3E99105B" w14:textId="77777777" w:rsidR="0062322F" w:rsidRPr="002526AA" w:rsidRDefault="0062322F" w:rsidP="009D7BC8">
            <w:pPr>
              <w:pStyle w:val="Tableheading"/>
              <w:rPr>
                <w:rFonts w:cstheme="minorHAnsi"/>
                <w:b w:val="0"/>
                <w:sz w:val="20"/>
                <w:szCs w:val="20"/>
              </w:rPr>
            </w:pPr>
            <w:r w:rsidRPr="00A96BF0">
              <w:rPr>
                <w:rFonts w:cstheme="minorHAnsi"/>
                <w:b w:val="0"/>
                <w:sz w:val="20"/>
                <w:szCs w:val="20"/>
              </w:rPr>
              <w:t>13</w:t>
            </w:r>
            <w:r>
              <w:rPr>
                <w:rFonts w:cstheme="minorHAnsi"/>
                <w:b w:val="0"/>
                <w:sz w:val="20"/>
                <w:szCs w:val="20"/>
              </w:rPr>
              <w:t>,</w:t>
            </w:r>
            <w:r w:rsidRPr="00A96BF0">
              <w:rPr>
                <w:rFonts w:cstheme="minorHAnsi"/>
                <w:b w:val="0"/>
                <w:sz w:val="20"/>
                <w:szCs w:val="20"/>
              </w:rPr>
              <w:t>254</w:t>
            </w:r>
          </w:p>
        </w:tc>
        <w:tc>
          <w:tcPr>
            <w:tcW w:w="2130" w:type="dxa"/>
            <w:vAlign w:val="center"/>
          </w:tcPr>
          <w:p w14:paraId="1115390B" w14:textId="77777777" w:rsidR="0062322F" w:rsidRPr="002526AA" w:rsidRDefault="0062322F" w:rsidP="009D7BC8">
            <w:pPr>
              <w:pStyle w:val="Tableheading"/>
              <w:rPr>
                <w:rFonts w:cstheme="minorHAnsi"/>
                <w:b w:val="0"/>
                <w:sz w:val="20"/>
                <w:szCs w:val="20"/>
              </w:rPr>
            </w:pPr>
            <w:r w:rsidRPr="009457D6">
              <w:rPr>
                <w:rFonts w:cstheme="minorHAnsi"/>
                <w:b w:val="0"/>
                <w:sz w:val="20"/>
                <w:szCs w:val="20"/>
              </w:rPr>
              <w:t>8640</w:t>
            </w:r>
          </w:p>
        </w:tc>
      </w:tr>
      <w:tr w:rsidR="0062322F" w:rsidRPr="001D0858" w14:paraId="0F3E665D" w14:textId="77777777" w:rsidTr="007249AE">
        <w:trPr>
          <w:trHeight w:val="8"/>
        </w:trPr>
        <w:tc>
          <w:tcPr>
            <w:tcW w:w="9177" w:type="dxa"/>
            <w:gridSpan w:val="4"/>
            <w:shd w:val="clear" w:color="auto" w:fill="D9D9D9" w:themeFill="background1" w:themeFillShade="D9"/>
          </w:tcPr>
          <w:p w14:paraId="300A1E6F" w14:textId="77777777" w:rsidR="0062322F" w:rsidRPr="002526AA" w:rsidRDefault="0062322F" w:rsidP="009D7BC8">
            <w:pPr>
              <w:pStyle w:val="Tableheading"/>
              <w:rPr>
                <w:rFonts w:cstheme="minorHAnsi"/>
                <w:sz w:val="20"/>
                <w:szCs w:val="20"/>
              </w:rPr>
            </w:pPr>
            <w:r w:rsidRPr="002526AA">
              <w:rPr>
                <w:rFonts w:cstheme="minorHAnsi"/>
                <w:sz w:val="20"/>
                <w:szCs w:val="20"/>
              </w:rPr>
              <w:t>Age</w:t>
            </w:r>
          </w:p>
        </w:tc>
      </w:tr>
      <w:tr w:rsidR="0062322F" w:rsidRPr="001D0858" w14:paraId="031E50BA" w14:textId="77777777" w:rsidTr="00162E7C">
        <w:trPr>
          <w:trHeight w:val="8"/>
        </w:trPr>
        <w:tc>
          <w:tcPr>
            <w:tcW w:w="3110" w:type="dxa"/>
          </w:tcPr>
          <w:p w14:paraId="67E9AFAF"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18–19</w:t>
            </w:r>
          </w:p>
        </w:tc>
        <w:tc>
          <w:tcPr>
            <w:tcW w:w="2130" w:type="dxa"/>
          </w:tcPr>
          <w:p w14:paraId="0B05CBBB"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248</w:t>
            </w:r>
          </w:p>
        </w:tc>
        <w:tc>
          <w:tcPr>
            <w:tcW w:w="1804" w:type="dxa"/>
          </w:tcPr>
          <w:p w14:paraId="786581C6"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318</w:t>
            </w:r>
          </w:p>
        </w:tc>
        <w:tc>
          <w:tcPr>
            <w:tcW w:w="2130" w:type="dxa"/>
          </w:tcPr>
          <w:p w14:paraId="693075A6"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253</w:t>
            </w:r>
          </w:p>
        </w:tc>
      </w:tr>
      <w:tr w:rsidR="0062322F" w:rsidRPr="001D0858" w14:paraId="3D6A3AC0" w14:textId="77777777" w:rsidTr="00162E7C">
        <w:trPr>
          <w:trHeight w:val="8"/>
        </w:trPr>
        <w:tc>
          <w:tcPr>
            <w:tcW w:w="3110" w:type="dxa"/>
          </w:tcPr>
          <w:p w14:paraId="3D0BA6DE"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20–29</w:t>
            </w:r>
          </w:p>
        </w:tc>
        <w:tc>
          <w:tcPr>
            <w:tcW w:w="2130" w:type="dxa"/>
          </w:tcPr>
          <w:p w14:paraId="030D6E71"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6222</w:t>
            </w:r>
          </w:p>
        </w:tc>
        <w:tc>
          <w:tcPr>
            <w:tcW w:w="1804" w:type="dxa"/>
          </w:tcPr>
          <w:p w14:paraId="35529CB9"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4488</w:t>
            </w:r>
          </w:p>
        </w:tc>
        <w:tc>
          <w:tcPr>
            <w:tcW w:w="2130" w:type="dxa"/>
          </w:tcPr>
          <w:p w14:paraId="3D533D7A"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3195</w:t>
            </w:r>
          </w:p>
        </w:tc>
      </w:tr>
      <w:tr w:rsidR="0062322F" w:rsidRPr="001D0858" w14:paraId="57586973" w14:textId="77777777" w:rsidTr="00162E7C">
        <w:trPr>
          <w:trHeight w:val="8"/>
        </w:trPr>
        <w:tc>
          <w:tcPr>
            <w:tcW w:w="3110" w:type="dxa"/>
          </w:tcPr>
          <w:p w14:paraId="2F5CB1E4"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30–39</w:t>
            </w:r>
          </w:p>
        </w:tc>
        <w:tc>
          <w:tcPr>
            <w:tcW w:w="2130" w:type="dxa"/>
          </w:tcPr>
          <w:p w14:paraId="12213F03"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7595</w:t>
            </w:r>
          </w:p>
        </w:tc>
        <w:tc>
          <w:tcPr>
            <w:tcW w:w="1804" w:type="dxa"/>
          </w:tcPr>
          <w:p w14:paraId="207B1EFF"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4319</w:t>
            </w:r>
          </w:p>
        </w:tc>
        <w:tc>
          <w:tcPr>
            <w:tcW w:w="2130" w:type="dxa"/>
          </w:tcPr>
          <w:p w14:paraId="2E60EC5D"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2792</w:t>
            </w:r>
          </w:p>
        </w:tc>
      </w:tr>
      <w:tr w:rsidR="0062322F" w:rsidRPr="001D0858" w14:paraId="47454F33" w14:textId="77777777" w:rsidTr="00162E7C">
        <w:trPr>
          <w:trHeight w:val="8"/>
        </w:trPr>
        <w:tc>
          <w:tcPr>
            <w:tcW w:w="3110" w:type="dxa"/>
          </w:tcPr>
          <w:p w14:paraId="75D24D6C"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40–49</w:t>
            </w:r>
          </w:p>
        </w:tc>
        <w:tc>
          <w:tcPr>
            <w:tcW w:w="2130" w:type="dxa"/>
          </w:tcPr>
          <w:p w14:paraId="1FF1109D"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4556</w:t>
            </w:r>
          </w:p>
        </w:tc>
        <w:tc>
          <w:tcPr>
            <w:tcW w:w="1804" w:type="dxa"/>
          </w:tcPr>
          <w:p w14:paraId="7E170B8E"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2178</w:t>
            </w:r>
          </w:p>
        </w:tc>
        <w:tc>
          <w:tcPr>
            <w:tcW w:w="2130" w:type="dxa"/>
          </w:tcPr>
          <w:p w14:paraId="55235373"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1308</w:t>
            </w:r>
          </w:p>
        </w:tc>
      </w:tr>
      <w:tr w:rsidR="0062322F" w:rsidRPr="001D0858" w14:paraId="256DEC14" w14:textId="77777777" w:rsidTr="00162E7C">
        <w:trPr>
          <w:trHeight w:val="8"/>
        </w:trPr>
        <w:tc>
          <w:tcPr>
            <w:tcW w:w="3110" w:type="dxa"/>
          </w:tcPr>
          <w:p w14:paraId="48FC2AFF"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50+</w:t>
            </w:r>
          </w:p>
        </w:tc>
        <w:tc>
          <w:tcPr>
            <w:tcW w:w="2130" w:type="dxa"/>
          </w:tcPr>
          <w:p w14:paraId="0D0A5FD1"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3782</w:t>
            </w:r>
          </w:p>
        </w:tc>
        <w:tc>
          <w:tcPr>
            <w:tcW w:w="1804" w:type="dxa"/>
          </w:tcPr>
          <w:p w14:paraId="620A8CF8"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1951</w:t>
            </w:r>
          </w:p>
        </w:tc>
        <w:tc>
          <w:tcPr>
            <w:tcW w:w="2130" w:type="dxa"/>
          </w:tcPr>
          <w:p w14:paraId="49CF0133"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1092</w:t>
            </w:r>
          </w:p>
        </w:tc>
      </w:tr>
      <w:tr w:rsidR="0062322F" w:rsidRPr="001D0858" w14:paraId="64826D4B" w14:textId="77777777" w:rsidTr="007249AE">
        <w:trPr>
          <w:trHeight w:val="8"/>
        </w:trPr>
        <w:tc>
          <w:tcPr>
            <w:tcW w:w="9177" w:type="dxa"/>
            <w:gridSpan w:val="4"/>
            <w:shd w:val="clear" w:color="auto" w:fill="D9D9D9" w:themeFill="background1" w:themeFillShade="D9"/>
          </w:tcPr>
          <w:p w14:paraId="050679FC" w14:textId="77777777" w:rsidR="0062322F" w:rsidRPr="002526AA" w:rsidRDefault="0062322F" w:rsidP="009D7BC8">
            <w:pPr>
              <w:pStyle w:val="Tableheading"/>
              <w:rPr>
                <w:rFonts w:cstheme="minorHAnsi"/>
                <w:sz w:val="20"/>
                <w:szCs w:val="20"/>
              </w:rPr>
            </w:pPr>
            <w:r w:rsidRPr="002526AA">
              <w:rPr>
                <w:rFonts w:cstheme="minorHAnsi"/>
                <w:sz w:val="20"/>
                <w:szCs w:val="20"/>
              </w:rPr>
              <w:t>Sex</w:t>
            </w:r>
          </w:p>
        </w:tc>
      </w:tr>
      <w:tr w:rsidR="0062322F" w:rsidRPr="001D0858" w14:paraId="4ED9A3C0" w14:textId="77777777" w:rsidTr="00162E7C">
        <w:trPr>
          <w:trHeight w:val="8"/>
        </w:trPr>
        <w:tc>
          <w:tcPr>
            <w:tcW w:w="3110" w:type="dxa"/>
          </w:tcPr>
          <w:p w14:paraId="7AA7D1A6"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Female</w:t>
            </w:r>
          </w:p>
        </w:tc>
        <w:tc>
          <w:tcPr>
            <w:tcW w:w="2130" w:type="dxa"/>
            <w:vAlign w:val="center"/>
          </w:tcPr>
          <w:p w14:paraId="1322D3BB" w14:textId="77777777" w:rsidR="0062322F" w:rsidRPr="00494B9B" w:rsidRDefault="0062322F" w:rsidP="009D7BC8">
            <w:pPr>
              <w:pStyle w:val="Tableheading"/>
              <w:rPr>
                <w:rFonts w:cstheme="minorHAnsi"/>
                <w:b w:val="0"/>
                <w:sz w:val="20"/>
                <w:szCs w:val="20"/>
              </w:rPr>
            </w:pPr>
            <w:r w:rsidRPr="00494B9B">
              <w:rPr>
                <w:rFonts w:cstheme="minorHAnsi"/>
                <w:b w:val="0"/>
                <w:sz w:val="20"/>
                <w:szCs w:val="20"/>
              </w:rPr>
              <w:t>244</w:t>
            </w:r>
          </w:p>
        </w:tc>
        <w:tc>
          <w:tcPr>
            <w:tcW w:w="1804" w:type="dxa"/>
            <w:vAlign w:val="center"/>
          </w:tcPr>
          <w:p w14:paraId="3A215B51" w14:textId="77777777" w:rsidR="0062322F" w:rsidRPr="002526AA" w:rsidRDefault="0062322F" w:rsidP="009D7BC8">
            <w:pPr>
              <w:pStyle w:val="Tableheading"/>
              <w:rPr>
                <w:rFonts w:cstheme="minorHAnsi"/>
                <w:b w:val="0"/>
                <w:sz w:val="20"/>
                <w:szCs w:val="20"/>
              </w:rPr>
            </w:pPr>
            <w:r w:rsidRPr="002526AA">
              <w:rPr>
                <w:rFonts w:cstheme="minorHAnsi"/>
                <w:b w:val="0"/>
                <w:sz w:val="20"/>
                <w:szCs w:val="20"/>
              </w:rPr>
              <w:t>27</w:t>
            </w:r>
            <w:r>
              <w:rPr>
                <w:rFonts w:cstheme="minorHAnsi"/>
                <w:b w:val="0"/>
                <w:sz w:val="20"/>
                <w:szCs w:val="20"/>
              </w:rPr>
              <w:t>5</w:t>
            </w:r>
          </w:p>
        </w:tc>
        <w:tc>
          <w:tcPr>
            <w:tcW w:w="2130" w:type="dxa"/>
            <w:vAlign w:val="center"/>
          </w:tcPr>
          <w:p w14:paraId="2CB8F69D" w14:textId="77777777" w:rsidR="0062322F" w:rsidRPr="002526AA" w:rsidRDefault="0062322F" w:rsidP="009D7BC8">
            <w:pPr>
              <w:pStyle w:val="Tableheading"/>
              <w:rPr>
                <w:rFonts w:cstheme="minorHAnsi"/>
                <w:b w:val="0"/>
                <w:sz w:val="20"/>
                <w:szCs w:val="20"/>
              </w:rPr>
            </w:pPr>
            <w:r>
              <w:rPr>
                <w:rFonts w:cstheme="minorHAnsi"/>
                <w:b w:val="0"/>
                <w:sz w:val="20"/>
                <w:szCs w:val="20"/>
              </w:rPr>
              <w:t>197</w:t>
            </w:r>
          </w:p>
        </w:tc>
      </w:tr>
      <w:tr w:rsidR="0062322F" w:rsidRPr="001D0858" w14:paraId="00C38E41" w14:textId="77777777" w:rsidTr="00162E7C">
        <w:trPr>
          <w:trHeight w:val="8"/>
        </w:trPr>
        <w:tc>
          <w:tcPr>
            <w:tcW w:w="3110" w:type="dxa"/>
          </w:tcPr>
          <w:p w14:paraId="0E6BD7DE"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Male</w:t>
            </w:r>
          </w:p>
        </w:tc>
        <w:tc>
          <w:tcPr>
            <w:tcW w:w="2130" w:type="dxa"/>
            <w:vAlign w:val="center"/>
          </w:tcPr>
          <w:p w14:paraId="5A450E54" w14:textId="77777777" w:rsidR="0062322F" w:rsidRPr="00494B9B" w:rsidRDefault="0062322F" w:rsidP="009D7BC8">
            <w:pPr>
              <w:pStyle w:val="Tableheading"/>
              <w:rPr>
                <w:rFonts w:cstheme="minorHAnsi"/>
                <w:b w:val="0"/>
                <w:sz w:val="20"/>
                <w:szCs w:val="20"/>
              </w:rPr>
            </w:pPr>
            <w:r w:rsidRPr="00494B9B">
              <w:rPr>
                <w:rFonts w:cstheme="minorHAnsi"/>
                <w:b w:val="0"/>
                <w:sz w:val="20"/>
                <w:szCs w:val="20"/>
              </w:rPr>
              <w:t>22,159</w:t>
            </w:r>
          </w:p>
        </w:tc>
        <w:tc>
          <w:tcPr>
            <w:tcW w:w="1804" w:type="dxa"/>
            <w:vAlign w:val="center"/>
          </w:tcPr>
          <w:p w14:paraId="26438C93" w14:textId="77777777" w:rsidR="0062322F" w:rsidRPr="00494B9B" w:rsidRDefault="0062322F" w:rsidP="009D7BC8">
            <w:pPr>
              <w:pStyle w:val="Tableheading"/>
              <w:rPr>
                <w:rFonts w:cstheme="minorHAnsi"/>
                <w:b w:val="0"/>
                <w:sz w:val="20"/>
                <w:szCs w:val="20"/>
              </w:rPr>
            </w:pPr>
            <w:r w:rsidRPr="00A96BF0">
              <w:rPr>
                <w:rFonts w:cstheme="minorHAnsi"/>
                <w:b w:val="0"/>
                <w:sz w:val="20"/>
                <w:szCs w:val="20"/>
              </w:rPr>
              <w:t>12</w:t>
            </w:r>
            <w:r>
              <w:rPr>
                <w:rFonts w:cstheme="minorHAnsi"/>
                <w:b w:val="0"/>
                <w:sz w:val="20"/>
                <w:szCs w:val="20"/>
              </w:rPr>
              <w:t>,</w:t>
            </w:r>
            <w:r w:rsidRPr="00A96BF0">
              <w:rPr>
                <w:rFonts w:cstheme="minorHAnsi"/>
                <w:b w:val="0"/>
                <w:sz w:val="20"/>
                <w:szCs w:val="20"/>
              </w:rPr>
              <w:t>979</w:t>
            </w:r>
          </w:p>
        </w:tc>
        <w:tc>
          <w:tcPr>
            <w:tcW w:w="2130" w:type="dxa"/>
            <w:vAlign w:val="center"/>
          </w:tcPr>
          <w:p w14:paraId="0874B800" w14:textId="77777777" w:rsidR="0062322F" w:rsidRPr="00494B9B" w:rsidRDefault="0062322F" w:rsidP="009D7BC8">
            <w:pPr>
              <w:jc w:val="center"/>
              <w:rPr>
                <w:rFonts w:cstheme="minorHAnsi"/>
                <w:sz w:val="20"/>
                <w:szCs w:val="20"/>
              </w:rPr>
            </w:pPr>
            <w:r w:rsidRPr="00494B9B">
              <w:rPr>
                <w:rFonts w:cstheme="minorHAnsi"/>
                <w:sz w:val="20"/>
                <w:szCs w:val="20"/>
              </w:rPr>
              <w:t>8443</w:t>
            </w:r>
          </w:p>
        </w:tc>
      </w:tr>
      <w:tr w:rsidR="0062322F" w:rsidRPr="001D0858" w14:paraId="2F896F9F" w14:textId="77777777" w:rsidTr="007249AE">
        <w:trPr>
          <w:trHeight w:val="8"/>
        </w:trPr>
        <w:tc>
          <w:tcPr>
            <w:tcW w:w="9177" w:type="dxa"/>
            <w:gridSpan w:val="4"/>
            <w:shd w:val="clear" w:color="auto" w:fill="D9D9D9" w:themeFill="background1" w:themeFillShade="D9"/>
          </w:tcPr>
          <w:p w14:paraId="6934F434" w14:textId="77777777" w:rsidR="0062322F" w:rsidRPr="002526AA" w:rsidRDefault="0062322F" w:rsidP="009D7BC8">
            <w:pPr>
              <w:pStyle w:val="Tableheading"/>
              <w:rPr>
                <w:rFonts w:cstheme="minorHAnsi"/>
                <w:sz w:val="20"/>
                <w:szCs w:val="20"/>
              </w:rPr>
            </w:pPr>
            <w:r w:rsidRPr="002526AA">
              <w:rPr>
                <w:rFonts w:cstheme="minorHAnsi"/>
                <w:sz w:val="20"/>
                <w:szCs w:val="20"/>
              </w:rPr>
              <w:t>Sex-Age group</w:t>
            </w:r>
          </w:p>
        </w:tc>
      </w:tr>
      <w:tr w:rsidR="0062322F" w:rsidRPr="001D0858" w14:paraId="586A0869" w14:textId="77777777" w:rsidTr="00162E7C">
        <w:trPr>
          <w:trHeight w:val="8"/>
        </w:trPr>
        <w:tc>
          <w:tcPr>
            <w:tcW w:w="3110" w:type="dxa"/>
          </w:tcPr>
          <w:p w14:paraId="468BE7F3"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Female 18–19</w:t>
            </w:r>
          </w:p>
        </w:tc>
        <w:tc>
          <w:tcPr>
            <w:tcW w:w="2130" w:type="dxa"/>
          </w:tcPr>
          <w:p w14:paraId="004E302B"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lt;5</w:t>
            </w:r>
          </w:p>
        </w:tc>
        <w:tc>
          <w:tcPr>
            <w:tcW w:w="1804" w:type="dxa"/>
          </w:tcPr>
          <w:p w14:paraId="529AA1C2"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7</w:t>
            </w:r>
          </w:p>
        </w:tc>
        <w:tc>
          <w:tcPr>
            <w:tcW w:w="2130" w:type="dxa"/>
          </w:tcPr>
          <w:p w14:paraId="113C7BE7"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10</w:t>
            </w:r>
          </w:p>
        </w:tc>
      </w:tr>
      <w:tr w:rsidR="0062322F" w:rsidRPr="001D0858" w14:paraId="3C2C7580" w14:textId="77777777" w:rsidTr="00162E7C">
        <w:trPr>
          <w:trHeight w:val="8"/>
        </w:trPr>
        <w:tc>
          <w:tcPr>
            <w:tcW w:w="3110" w:type="dxa"/>
          </w:tcPr>
          <w:p w14:paraId="76D18686"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Female 20–29</w:t>
            </w:r>
          </w:p>
        </w:tc>
        <w:tc>
          <w:tcPr>
            <w:tcW w:w="2130" w:type="dxa"/>
          </w:tcPr>
          <w:p w14:paraId="5F22AF79"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113</w:t>
            </w:r>
          </w:p>
        </w:tc>
        <w:tc>
          <w:tcPr>
            <w:tcW w:w="1804" w:type="dxa"/>
          </w:tcPr>
          <w:p w14:paraId="50B2AB45"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102</w:t>
            </w:r>
          </w:p>
        </w:tc>
        <w:tc>
          <w:tcPr>
            <w:tcW w:w="2130" w:type="dxa"/>
          </w:tcPr>
          <w:p w14:paraId="716148A2"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63</w:t>
            </w:r>
          </w:p>
        </w:tc>
      </w:tr>
      <w:tr w:rsidR="0062322F" w:rsidRPr="001D0858" w14:paraId="168C5E71" w14:textId="77777777" w:rsidTr="00162E7C">
        <w:trPr>
          <w:trHeight w:val="8"/>
        </w:trPr>
        <w:tc>
          <w:tcPr>
            <w:tcW w:w="3110" w:type="dxa"/>
          </w:tcPr>
          <w:p w14:paraId="10A472B7"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Female 30–39</w:t>
            </w:r>
          </w:p>
        </w:tc>
        <w:tc>
          <w:tcPr>
            <w:tcW w:w="2130" w:type="dxa"/>
          </w:tcPr>
          <w:p w14:paraId="0FD18756"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70</w:t>
            </w:r>
          </w:p>
        </w:tc>
        <w:tc>
          <w:tcPr>
            <w:tcW w:w="1804" w:type="dxa"/>
          </w:tcPr>
          <w:p w14:paraId="7441B233"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79</w:t>
            </w:r>
          </w:p>
        </w:tc>
        <w:tc>
          <w:tcPr>
            <w:tcW w:w="2130" w:type="dxa"/>
          </w:tcPr>
          <w:p w14:paraId="175E4511"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63</w:t>
            </w:r>
          </w:p>
        </w:tc>
      </w:tr>
      <w:tr w:rsidR="0062322F" w:rsidRPr="001D0858" w14:paraId="0A7F5A66" w14:textId="77777777" w:rsidTr="00162E7C">
        <w:trPr>
          <w:trHeight w:val="8"/>
        </w:trPr>
        <w:tc>
          <w:tcPr>
            <w:tcW w:w="3110" w:type="dxa"/>
          </w:tcPr>
          <w:p w14:paraId="220FD08C"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Female 40–49</w:t>
            </w:r>
          </w:p>
        </w:tc>
        <w:tc>
          <w:tcPr>
            <w:tcW w:w="2130" w:type="dxa"/>
          </w:tcPr>
          <w:p w14:paraId="53C046E0"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41</w:t>
            </w:r>
          </w:p>
        </w:tc>
        <w:tc>
          <w:tcPr>
            <w:tcW w:w="1804" w:type="dxa"/>
          </w:tcPr>
          <w:p w14:paraId="126BEC2D"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59</w:t>
            </w:r>
          </w:p>
        </w:tc>
        <w:tc>
          <w:tcPr>
            <w:tcW w:w="2130" w:type="dxa"/>
          </w:tcPr>
          <w:p w14:paraId="515023EF"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41</w:t>
            </w:r>
          </w:p>
        </w:tc>
      </w:tr>
      <w:tr w:rsidR="0062322F" w:rsidRPr="001D0858" w14:paraId="3DCEDD77" w14:textId="77777777" w:rsidTr="00162E7C">
        <w:trPr>
          <w:trHeight w:val="8"/>
        </w:trPr>
        <w:tc>
          <w:tcPr>
            <w:tcW w:w="3110" w:type="dxa"/>
          </w:tcPr>
          <w:p w14:paraId="52BBB4F9"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Female 50+</w:t>
            </w:r>
          </w:p>
        </w:tc>
        <w:tc>
          <w:tcPr>
            <w:tcW w:w="2130" w:type="dxa"/>
          </w:tcPr>
          <w:p w14:paraId="061A9DF6"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16</w:t>
            </w:r>
          </w:p>
        </w:tc>
        <w:tc>
          <w:tcPr>
            <w:tcW w:w="1804" w:type="dxa"/>
          </w:tcPr>
          <w:p w14:paraId="462A9041"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28</w:t>
            </w:r>
          </w:p>
        </w:tc>
        <w:tc>
          <w:tcPr>
            <w:tcW w:w="2130" w:type="dxa"/>
          </w:tcPr>
          <w:p w14:paraId="69ECD5B1"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20</w:t>
            </w:r>
          </w:p>
        </w:tc>
      </w:tr>
      <w:tr w:rsidR="0062322F" w:rsidRPr="001D0858" w14:paraId="3D11FDF8" w14:textId="77777777" w:rsidTr="00162E7C">
        <w:trPr>
          <w:trHeight w:val="8"/>
        </w:trPr>
        <w:tc>
          <w:tcPr>
            <w:tcW w:w="3110" w:type="dxa"/>
          </w:tcPr>
          <w:p w14:paraId="4412E2DD"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Male 18–19</w:t>
            </w:r>
          </w:p>
        </w:tc>
        <w:tc>
          <w:tcPr>
            <w:tcW w:w="2130" w:type="dxa"/>
          </w:tcPr>
          <w:p w14:paraId="239620D0"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244</w:t>
            </w:r>
          </w:p>
        </w:tc>
        <w:tc>
          <w:tcPr>
            <w:tcW w:w="1804" w:type="dxa"/>
          </w:tcPr>
          <w:p w14:paraId="51758DF3"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311</w:t>
            </w:r>
          </w:p>
        </w:tc>
        <w:tc>
          <w:tcPr>
            <w:tcW w:w="2130" w:type="dxa"/>
          </w:tcPr>
          <w:p w14:paraId="25D37A92"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243</w:t>
            </w:r>
          </w:p>
        </w:tc>
      </w:tr>
      <w:tr w:rsidR="0062322F" w:rsidRPr="001D0858" w14:paraId="1F83EEB5" w14:textId="77777777" w:rsidTr="00162E7C">
        <w:trPr>
          <w:trHeight w:val="8"/>
        </w:trPr>
        <w:tc>
          <w:tcPr>
            <w:tcW w:w="3110" w:type="dxa"/>
          </w:tcPr>
          <w:p w14:paraId="7648DF25"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Male 20–29</w:t>
            </w:r>
          </w:p>
        </w:tc>
        <w:tc>
          <w:tcPr>
            <w:tcW w:w="2130" w:type="dxa"/>
          </w:tcPr>
          <w:p w14:paraId="64A5764A"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6109</w:t>
            </w:r>
          </w:p>
        </w:tc>
        <w:tc>
          <w:tcPr>
            <w:tcW w:w="1804" w:type="dxa"/>
          </w:tcPr>
          <w:p w14:paraId="3AB7EBCB"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4386</w:t>
            </w:r>
          </w:p>
        </w:tc>
        <w:tc>
          <w:tcPr>
            <w:tcW w:w="2130" w:type="dxa"/>
          </w:tcPr>
          <w:p w14:paraId="3CDDAEB3"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3132</w:t>
            </w:r>
          </w:p>
        </w:tc>
      </w:tr>
      <w:tr w:rsidR="0062322F" w:rsidRPr="001D0858" w14:paraId="25114FD3" w14:textId="77777777" w:rsidTr="00162E7C">
        <w:trPr>
          <w:trHeight w:val="8"/>
        </w:trPr>
        <w:tc>
          <w:tcPr>
            <w:tcW w:w="3110" w:type="dxa"/>
          </w:tcPr>
          <w:p w14:paraId="23695BE4"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lastRenderedPageBreak/>
              <w:t>Male 30–39</w:t>
            </w:r>
          </w:p>
        </w:tc>
        <w:tc>
          <w:tcPr>
            <w:tcW w:w="2130" w:type="dxa"/>
          </w:tcPr>
          <w:p w14:paraId="1BF6EDE8"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7525</w:t>
            </w:r>
          </w:p>
        </w:tc>
        <w:tc>
          <w:tcPr>
            <w:tcW w:w="1804" w:type="dxa"/>
          </w:tcPr>
          <w:p w14:paraId="6B1199F9"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4240</w:t>
            </w:r>
          </w:p>
        </w:tc>
        <w:tc>
          <w:tcPr>
            <w:tcW w:w="2130" w:type="dxa"/>
          </w:tcPr>
          <w:p w14:paraId="1D4CC43E"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2729</w:t>
            </w:r>
          </w:p>
        </w:tc>
      </w:tr>
      <w:tr w:rsidR="0062322F" w:rsidRPr="001D0858" w14:paraId="59FB43C4" w14:textId="77777777" w:rsidTr="00162E7C">
        <w:trPr>
          <w:trHeight w:val="8"/>
        </w:trPr>
        <w:tc>
          <w:tcPr>
            <w:tcW w:w="3110" w:type="dxa"/>
          </w:tcPr>
          <w:p w14:paraId="24300834"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Male 40–49</w:t>
            </w:r>
          </w:p>
        </w:tc>
        <w:tc>
          <w:tcPr>
            <w:tcW w:w="2130" w:type="dxa"/>
          </w:tcPr>
          <w:p w14:paraId="61B76F5B"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4515</w:t>
            </w:r>
          </w:p>
        </w:tc>
        <w:tc>
          <w:tcPr>
            <w:tcW w:w="1804" w:type="dxa"/>
          </w:tcPr>
          <w:p w14:paraId="5537E64D"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2119</w:t>
            </w:r>
          </w:p>
        </w:tc>
        <w:tc>
          <w:tcPr>
            <w:tcW w:w="2130" w:type="dxa"/>
          </w:tcPr>
          <w:p w14:paraId="5C8AF58F"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1267</w:t>
            </w:r>
          </w:p>
        </w:tc>
      </w:tr>
      <w:tr w:rsidR="0062322F" w:rsidRPr="001D0858" w14:paraId="04FB2D4A" w14:textId="77777777" w:rsidTr="00162E7C">
        <w:trPr>
          <w:trHeight w:val="8"/>
        </w:trPr>
        <w:tc>
          <w:tcPr>
            <w:tcW w:w="3110" w:type="dxa"/>
          </w:tcPr>
          <w:p w14:paraId="1763A7B9"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Male 50+</w:t>
            </w:r>
          </w:p>
        </w:tc>
        <w:tc>
          <w:tcPr>
            <w:tcW w:w="2130" w:type="dxa"/>
          </w:tcPr>
          <w:p w14:paraId="65261ECD" w14:textId="77777777" w:rsidR="0062322F" w:rsidRPr="002526AA" w:rsidRDefault="0062322F" w:rsidP="009D7BC8">
            <w:pPr>
              <w:pStyle w:val="Tableheading"/>
              <w:rPr>
                <w:rFonts w:cstheme="minorHAnsi"/>
                <w:b w:val="0"/>
                <w:bCs/>
                <w:sz w:val="20"/>
                <w:szCs w:val="20"/>
              </w:rPr>
            </w:pPr>
            <w:r w:rsidRPr="00FE0EB0">
              <w:rPr>
                <w:rFonts w:cstheme="minorHAnsi"/>
                <w:b w:val="0"/>
                <w:sz w:val="20"/>
                <w:szCs w:val="20"/>
              </w:rPr>
              <w:t>3766</w:t>
            </w:r>
          </w:p>
        </w:tc>
        <w:tc>
          <w:tcPr>
            <w:tcW w:w="1804" w:type="dxa"/>
          </w:tcPr>
          <w:p w14:paraId="027879F7"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1923</w:t>
            </w:r>
          </w:p>
        </w:tc>
        <w:tc>
          <w:tcPr>
            <w:tcW w:w="2130" w:type="dxa"/>
          </w:tcPr>
          <w:p w14:paraId="62EBA3E3" w14:textId="77777777" w:rsidR="0062322F" w:rsidRPr="009457D6" w:rsidRDefault="0062322F" w:rsidP="009D7BC8">
            <w:pPr>
              <w:pStyle w:val="Tableheading"/>
              <w:rPr>
                <w:rFonts w:cstheme="minorHAnsi"/>
                <w:b w:val="0"/>
                <w:sz w:val="20"/>
                <w:szCs w:val="20"/>
              </w:rPr>
            </w:pPr>
            <w:r w:rsidRPr="009457D6">
              <w:rPr>
                <w:rFonts w:cstheme="minorHAnsi"/>
                <w:b w:val="0"/>
                <w:sz w:val="20"/>
                <w:szCs w:val="20"/>
              </w:rPr>
              <w:t>1072</w:t>
            </w:r>
          </w:p>
        </w:tc>
      </w:tr>
      <w:tr w:rsidR="0062322F" w:rsidRPr="001D0858" w14:paraId="645BB26C" w14:textId="77777777" w:rsidTr="007249AE">
        <w:trPr>
          <w:trHeight w:val="8"/>
        </w:trPr>
        <w:tc>
          <w:tcPr>
            <w:tcW w:w="9177" w:type="dxa"/>
            <w:gridSpan w:val="4"/>
            <w:shd w:val="clear" w:color="auto" w:fill="BFBFBF" w:themeFill="background1" w:themeFillShade="BF"/>
          </w:tcPr>
          <w:p w14:paraId="330510A1" w14:textId="77777777" w:rsidR="0062322F" w:rsidRPr="002526AA" w:rsidRDefault="0062322F" w:rsidP="009D7BC8">
            <w:pPr>
              <w:pStyle w:val="Tableheading"/>
              <w:rPr>
                <w:rFonts w:cstheme="minorHAnsi"/>
                <w:bCs/>
                <w:sz w:val="20"/>
                <w:szCs w:val="20"/>
              </w:rPr>
            </w:pPr>
            <w:r w:rsidRPr="002526AA">
              <w:rPr>
                <w:rFonts w:cstheme="minorHAnsi"/>
                <w:bCs/>
                <w:sz w:val="20"/>
                <w:szCs w:val="20"/>
              </w:rPr>
              <w:t>Closing The Gap (CTG) indicator</w:t>
            </w:r>
          </w:p>
        </w:tc>
      </w:tr>
      <w:tr w:rsidR="0062322F" w:rsidRPr="001D0858" w14:paraId="5096959D" w14:textId="77777777" w:rsidTr="00162E7C">
        <w:trPr>
          <w:trHeight w:val="8"/>
        </w:trPr>
        <w:tc>
          <w:tcPr>
            <w:tcW w:w="3110" w:type="dxa"/>
          </w:tcPr>
          <w:p w14:paraId="2CD8D372"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 xml:space="preserve">CTG </w:t>
            </w:r>
          </w:p>
        </w:tc>
        <w:tc>
          <w:tcPr>
            <w:tcW w:w="2130" w:type="dxa"/>
          </w:tcPr>
          <w:p w14:paraId="153479B5" w14:textId="77777777" w:rsidR="0062322F" w:rsidRPr="002526AA" w:rsidRDefault="0062322F" w:rsidP="009D7BC8">
            <w:pPr>
              <w:pStyle w:val="Tableheading"/>
              <w:rPr>
                <w:rFonts w:cstheme="minorHAnsi"/>
                <w:b w:val="0"/>
                <w:sz w:val="20"/>
                <w:szCs w:val="20"/>
              </w:rPr>
            </w:pPr>
            <w:r>
              <w:rPr>
                <w:rFonts w:ascii="Calibri" w:hAnsi="Calibri"/>
                <w:b w:val="0"/>
                <w:bCs/>
                <w:color w:val="000000"/>
                <w:sz w:val="20"/>
                <w:szCs w:val="20"/>
              </w:rPr>
              <w:t>218</w:t>
            </w:r>
          </w:p>
        </w:tc>
        <w:tc>
          <w:tcPr>
            <w:tcW w:w="1804" w:type="dxa"/>
          </w:tcPr>
          <w:p w14:paraId="192DDE90" w14:textId="77777777" w:rsidR="0062322F" w:rsidRPr="002526AA" w:rsidRDefault="0062322F" w:rsidP="009D7BC8">
            <w:pPr>
              <w:pStyle w:val="Tableheading"/>
              <w:rPr>
                <w:rFonts w:cstheme="minorHAnsi"/>
                <w:b w:val="0"/>
                <w:sz w:val="20"/>
                <w:szCs w:val="20"/>
              </w:rPr>
            </w:pPr>
            <w:r>
              <w:rPr>
                <w:rFonts w:cstheme="minorHAnsi"/>
                <w:b w:val="0"/>
                <w:sz w:val="20"/>
                <w:szCs w:val="20"/>
              </w:rPr>
              <w:t>190</w:t>
            </w:r>
          </w:p>
        </w:tc>
        <w:tc>
          <w:tcPr>
            <w:tcW w:w="2130" w:type="dxa"/>
          </w:tcPr>
          <w:p w14:paraId="0FBFEA92" w14:textId="77777777" w:rsidR="0062322F" w:rsidRPr="002526AA" w:rsidRDefault="0062322F" w:rsidP="009D7BC8">
            <w:pPr>
              <w:pStyle w:val="Tableheading"/>
              <w:rPr>
                <w:rFonts w:cstheme="minorHAnsi"/>
                <w:b w:val="0"/>
                <w:sz w:val="20"/>
                <w:szCs w:val="20"/>
              </w:rPr>
            </w:pPr>
            <w:r w:rsidRPr="002526AA">
              <w:rPr>
                <w:rFonts w:cstheme="minorHAnsi"/>
                <w:b w:val="0"/>
                <w:sz w:val="20"/>
                <w:szCs w:val="20"/>
              </w:rPr>
              <w:t>1</w:t>
            </w:r>
            <w:r>
              <w:rPr>
                <w:rFonts w:cstheme="minorHAnsi"/>
                <w:b w:val="0"/>
                <w:sz w:val="20"/>
                <w:szCs w:val="20"/>
              </w:rPr>
              <w:t>16</w:t>
            </w:r>
          </w:p>
        </w:tc>
      </w:tr>
      <w:tr w:rsidR="0062322F" w:rsidRPr="001D0858" w14:paraId="7C3B1A54" w14:textId="77777777" w:rsidTr="00162E7C">
        <w:trPr>
          <w:trHeight w:val="8"/>
        </w:trPr>
        <w:tc>
          <w:tcPr>
            <w:tcW w:w="3110" w:type="dxa"/>
          </w:tcPr>
          <w:p w14:paraId="3BF6992D" w14:textId="77777777" w:rsidR="0062322F" w:rsidRPr="002526AA" w:rsidRDefault="0062322F" w:rsidP="00162E7C">
            <w:pPr>
              <w:pStyle w:val="Tableheading"/>
              <w:jc w:val="left"/>
              <w:rPr>
                <w:rFonts w:cstheme="minorHAnsi"/>
                <w:b w:val="0"/>
                <w:bCs/>
                <w:sz w:val="20"/>
                <w:szCs w:val="20"/>
              </w:rPr>
            </w:pPr>
            <w:r w:rsidRPr="002526AA">
              <w:rPr>
                <w:rFonts w:cstheme="minorHAnsi"/>
                <w:b w:val="0"/>
                <w:bCs/>
                <w:sz w:val="20"/>
                <w:szCs w:val="20"/>
              </w:rPr>
              <w:t>No CTG</w:t>
            </w:r>
          </w:p>
        </w:tc>
        <w:tc>
          <w:tcPr>
            <w:tcW w:w="2130" w:type="dxa"/>
          </w:tcPr>
          <w:p w14:paraId="7E5F37D3" w14:textId="77777777" w:rsidR="0062322F" w:rsidRPr="002526AA" w:rsidRDefault="0062322F" w:rsidP="009D7BC8">
            <w:pPr>
              <w:pStyle w:val="Tableheading"/>
              <w:rPr>
                <w:rFonts w:cstheme="minorHAnsi"/>
                <w:b w:val="0"/>
                <w:sz w:val="20"/>
                <w:szCs w:val="20"/>
              </w:rPr>
            </w:pPr>
            <w:r w:rsidRPr="00DC7FA9">
              <w:rPr>
                <w:rFonts w:ascii="Calibri" w:hAnsi="Calibri"/>
                <w:b w:val="0"/>
                <w:bCs/>
                <w:color w:val="000000"/>
                <w:sz w:val="20"/>
                <w:szCs w:val="20"/>
              </w:rPr>
              <w:t>22</w:t>
            </w:r>
            <w:r>
              <w:rPr>
                <w:rFonts w:ascii="Calibri" w:hAnsi="Calibri"/>
                <w:b w:val="0"/>
                <w:bCs/>
                <w:color w:val="000000"/>
                <w:sz w:val="20"/>
                <w:szCs w:val="20"/>
              </w:rPr>
              <w:t>,</w:t>
            </w:r>
            <w:r w:rsidRPr="00DC7FA9">
              <w:rPr>
                <w:rFonts w:ascii="Calibri" w:hAnsi="Calibri"/>
                <w:b w:val="0"/>
                <w:bCs/>
                <w:color w:val="000000"/>
                <w:sz w:val="20"/>
                <w:szCs w:val="20"/>
              </w:rPr>
              <w:t>185</w:t>
            </w:r>
          </w:p>
        </w:tc>
        <w:tc>
          <w:tcPr>
            <w:tcW w:w="1804" w:type="dxa"/>
          </w:tcPr>
          <w:p w14:paraId="25ED89BF" w14:textId="77777777" w:rsidR="0062322F" w:rsidRPr="002526AA" w:rsidRDefault="0062322F" w:rsidP="009D7BC8">
            <w:pPr>
              <w:pStyle w:val="Tableheading"/>
              <w:rPr>
                <w:rFonts w:cstheme="minorHAnsi"/>
                <w:b w:val="0"/>
                <w:sz w:val="20"/>
                <w:szCs w:val="20"/>
              </w:rPr>
            </w:pPr>
            <w:r w:rsidRPr="00A96BF0">
              <w:rPr>
                <w:rFonts w:cstheme="minorHAnsi"/>
                <w:b w:val="0"/>
                <w:sz w:val="20"/>
                <w:szCs w:val="20"/>
              </w:rPr>
              <w:t>13</w:t>
            </w:r>
            <w:r>
              <w:rPr>
                <w:rFonts w:cstheme="minorHAnsi"/>
                <w:b w:val="0"/>
                <w:sz w:val="20"/>
                <w:szCs w:val="20"/>
              </w:rPr>
              <w:t>,</w:t>
            </w:r>
            <w:r w:rsidRPr="00A96BF0">
              <w:rPr>
                <w:rFonts w:cstheme="minorHAnsi"/>
                <w:b w:val="0"/>
                <w:sz w:val="20"/>
                <w:szCs w:val="20"/>
              </w:rPr>
              <w:t>064</w:t>
            </w:r>
          </w:p>
        </w:tc>
        <w:tc>
          <w:tcPr>
            <w:tcW w:w="2130" w:type="dxa"/>
          </w:tcPr>
          <w:p w14:paraId="24CA340A" w14:textId="77777777" w:rsidR="0062322F" w:rsidRPr="002526AA" w:rsidRDefault="0062322F" w:rsidP="009D7BC8">
            <w:pPr>
              <w:pStyle w:val="Tableheading"/>
              <w:rPr>
                <w:rFonts w:cstheme="minorHAnsi"/>
                <w:b w:val="0"/>
                <w:sz w:val="20"/>
                <w:szCs w:val="20"/>
              </w:rPr>
            </w:pPr>
            <w:r w:rsidRPr="009457D6">
              <w:rPr>
                <w:rFonts w:cstheme="minorHAnsi"/>
                <w:b w:val="0"/>
                <w:sz w:val="20"/>
                <w:szCs w:val="20"/>
              </w:rPr>
              <w:t>8524</w:t>
            </w:r>
          </w:p>
        </w:tc>
      </w:tr>
    </w:tbl>
    <w:p w14:paraId="65EEC7DB" w14:textId="3AEAD16F" w:rsidR="00232085" w:rsidRPr="003F6B6F" w:rsidRDefault="00232085" w:rsidP="00232085">
      <w:pPr>
        <w:autoSpaceDE w:val="0"/>
        <w:autoSpaceDN w:val="0"/>
        <w:adjustRightInd w:val="0"/>
        <w:spacing w:before="60" w:after="60"/>
        <w:rPr>
          <w:rFonts w:eastAsia="Times New Roman" w:cstheme="minorHAnsi"/>
          <w:color w:val="000000"/>
          <w:sz w:val="20"/>
          <w:szCs w:val="20"/>
        </w:rPr>
      </w:pPr>
      <w:r w:rsidRPr="003F6B6F">
        <w:rPr>
          <w:rFonts w:eastAsia="Times New Roman" w:cstheme="minorHAnsi"/>
          <w:color w:val="000000"/>
          <w:sz w:val="20"/>
          <w:szCs w:val="20"/>
        </w:rPr>
        <w:t xml:space="preserve">* Age calculated </w:t>
      </w:r>
      <w:r w:rsidR="006D6227">
        <w:rPr>
          <w:rFonts w:eastAsia="Times New Roman" w:cstheme="minorHAnsi"/>
          <w:color w:val="000000"/>
          <w:sz w:val="20"/>
          <w:szCs w:val="20"/>
        </w:rPr>
        <w:t>at</w:t>
      </w:r>
      <w:r w:rsidR="00076FD7">
        <w:rPr>
          <w:rFonts w:eastAsia="Times New Roman" w:cstheme="minorHAnsi"/>
          <w:color w:val="000000"/>
          <w:sz w:val="20"/>
          <w:szCs w:val="20"/>
        </w:rPr>
        <w:t xml:space="preserve"> the first prescription in each time period</w:t>
      </w:r>
      <w:r w:rsidR="006D6227">
        <w:rPr>
          <w:rFonts w:eastAsia="Times New Roman" w:cstheme="minorHAnsi"/>
          <w:color w:val="000000"/>
          <w:sz w:val="20"/>
          <w:szCs w:val="20"/>
        </w:rPr>
        <w:t>.</w:t>
      </w:r>
    </w:p>
    <w:p w14:paraId="76D84004" w14:textId="77777777" w:rsidR="00543D61" w:rsidRDefault="00543D61" w:rsidP="00A34CEA">
      <w:pPr>
        <w:rPr>
          <w:rFonts w:ascii="Arial Narrow" w:eastAsia="Times New Roman" w:hAnsi="Arial Narrow" w:cs="Calibri"/>
          <w:bCs/>
          <w:i/>
          <w:iCs/>
          <w:color w:val="000000"/>
          <w:sz w:val="18"/>
          <w:szCs w:val="18"/>
        </w:rPr>
      </w:pPr>
    </w:p>
    <w:p w14:paraId="56D016B5" w14:textId="7A7C8F42" w:rsidR="0062292B" w:rsidRDefault="00801796" w:rsidP="008D2854">
      <w:pPr>
        <w:pStyle w:val="Heading2"/>
      </w:pPr>
      <w:r>
        <w:t xml:space="preserve">Demographics of patients dispensed </w:t>
      </w:r>
      <w:proofErr w:type="spellStart"/>
      <w:r w:rsidR="004A7272">
        <w:t>PrEP</w:t>
      </w:r>
      <w:proofErr w:type="spellEnd"/>
    </w:p>
    <w:p w14:paraId="6C1B8A69" w14:textId="4612101D" w:rsidR="00A64284" w:rsidRPr="005F63FB" w:rsidRDefault="009B782E" w:rsidP="00A64284">
      <w:r w:rsidRPr="005F63FB">
        <w:t xml:space="preserve">We compared the demographic characteristics of </w:t>
      </w:r>
      <w:r w:rsidR="005F63FB">
        <w:t xml:space="preserve">the </w:t>
      </w:r>
      <w:r w:rsidR="005F63FB" w:rsidRPr="005F63FB">
        <w:t>29,978</w:t>
      </w:r>
      <w:r w:rsidR="005F63FB">
        <w:t xml:space="preserve"> </w:t>
      </w:r>
      <w:r w:rsidRPr="005F63FB">
        <w:t xml:space="preserve">patients dispensed </w:t>
      </w:r>
      <w:proofErr w:type="spellStart"/>
      <w:r w:rsidRPr="005F63FB">
        <w:t>PrEP</w:t>
      </w:r>
      <w:proofErr w:type="spellEnd"/>
      <w:r w:rsidRPr="005F63FB">
        <w:t xml:space="preserve"> at least once during the first 18 months since PBS listing (</w:t>
      </w:r>
      <w:r w:rsidR="00B217BC">
        <w:t xml:space="preserve">T1: </w:t>
      </w:r>
      <w:r w:rsidRPr="005F63FB">
        <w:t xml:space="preserve">1 April 2018 to 31 September 2019) to that of </w:t>
      </w:r>
      <w:r w:rsidR="005F63FB" w:rsidRPr="005F63FB">
        <w:t xml:space="preserve">37,665 </w:t>
      </w:r>
      <w:r w:rsidRPr="005F63FB">
        <w:t xml:space="preserve">patients dispensed </w:t>
      </w:r>
      <w:proofErr w:type="spellStart"/>
      <w:r w:rsidRPr="005F63FB">
        <w:t>PrEP</w:t>
      </w:r>
      <w:proofErr w:type="spellEnd"/>
      <w:r w:rsidRPr="005F63FB">
        <w:t xml:space="preserve"> in the following 18-month period (</w:t>
      </w:r>
      <w:r w:rsidR="00B217BC">
        <w:t xml:space="preserve">T2: </w:t>
      </w:r>
      <w:r w:rsidRPr="005F63FB">
        <w:t xml:space="preserve">1 October 2019 to 31 March 2021) which included the COVID-19 period (Table 5). No significant differences were evident between patients dispensed </w:t>
      </w:r>
      <w:proofErr w:type="spellStart"/>
      <w:r w:rsidRPr="005F63FB">
        <w:t>PrEP</w:t>
      </w:r>
      <w:proofErr w:type="spellEnd"/>
      <w:r w:rsidRPr="005F63FB">
        <w:t xml:space="preserve"> in the two time periods</w:t>
      </w:r>
      <w:r w:rsidR="00B217BC">
        <w:t xml:space="preserve"> (T1 and T2)</w:t>
      </w:r>
      <w:r w:rsidRPr="005F63FB">
        <w:t>, in terms of age, gender, state, remoteness and participation in the CTG PBS subsidy program</w:t>
      </w:r>
      <w:r w:rsidR="005F63FB" w:rsidRPr="005F63FB">
        <w:t>.</w:t>
      </w:r>
    </w:p>
    <w:p w14:paraId="09D46CF6" w14:textId="44ADDEE2" w:rsidR="001C48C5" w:rsidRPr="00892B97" w:rsidRDefault="005F63FB" w:rsidP="00892B97">
      <w:r w:rsidRPr="005F63FB">
        <w:t xml:space="preserve">Across both time periods, most patients dispensed PBS-subsidised </w:t>
      </w:r>
      <w:proofErr w:type="spellStart"/>
      <w:r w:rsidRPr="005F63FB">
        <w:t>PrEP</w:t>
      </w:r>
      <w:proofErr w:type="spellEnd"/>
      <w:r w:rsidRPr="005F63FB">
        <w:t xml:space="preserve"> were male (98.7%) and the mean age was 37.1 years</w:t>
      </w:r>
      <w:r>
        <w:t xml:space="preserve"> (Table </w:t>
      </w:r>
      <w:r w:rsidR="009D22D9">
        <w:t>6</w:t>
      </w:r>
      <w:r>
        <w:t>)</w:t>
      </w:r>
      <w:r w:rsidRPr="005F63FB">
        <w:t xml:space="preserve">. </w:t>
      </w:r>
      <w:r w:rsidR="00B217BC">
        <w:t xml:space="preserve">Supply of </w:t>
      </w:r>
      <w:proofErr w:type="spellStart"/>
      <w:r w:rsidR="00B217BC">
        <w:t>PrEP</w:t>
      </w:r>
      <w:proofErr w:type="spellEnd"/>
      <w:r w:rsidR="00B217BC">
        <w:t xml:space="preserve"> was highest among patients aged 30</w:t>
      </w:r>
      <w:r w:rsidR="0007756B">
        <w:t>–</w:t>
      </w:r>
      <w:r w:rsidR="00B217BC">
        <w:t xml:space="preserve">39 years (33.3% and 34.1% in T1 and T2, respectively), followed by those aged 20-29 years (29.5% and 29.1% in T1 and T2, respectively). </w:t>
      </w:r>
      <w:r w:rsidR="000648D2">
        <w:t xml:space="preserve">Four </w:t>
      </w:r>
      <w:r w:rsidR="00B217BC">
        <w:t xml:space="preserve">fifths of patients dispensed </w:t>
      </w:r>
      <w:proofErr w:type="spellStart"/>
      <w:r w:rsidR="00B217BC">
        <w:t>PrEP</w:t>
      </w:r>
      <w:proofErr w:type="spellEnd"/>
      <w:r w:rsidR="00B217BC">
        <w:t xml:space="preserve"> resided in a major city and around 11% resided in inner regional areas. Most patients </w:t>
      </w:r>
      <w:r w:rsidR="00892B97">
        <w:t xml:space="preserve">resided in NSW (T1: 39.4%) or Victoria (T1: 32.5%). </w:t>
      </w:r>
      <w:r w:rsidR="00B217BC">
        <w:t xml:space="preserve">A slightly higher proportion of patients accessed </w:t>
      </w:r>
      <w:proofErr w:type="spellStart"/>
      <w:r w:rsidR="00B217BC">
        <w:t>PrEP</w:t>
      </w:r>
      <w:proofErr w:type="spellEnd"/>
      <w:r w:rsidR="00B217BC">
        <w:t xml:space="preserve"> via the CTG subsidy program in the latter 18 month period (1.7% in T2 compared with 1.3% in T1).</w:t>
      </w:r>
      <w:r w:rsidR="00892B97">
        <w:t xml:space="preserve"> Table 5.</w:t>
      </w:r>
    </w:p>
    <w:p w14:paraId="648EF356" w14:textId="0B10041D" w:rsidR="00AB59A3" w:rsidRPr="00AB59A3" w:rsidRDefault="00AB59A3" w:rsidP="00AB59A3">
      <w:r w:rsidRPr="00AB59A3">
        <w:rPr>
          <w:b/>
        </w:rPr>
        <w:t xml:space="preserve">Table </w:t>
      </w:r>
      <w:r w:rsidR="009B782E">
        <w:rPr>
          <w:b/>
        </w:rPr>
        <w:t>6</w:t>
      </w:r>
      <w:r w:rsidRPr="00AB59A3">
        <w:rPr>
          <w:b/>
        </w:rPr>
        <w:t xml:space="preserve">. Sociodemographic characteristics of patients prescribed </w:t>
      </w:r>
      <w:proofErr w:type="spellStart"/>
      <w:r w:rsidRPr="00AB59A3">
        <w:rPr>
          <w:b/>
        </w:rPr>
        <w:t>PrEP</w:t>
      </w:r>
      <w:proofErr w:type="spellEnd"/>
      <w:r w:rsidRPr="00AB59A3">
        <w:rPr>
          <w:b/>
        </w:rPr>
        <w:t xml:space="preserve"> at least once during two time periods (1 April 2018 to 30 September 2019 and 1 October 2019 to 31 March 2021)</w:t>
      </w:r>
    </w:p>
    <w:tbl>
      <w:tblPr>
        <w:tblW w:w="5381"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035"/>
        <w:gridCol w:w="1231"/>
        <w:gridCol w:w="1629"/>
        <w:gridCol w:w="1086"/>
        <w:gridCol w:w="1648"/>
      </w:tblGrid>
      <w:tr w:rsidR="00AB59A3" w:rsidRPr="00AB59A3" w14:paraId="05BFA7A2" w14:textId="77777777" w:rsidTr="00390CEF">
        <w:trPr>
          <w:trHeight w:val="963"/>
          <w:tblHeader/>
        </w:trPr>
        <w:tc>
          <w:tcPr>
            <w:tcW w:w="2095" w:type="pct"/>
            <w:vMerge w:val="restart"/>
            <w:shd w:val="clear" w:color="auto" w:fill="BFBFBF" w:themeFill="background1" w:themeFillShade="BF"/>
            <w:noWrap/>
            <w:vAlign w:val="center"/>
            <w:hideMark/>
          </w:tcPr>
          <w:p w14:paraId="5B1A1B28" w14:textId="77777777" w:rsidR="00AB59A3" w:rsidRPr="00AB59A3" w:rsidRDefault="00AB59A3" w:rsidP="00390CEF">
            <w:pPr>
              <w:rPr>
                <w:rFonts w:cstheme="minorHAnsi"/>
                <w:b/>
                <w:sz w:val="20"/>
                <w:szCs w:val="20"/>
              </w:rPr>
            </w:pPr>
            <w:r w:rsidRPr="00AB59A3">
              <w:rPr>
                <w:rFonts w:cstheme="minorHAnsi"/>
                <w:b/>
                <w:sz w:val="20"/>
                <w:szCs w:val="20"/>
              </w:rPr>
              <w:t>Characteristic</w:t>
            </w:r>
          </w:p>
        </w:tc>
        <w:tc>
          <w:tcPr>
            <w:tcW w:w="1485" w:type="pct"/>
            <w:gridSpan w:val="2"/>
            <w:shd w:val="clear" w:color="auto" w:fill="BFBFBF" w:themeFill="background1" w:themeFillShade="BF"/>
            <w:vAlign w:val="center"/>
            <w:hideMark/>
          </w:tcPr>
          <w:p w14:paraId="1390C379" w14:textId="77777777" w:rsidR="00AB59A3" w:rsidRPr="00AB59A3" w:rsidRDefault="00AB59A3" w:rsidP="00AB59A3">
            <w:pPr>
              <w:rPr>
                <w:rFonts w:cstheme="minorHAnsi"/>
                <w:sz w:val="20"/>
                <w:szCs w:val="20"/>
              </w:rPr>
            </w:pPr>
            <w:r w:rsidRPr="00AB59A3">
              <w:rPr>
                <w:rFonts w:cstheme="minorHAnsi"/>
                <w:b/>
                <w:sz w:val="20"/>
                <w:szCs w:val="20"/>
              </w:rPr>
              <w:t xml:space="preserve">1 April 2018 to 30 September 2019 </w:t>
            </w:r>
            <w:proofErr w:type="spellStart"/>
            <w:r w:rsidRPr="00AB59A3">
              <w:rPr>
                <w:rFonts w:cstheme="minorHAnsi"/>
                <w:b/>
                <w:sz w:val="20"/>
                <w:szCs w:val="20"/>
              </w:rPr>
              <w:t>PrEP</w:t>
            </w:r>
            <w:proofErr w:type="spellEnd"/>
            <w:r w:rsidRPr="00AB59A3">
              <w:rPr>
                <w:rFonts w:cstheme="minorHAnsi"/>
                <w:b/>
                <w:sz w:val="20"/>
                <w:szCs w:val="20"/>
              </w:rPr>
              <w:t xml:space="preserve"> population</w:t>
            </w:r>
          </w:p>
          <w:p w14:paraId="33A7A8B0" w14:textId="77777777" w:rsidR="00AB59A3" w:rsidRPr="00AB59A3" w:rsidRDefault="00AB59A3" w:rsidP="00AB59A3">
            <w:pPr>
              <w:rPr>
                <w:rFonts w:cstheme="minorHAnsi"/>
                <w:b/>
                <w:sz w:val="20"/>
                <w:szCs w:val="20"/>
              </w:rPr>
            </w:pPr>
            <w:r w:rsidRPr="00AB59A3">
              <w:rPr>
                <w:rFonts w:cstheme="minorHAnsi"/>
                <w:b/>
                <w:sz w:val="20"/>
                <w:szCs w:val="20"/>
              </w:rPr>
              <w:t>N= 29,978</w:t>
            </w:r>
          </w:p>
        </w:tc>
        <w:tc>
          <w:tcPr>
            <w:tcW w:w="1420" w:type="pct"/>
            <w:gridSpan w:val="2"/>
            <w:shd w:val="clear" w:color="auto" w:fill="BFBFBF" w:themeFill="background1" w:themeFillShade="BF"/>
            <w:vAlign w:val="center"/>
          </w:tcPr>
          <w:p w14:paraId="41FF3676" w14:textId="77777777" w:rsidR="00AB59A3" w:rsidRPr="00AB59A3" w:rsidRDefault="00AB59A3" w:rsidP="00AB59A3">
            <w:pPr>
              <w:rPr>
                <w:rFonts w:cstheme="minorHAnsi"/>
                <w:sz w:val="20"/>
                <w:szCs w:val="20"/>
              </w:rPr>
            </w:pPr>
            <w:r w:rsidRPr="00AB59A3">
              <w:rPr>
                <w:rFonts w:cstheme="minorHAnsi"/>
                <w:b/>
                <w:sz w:val="20"/>
                <w:szCs w:val="20"/>
              </w:rPr>
              <w:t xml:space="preserve">1 October 2019 to 31 March 2021 </w:t>
            </w:r>
            <w:proofErr w:type="spellStart"/>
            <w:r w:rsidRPr="00AB59A3">
              <w:rPr>
                <w:rFonts w:cstheme="minorHAnsi"/>
                <w:b/>
                <w:sz w:val="20"/>
                <w:szCs w:val="20"/>
              </w:rPr>
              <w:t>PrEP</w:t>
            </w:r>
            <w:proofErr w:type="spellEnd"/>
            <w:r w:rsidRPr="00AB59A3">
              <w:rPr>
                <w:rFonts w:cstheme="minorHAnsi"/>
                <w:b/>
                <w:sz w:val="20"/>
                <w:szCs w:val="20"/>
              </w:rPr>
              <w:t xml:space="preserve"> population</w:t>
            </w:r>
          </w:p>
          <w:p w14:paraId="76D9347D" w14:textId="77777777" w:rsidR="00AB59A3" w:rsidRPr="00AB59A3" w:rsidRDefault="00AB59A3" w:rsidP="00AB59A3">
            <w:pPr>
              <w:rPr>
                <w:rFonts w:cstheme="minorHAnsi"/>
                <w:b/>
                <w:sz w:val="20"/>
                <w:szCs w:val="20"/>
              </w:rPr>
            </w:pPr>
            <w:r w:rsidRPr="00AB59A3">
              <w:rPr>
                <w:rFonts w:cstheme="minorHAnsi"/>
                <w:b/>
                <w:sz w:val="20"/>
                <w:szCs w:val="20"/>
              </w:rPr>
              <w:t>N=37,665</w:t>
            </w:r>
          </w:p>
        </w:tc>
      </w:tr>
      <w:tr w:rsidR="00AB59A3" w:rsidRPr="00AB59A3" w14:paraId="784304EA" w14:textId="77777777" w:rsidTr="00E52137">
        <w:trPr>
          <w:trHeight w:val="220"/>
        </w:trPr>
        <w:tc>
          <w:tcPr>
            <w:tcW w:w="2095" w:type="pct"/>
            <w:vMerge/>
            <w:shd w:val="clear" w:color="auto" w:fill="BFBFBF" w:themeFill="background1" w:themeFillShade="BF"/>
            <w:hideMark/>
          </w:tcPr>
          <w:p w14:paraId="248EAE05" w14:textId="77777777" w:rsidR="00AB59A3" w:rsidRPr="00AB59A3" w:rsidRDefault="00AB59A3" w:rsidP="00AB59A3">
            <w:pPr>
              <w:rPr>
                <w:rFonts w:cstheme="minorHAnsi"/>
                <w:b/>
                <w:sz w:val="20"/>
                <w:szCs w:val="20"/>
              </w:rPr>
            </w:pPr>
          </w:p>
        </w:tc>
        <w:tc>
          <w:tcPr>
            <w:tcW w:w="639" w:type="pct"/>
            <w:shd w:val="clear" w:color="auto" w:fill="BFBFBF" w:themeFill="background1" w:themeFillShade="BF"/>
            <w:hideMark/>
          </w:tcPr>
          <w:p w14:paraId="10B6CA30" w14:textId="77777777" w:rsidR="00AB59A3" w:rsidRPr="00AB59A3" w:rsidRDefault="00AB59A3" w:rsidP="00AB59A3">
            <w:pPr>
              <w:rPr>
                <w:rFonts w:cstheme="minorHAnsi"/>
                <w:b/>
                <w:sz w:val="20"/>
                <w:szCs w:val="20"/>
              </w:rPr>
            </w:pPr>
            <w:r w:rsidRPr="00AB59A3">
              <w:rPr>
                <w:rFonts w:cstheme="minorHAnsi"/>
                <w:b/>
                <w:sz w:val="20"/>
                <w:szCs w:val="20"/>
              </w:rPr>
              <w:t>Number</w:t>
            </w:r>
          </w:p>
        </w:tc>
        <w:tc>
          <w:tcPr>
            <w:tcW w:w="846" w:type="pct"/>
            <w:shd w:val="clear" w:color="auto" w:fill="BFBFBF" w:themeFill="background1" w:themeFillShade="BF"/>
            <w:hideMark/>
          </w:tcPr>
          <w:p w14:paraId="4F775B25" w14:textId="77777777" w:rsidR="00AB59A3" w:rsidRPr="00AB59A3" w:rsidRDefault="00AB59A3" w:rsidP="00AB59A3">
            <w:pPr>
              <w:rPr>
                <w:rFonts w:cstheme="minorHAnsi"/>
                <w:b/>
                <w:sz w:val="20"/>
                <w:szCs w:val="20"/>
              </w:rPr>
            </w:pPr>
            <w:r w:rsidRPr="00AB59A3">
              <w:rPr>
                <w:rFonts w:cstheme="minorHAnsi"/>
                <w:b/>
                <w:sz w:val="20"/>
                <w:szCs w:val="20"/>
              </w:rPr>
              <w:t>%</w:t>
            </w:r>
          </w:p>
        </w:tc>
        <w:tc>
          <w:tcPr>
            <w:tcW w:w="564" w:type="pct"/>
            <w:shd w:val="clear" w:color="auto" w:fill="BFBFBF" w:themeFill="background1" w:themeFillShade="BF"/>
          </w:tcPr>
          <w:p w14:paraId="30F06DC3" w14:textId="77777777" w:rsidR="00AB59A3" w:rsidRPr="00AB59A3" w:rsidRDefault="00AB59A3" w:rsidP="00AB59A3">
            <w:pPr>
              <w:rPr>
                <w:rFonts w:cstheme="minorHAnsi"/>
                <w:b/>
                <w:sz w:val="20"/>
                <w:szCs w:val="20"/>
              </w:rPr>
            </w:pPr>
            <w:r w:rsidRPr="00AB59A3">
              <w:rPr>
                <w:rFonts w:cstheme="minorHAnsi"/>
                <w:b/>
                <w:sz w:val="20"/>
                <w:szCs w:val="20"/>
              </w:rPr>
              <w:t>Number</w:t>
            </w:r>
          </w:p>
        </w:tc>
        <w:tc>
          <w:tcPr>
            <w:tcW w:w="856" w:type="pct"/>
            <w:shd w:val="clear" w:color="auto" w:fill="BFBFBF" w:themeFill="background1" w:themeFillShade="BF"/>
          </w:tcPr>
          <w:p w14:paraId="12AFAB15" w14:textId="77777777" w:rsidR="00AB59A3" w:rsidRPr="00AB59A3" w:rsidRDefault="00AB59A3" w:rsidP="00AB59A3">
            <w:pPr>
              <w:rPr>
                <w:rFonts w:cstheme="minorHAnsi"/>
                <w:b/>
                <w:sz w:val="20"/>
                <w:szCs w:val="20"/>
              </w:rPr>
            </w:pPr>
            <w:r w:rsidRPr="00AB59A3">
              <w:rPr>
                <w:rFonts w:cstheme="minorHAnsi"/>
                <w:b/>
                <w:sz w:val="20"/>
                <w:szCs w:val="20"/>
              </w:rPr>
              <w:t>%</w:t>
            </w:r>
          </w:p>
        </w:tc>
      </w:tr>
      <w:tr w:rsidR="00E52137" w:rsidRPr="00AB59A3" w14:paraId="7B7A4488" w14:textId="77777777" w:rsidTr="0029304E">
        <w:trPr>
          <w:trHeight w:val="220"/>
        </w:trPr>
        <w:tc>
          <w:tcPr>
            <w:tcW w:w="5000" w:type="pct"/>
            <w:gridSpan w:val="5"/>
            <w:shd w:val="clear" w:color="auto" w:fill="D9D9D9" w:themeFill="background1" w:themeFillShade="D9"/>
            <w:noWrap/>
            <w:hideMark/>
          </w:tcPr>
          <w:p w14:paraId="3E847B48" w14:textId="5454E27D" w:rsidR="00E52137" w:rsidRPr="00AB59A3" w:rsidRDefault="00E52137" w:rsidP="0029304E">
            <w:pPr>
              <w:jc w:val="center"/>
              <w:rPr>
                <w:rFonts w:cstheme="minorHAnsi"/>
                <w:b/>
                <w:bCs/>
                <w:iCs/>
                <w:sz w:val="20"/>
                <w:szCs w:val="20"/>
              </w:rPr>
            </w:pPr>
            <w:r w:rsidRPr="00AB59A3">
              <w:rPr>
                <w:rFonts w:cstheme="minorHAnsi"/>
                <w:b/>
                <w:bCs/>
                <w:iCs/>
                <w:sz w:val="20"/>
                <w:szCs w:val="20"/>
              </w:rPr>
              <w:t>Sex</w:t>
            </w:r>
          </w:p>
        </w:tc>
      </w:tr>
      <w:tr w:rsidR="00E52137" w:rsidRPr="00AB59A3" w14:paraId="42AA9212" w14:textId="77777777" w:rsidTr="00E52137">
        <w:trPr>
          <w:trHeight w:val="220"/>
        </w:trPr>
        <w:tc>
          <w:tcPr>
            <w:tcW w:w="2095" w:type="pct"/>
            <w:noWrap/>
          </w:tcPr>
          <w:p w14:paraId="5C512544" w14:textId="77777777" w:rsidR="00E52137" w:rsidRPr="00280A62" w:rsidRDefault="00E52137" w:rsidP="00AB59A3">
            <w:pPr>
              <w:rPr>
                <w:rFonts w:cstheme="minorHAnsi"/>
                <w:bCs/>
                <w:sz w:val="20"/>
                <w:szCs w:val="20"/>
              </w:rPr>
            </w:pPr>
            <w:r w:rsidRPr="00280A62">
              <w:rPr>
                <w:rFonts w:cstheme="minorHAnsi"/>
                <w:bCs/>
                <w:sz w:val="20"/>
                <w:szCs w:val="20"/>
              </w:rPr>
              <w:t>Male</w:t>
            </w:r>
          </w:p>
        </w:tc>
        <w:tc>
          <w:tcPr>
            <w:tcW w:w="639" w:type="pct"/>
            <w:vAlign w:val="bottom"/>
          </w:tcPr>
          <w:p w14:paraId="300F7B52" w14:textId="77777777" w:rsidR="00E52137" w:rsidRPr="00AB59A3" w:rsidRDefault="00E52137" w:rsidP="009B782E">
            <w:pPr>
              <w:jc w:val="center"/>
              <w:rPr>
                <w:rFonts w:cstheme="minorHAnsi"/>
                <w:sz w:val="20"/>
                <w:szCs w:val="20"/>
              </w:rPr>
            </w:pPr>
            <w:r w:rsidRPr="00AB59A3">
              <w:rPr>
                <w:rFonts w:cstheme="minorHAnsi"/>
                <w:sz w:val="20"/>
                <w:szCs w:val="20"/>
              </w:rPr>
              <w:t>29,600</w:t>
            </w:r>
          </w:p>
        </w:tc>
        <w:tc>
          <w:tcPr>
            <w:tcW w:w="846" w:type="pct"/>
            <w:vAlign w:val="bottom"/>
          </w:tcPr>
          <w:p w14:paraId="5CFAB58E" w14:textId="77777777" w:rsidR="00E52137" w:rsidRPr="00AB59A3" w:rsidRDefault="00E52137" w:rsidP="009B782E">
            <w:pPr>
              <w:jc w:val="center"/>
              <w:rPr>
                <w:rFonts w:cstheme="minorHAnsi"/>
                <w:sz w:val="20"/>
                <w:szCs w:val="20"/>
              </w:rPr>
            </w:pPr>
            <w:r w:rsidRPr="00AB59A3">
              <w:rPr>
                <w:rFonts w:cstheme="minorHAnsi"/>
                <w:sz w:val="20"/>
                <w:szCs w:val="20"/>
              </w:rPr>
              <w:t>98.7</w:t>
            </w:r>
          </w:p>
        </w:tc>
        <w:tc>
          <w:tcPr>
            <w:tcW w:w="564" w:type="pct"/>
            <w:vAlign w:val="bottom"/>
          </w:tcPr>
          <w:p w14:paraId="1913EE57" w14:textId="77777777" w:rsidR="00E52137" w:rsidRPr="00AB59A3" w:rsidRDefault="00E52137" w:rsidP="009B782E">
            <w:pPr>
              <w:jc w:val="center"/>
              <w:rPr>
                <w:rFonts w:cstheme="minorHAnsi"/>
                <w:sz w:val="20"/>
                <w:szCs w:val="20"/>
              </w:rPr>
            </w:pPr>
            <w:r w:rsidRPr="00AB59A3">
              <w:rPr>
                <w:rFonts w:cstheme="minorHAnsi"/>
                <w:sz w:val="20"/>
                <w:szCs w:val="20"/>
              </w:rPr>
              <w:t>37,188</w:t>
            </w:r>
          </w:p>
        </w:tc>
        <w:tc>
          <w:tcPr>
            <w:tcW w:w="856" w:type="pct"/>
            <w:vAlign w:val="bottom"/>
          </w:tcPr>
          <w:p w14:paraId="2CAB4CB5" w14:textId="77777777" w:rsidR="00E52137" w:rsidRPr="00AB59A3" w:rsidRDefault="00E52137" w:rsidP="009B782E">
            <w:pPr>
              <w:jc w:val="center"/>
              <w:rPr>
                <w:rFonts w:cstheme="minorHAnsi"/>
                <w:sz w:val="20"/>
                <w:szCs w:val="20"/>
              </w:rPr>
            </w:pPr>
            <w:r w:rsidRPr="00AB59A3">
              <w:rPr>
                <w:rFonts w:cstheme="minorHAnsi"/>
                <w:sz w:val="20"/>
                <w:szCs w:val="20"/>
              </w:rPr>
              <w:t>98.7</w:t>
            </w:r>
          </w:p>
        </w:tc>
      </w:tr>
      <w:tr w:rsidR="00362DFA" w:rsidRPr="00AB59A3" w14:paraId="5583EBB1" w14:textId="77777777" w:rsidTr="00362DFA">
        <w:trPr>
          <w:trHeight w:val="220"/>
        </w:trPr>
        <w:tc>
          <w:tcPr>
            <w:tcW w:w="2095" w:type="pct"/>
            <w:noWrap/>
          </w:tcPr>
          <w:p w14:paraId="73AFC85B" w14:textId="77777777" w:rsidR="00362DFA" w:rsidRPr="00280A62" w:rsidRDefault="00362DFA" w:rsidP="00AB59A3">
            <w:pPr>
              <w:rPr>
                <w:rFonts w:cstheme="minorHAnsi"/>
                <w:bCs/>
                <w:sz w:val="20"/>
                <w:szCs w:val="20"/>
              </w:rPr>
            </w:pPr>
            <w:r w:rsidRPr="00280A62">
              <w:rPr>
                <w:rFonts w:cstheme="minorHAnsi"/>
                <w:bCs/>
                <w:sz w:val="20"/>
                <w:szCs w:val="20"/>
              </w:rPr>
              <w:t>Female</w:t>
            </w:r>
          </w:p>
        </w:tc>
        <w:tc>
          <w:tcPr>
            <w:tcW w:w="639" w:type="pct"/>
            <w:vAlign w:val="bottom"/>
          </w:tcPr>
          <w:p w14:paraId="39A62E0A" w14:textId="77777777" w:rsidR="00362DFA" w:rsidRPr="00AB59A3" w:rsidRDefault="00362DFA" w:rsidP="009B782E">
            <w:pPr>
              <w:jc w:val="center"/>
              <w:rPr>
                <w:rFonts w:cstheme="minorHAnsi"/>
                <w:sz w:val="20"/>
                <w:szCs w:val="20"/>
              </w:rPr>
            </w:pPr>
            <w:r w:rsidRPr="00AB59A3">
              <w:rPr>
                <w:rFonts w:cstheme="minorHAnsi"/>
                <w:sz w:val="20"/>
                <w:szCs w:val="20"/>
              </w:rPr>
              <w:t>378</w:t>
            </w:r>
          </w:p>
        </w:tc>
        <w:tc>
          <w:tcPr>
            <w:tcW w:w="846" w:type="pct"/>
            <w:vAlign w:val="bottom"/>
          </w:tcPr>
          <w:p w14:paraId="37410D86" w14:textId="77777777" w:rsidR="00362DFA" w:rsidRPr="00AB59A3" w:rsidRDefault="00362DFA" w:rsidP="009B782E">
            <w:pPr>
              <w:jc w:val="center"/>
              <w:rPr>
                <w:rFonts w:cstheme="minorHAnsi"/>
                <w:sz w:val="20"/>
                <w:szCs w:val="20"/>
              </w:rPr>
            </w:pPr>
            <w:r w:rsidRPr="00AB59A3">
              <w:rPr>
                <w:rFonts w:cstheme="minorHAnsi"/>
                <w:sz w:val="20"/>
                <w:szCs w:val="20"/>
              </w:rPr>
              <w:t>1.3</w:t>
            </w:r>
          </w:p>
        </w:tc>
        <w:tc>
          <w:tcPr>
            <w:tcW w:w="564" w:type="pct"/>
            <w:vAlign w:val="bottom"/>
          </w:tcPr>
          <w:p w14:paraId="55B0A9FE" w14:textId="77777777" w:rsidR="00362DFA" w:rsidRPr="00AB59A3" w:rsidRDefault="00362DFA" w:rsidP="009B782E">
            <w:pPr>
              <w:jc w:val="center"/>
              <w:rPr>
                <w:rFonts w:cstheme="minorHAnsi"/>
                <w:sz w:val="20"/>
                <w:szCs w:val="20"/>
              </w:rPr>
            </w:pPr>
            <w:r w:rsidRPr="00AB59A3">
              <w:rPr>
                <w:rFonts w:cstheme="minorHAnsi"/>
                <w:sz w:val="20"/>
                <w:szCs w:val="20"/>
              </w:rPr>
              <w:t>477</w:t>
            </w:r>
          </w:p>
        </w:tc>
        <w:tc>
          <w:tcPr>
            <w:tcW w:w="856" w:type="pct"/>
            <w:vAlign w:val="bottom"/>
          </w:tcPr>
          <w:p w14:paraId="757646B8" w14:textId="77777777" w:rsidR="00362DFA" w:rsidRPr="00AB59A3" w:rsidRDefault="00362DFA" w:rsidP="009B782E">
            <w:pPr>
              <w:jc w:val="center"/>
              <w:rPr>
                <w:rFonts w:cstheme="minorHAnsi"/>
                <w:sz w:val="20"/>
                <w:szCs w:val="20"/>
              </w:rPr>
            </w:pPr>
            <w:r w:rsidRPr="00AB59A3">
              <w:rPr>
                <w:rFonts w:cstheme="minorHAnsi"/>
                <w:sz w:val="20"/>
                <w:szCs w:val="20"/>
              </w:rPr>
              <w:t>1.3</w:t>
            </w:r>
          </w:p>
        </w:tc>
      </w:tr>
      <w:tr w:rsidR="00362DFA" w:rsidRPr="00AB59A3" w14:paraId="1589DCFE" w14:textId="77777777" w:rsidTr="0029304E">
        <w:trPr>
          <w:trHeight w:val="220"/>
        </w:trPr>
        <w:tc>
          <w:tcPr>
            <w:tcW w:w="5000" w:type="pct"/>
            <w:gridSpan w:val="5"/>
            <w:shd w:val="clear" w:color="auto" w:fill="D9D9D9" w:themeFill="background1" w:themeFillShade="D9"/>
            <w:noWrap/>
            <w:vAlign w:val="bottom"/>
          </w:tcPr>
          <w:p w14:paraId="01CFA216" w14:textId="5B26D1B2" w:rsidR="00362DFA" w:rsidRPr="00362DFA" w:rsidRDefault="00362DFA" w:rsidP="0029304E">
            <w:pPr>
              <w:jc w:val="center"/>
              <w:rPr>
                <w:rFonts w:cstheme="minorHAnsi"/>
                <w:b/>
                <w:bCs/>
                <w:sz w:val="20"/>
                <w:szCs w:val="20"/>
              </w:rPr>
            </w:pPr>
            <w:r>
              <w:rPr>
                <w:rFonts w:cstheme="minorHAnsi"/>
                <w:b/>
                <w:bCs/>
                <w:sz w:val="20"/>
                <w:szCs w:val="20"/>
              </w:rPr>
              <w:lastRenderedPageBreak/>
              <w:t>Age</w:t>
            </w:r>
          </w:p>
        </w:tc>
      </w:tr>
      <w:tr w:rsidR="00AB59A3" w:rsidRPr="00AB59A3" w14:paraId="7A8DD9BC" w14:textId="77777777" w:rsidTr="00E52137">
        <w:trPr>
          <w:trHeight w:val="220"/>
        </w:trPr>
        <w:tc>
          <w:tcPr>
            <w:tcW w:w="2095" w:type="pct"/>
            <w:noWrap/>
          </w:tcPr>
          <w:p w14:paraId="40F5C00A" w14:textId="77777777" w:rsidR="00AB59A3" w:rsidRPr="00280A62" w:rsidRDefault="00AB59A3" w:rsidP="00AB59A3">
            <w:pPr>
              <w:rPr>
                <w:rFonts w:cstheme="minorHAnsi"/>
                <w:bCs/>
                <w:i/>
                <w:sz w:val="20"/>
                <w:szCs w:val="20"/>
              </w:rPr>
            </w:pPr>
            <w:r w:rsidRPr="00280A62">
              <w:rPr>
                <w:rFonts w:cstheme="minorHAnsi"/>
                <w:bCs/>
                <w:i/>
                <w:sz w:val="20"/>
                <w:szCs w:val="20"/>
              </w:rPr>
              <w:t>Age mean (SE)</w:t>
            </w:r>
          </w:p>
        </w:tc>
        <w:tc>
          <w:tcPr>
            <w:tcW w:w="1485" w:type="pct"/>
            <w:gridSpan w:val="2"/>
          </w:tcPr>
          <w:p w14:paraId="2ED51833" w14:textId="77777777" w:rsidR="00AB59A3" w:rsidRPr="00AB59A3" w:rsidRDefault="00AB59A3" w:rsidP="00AB59A3">
            <w:pPr>
              <w:rPr>
                <w:rFonts w:cstheme="minorHAnsi"/>
                <w:sz w:val="20"/>
                <w:szCs w:val="20"/>
              </w:rPr>
            </w:pPr>
            <w:r w:rsidRPr="00AB59A3">
              <w:rPr>
                <w:rFonts w:cstheme="minorHAnsi"/>
                <w:sz w:val="20"/>
                <w:szCs w:val="20"/>
              </w:rPr>
              <w:t>37.1 (11.8)</w:t>
            </w:r>
          </w:p>
        </w:tc>
        <w:tc>
          <w:tcPr>
            <w:tcW w:w="1420" w:type="pct"/>
            <w:gridSpan w:val="2"/>
          </w:tcPr>
          <w:p w14:paraId="400E2AD4" w14:textId="77777777" w:rsidR="00AB59A3" w:rsidRPr="00AB59A3" w:rsidRDefault="00AB59A3" w:rsidP="00AB59A3">
            <w:pPr>
              <w:rPr>
                <w:rFonts w:cstheme="minorHAnsi"/>
                <w:sz w:val="20"/>
                <w:szCs w:val="20"/>
              </w:rPr>
            </w:pPr>
            <w:r w:rsidRPr="00AB59A3">
              <w:rPr>
                <w:rFonts w:cstheme="minorHAnsi"/>
                <w:sz w:val="20"/>
                <w:szCs w:val="20"/>
              </w:rPr>
              <w:t>37.1 (11.8)</w:t>
            </w:r>
          </w:p>
        </w:tc>
      </w:tr>
      <w:tr w:rsidR="00840065" w:rsidRPr="00AB59A3" w14:paraId="76A429FA" w14:textId="77777777" w:rsidTr="00E52137">
        <w:trPr>
          <w:trHeight w:val="220"/>
        </w:trPr>
        <w:tc>
          <w:tcPr>
            <w:tcW w:w="2095" w:type="pct"/>
            <w:noWrap/>
            <w:hideMark/>
          </w:tcPr>
          <w:p w14:paraId="2EE6EF85" w14:textId="77777777" w:rsidR="00AB59A3" w:rsidRPr="00280A62" w:rsidRDefault="00AB59A3" w:rsidP="00AB59A3">
            <w:pPr>
              <w:rPr>
                <w:rFonts w:cstheme="minorHAnsi"/>
                <w:bCs/>
                <w:i/>
                <w:sz w:val="20"/>
                <w:szCs w:val="20"/>
              </w:rPr>
            </w:pPr>
            <w:r w:rsidRPr="00280A62">
              <w:rPr>
                <w:rFonts w:cstheme="minorHAnsi"/>
                <w:bCs/>
                <w:i/>
                <w:sz w:val="20"/>
                <w:szCs w:val="20"/>
              </w:rPr>
              <w:t xml:space="preserve">Age group (years) </w:t>
            </w:r>
          </w:p>
        </w:tc>
        <w:tc>
          <w:tcPr>
            <w:tcW w:w="639" w:type="pct"/>
          </w:tcPr>
          <w:p w14:paraId="6C7F7C48" w14:textId="77777777" w:rsidR="00AB59A3" w:rsidRPr="00AB59A3" w:rsidRDefault="00AB59A3" w:rsidP="00AB59A3">
            <w:pPr>
              <w:rPr>
                <w:rFonts w:cstheme="minorHAnsi"/>
                <w:sz w:val="20"/>
                <w:szCs w:val="20"/>
              </w:rPr>
            </w:pPr>
          </w:p>
        </w:tc>
        <w:tc>
          <w:tcPr>
            <w:tcW w:w="846" w:type="pct"/>
          </w:tcPr>
          <w:p w14:paraId="71CFD47C" w14:textId="77777777" w:rsidR="00AB59A3" w:rsidRPr="00AB59A3" w:rsidRDefault="00AB59A3" w:rsidP="00AB59A3">
            <w:pPr>
              <w:rPr>
                <w:rFonts w:cstheme="minorHAnsi"/>
                <w:sz w:val="20"/>
                <w:szCs w:val="20"/>
              </w:rPr>
            </w:pPr>
          </w:p>
        </w:tc>
        <w:tc>
          <w:tcPr>
            <w:tcW w:w="564" w:type="pct"/>
          </w:tcPr>
          <w:p w14:paraId="4D177C7A" w14:textId="77777777" w:rsidR="00AB59A3" w:rsidRPr="00AB59A3" w:rsidRDefault="00AB59A3" w:rsidP="00AB59A3">
            <w:pPr>
              <w:rPr>
                <w:rFonts w:cstheme="minorHAnsi"/>
                <w:sz w:val="20"/>
                <w:szCs w:val="20"/>
              </w:rPr>
            </w:pPr>
          </w:p>
        </w:tc>
        <w:tc>
          <w:tcPr>
            <w:tcW w:w="856" w:type="pct"/>
          </w:tcPr>
          <w:p w14:paraId="190F2FA9" w14:textId="77777777" w:rsidR="00AB59A3" w:rsidRPr="00AB59A3" w:rsidRDefault="00AB59A3" w:rsidP="00AB59A3">
            <w:pPr>
              <w:rPr>
                <w:rFonts w:cstheme="minorHAnsi"/>
                <w:sz w:val="20"/>
                <w:szCs w:val="20"/>
              </w:rPr>
            </w:pPr>
          </w:p>
        </w:tc>
      </w:tr>
      <w:tr w:rsidR="0029304E" w:rsidRPr="00AB59A3" w14:paraId="32729B13" w14:textId="77777777" w:rsidTr="0029304E">
        <w:trPr>
          <w:trHeight w:val="220"/>
        </w:trPr>
        <w:tc>
          <w:tcPr>
            <w:tcW w:w="2095" w:type="pct"/>
            <w:noWrap/>
          </w:tcPr>
          <w:p w14:paraId="694A6E87" w14:textId="77777777" w:rsidR="0029304E" w:rsidRPr="00280A62" w:rsidRDefault="0029304E" w:rsidP="00AB59A3">
            <w:pPr>
              <w:rPr>
                <w:rFonts w:cstheme="minorHAnsi"/>
                <w:bCs/>
                <w:sz w:val="20"/>
                <w:szCs w:val="20"/>
              </w:rPr>
            </w:pPr>
            <w:r w:rsidRPr="00280A62">
              <w:rPr>
                <w:rFonts w:cstheme="minorHAnsi"/>
                <w:bCs/>
                <w:sz w:val="20"/>
                <w:szCs w:val="20"/>
              </w:rPr>
              <w:t>18–19</w:t>
            </w:r>
          </w:p>
        </w:tc>
        <w:tc>
          <w:tcPr>
            <w:tcW w:w="639" w:type="pct"/>
            <w:vAlign w:val="bottom"/>
          </w:tcPr>
          <w:p w14:paraId="677F306B" w14:textId="77777777" w:rsidR="0029304E" w:rsidRPr="00AB59A3" w:rsidRDefault="0029304E" w:rsidP="009B782E">
            <w:pPr>
              <w:jc w:val="center"/>
              <w:rPr>
                <w:rFonts w:cstheme="minorHAnsi"/>
                <w:sz w:val="20"/>
                <w:szCs w:val="20"/>
              </w:rPr>
            </w:pPr>
            <w:r w:rsidRPr="00AB59A3">
              <w:rPr>
                <w:rFonts w:cstheme="minorHAnsi"/>
                <w:sz w:val="20"/>
                <w:szCs w:val="20"/>
              </w:rPr>
              <w:t>398</w:t>
            </w:r>
          </w:p>
        </w:tc>
        <w:tc>
          <w:tcPr>
            <w:tcW w:w="846" w:type="pct"/>
            <w:vAlign w:val="bottom"/>
          </w:tcPr>
          <w:p w14:paraId="157170FC" w14:textId="77777777" w:rsidR="0029304E" w:rsidRPr="00AB59A3" w:rsidRDefault="0029304E" w:rsidP="009B782E">
            <w:pPr>
              <w:jc w:val="center"/>
              <w:rPr>
                <w:rFonts w:cstheme="minorHAnsi"/>
                <w:sz w:val="20"/>
                <w:szCs w:val="20"/>
              </w:rPr>
            </w:pPr>
            <w:r w:rsidRPr="00AB59A3">
              <w:rPr>
                <w:rFonts w:cstheme="minorHAnsi"/>
                <w:sz w:val="20"/>
                <w:szCs w:val="20"/>
              </w:rPr>
              <w:t>1.3</w:t>
            </w:r>
          </w:p>
        </w:tc>
        <w:tc>
          <w:tcPr>
            <w:tcW w:w="564" w:type="pct"/>
            <w:vAlign w:val="bottom"/>
          </w:tcPr>
          <w:p w14:paraId="3C082D8B" w14:textId="77777777" w:rsidR="0029304E" w:rsidRPr="00AB59A3" w:rsidRDefault="0029304E" w:rsidP="009B782E">
            <w:pPr>
              <w:jc w:val="center"/>
              <w:rPr>
                <w:rFonts w:cstheme="minorHAnsi"/>
                <w:sz w:val="20"/>
                <w:szCs w:val="20"/>
              </w:rPr>
            </w:pPr>
            <w:r w:rsidRPr="00AB59A3">
              <w:rPr>
                <w:rFonts w:cstheme="minorHAnsi"/>
                <w:sz w:val="20"/>
                <w:szCs w:val="20"/>
              </w:rPr>
              <w:t>563</w:t>
            </w:r>
          </w:p>
        </w:tc>
        <w:tc>
          <w:tcPr>
            <w:tcW w:w="856" w:type="pct"/>
            <w:vAlign w:val="bottom"/>
          </w:tcPr>
          <w:p w14:paraId="20C7F79A" w14:textId="77777777" w:rsidR="0029304E" w:rsidRPr="00AB59A3" w:rsidRDefault="0029304E" w:rsidP="009B782E">
            <w:pPr>
              <w:jc w:val="center"/>
              <w:rPr>
                <w:rFonts w:cstheme="minorHAnsi"/>
                <w:sz w:val="20"/>
                <w:szCs w:val="20"/>
              </w:rPr>
            </w:pPr>
            <w:r w:rsidRPr="00AB59A3">
              <w:rPr>
                <w:rFonts w:cstheme="minorHAnsi"/>
                <w:sz w:val="20"/>
                <w:szCs w:val="20"/>
              </w:rPr>
              <w:t>1.5</w:t>
            </w:r>
          </w:p>
        </w:tc>
      </w:tr>
      <w:tr w:rsidR="0029304E" w:rsidRPr="00AB59A3" w14:paraId="59FB1EB4" w14:textId="77777777" w:rsidTr="0029304E">
        <w:trPr>
          <w:trHeight w:val="220"/>
        </w:trPr>
        <w:tc>
          <w:tcPr>
            <w:tcW w:w="2095" w:type="pct"/>
            <w:noWrap/>
          </w:tcPr>
          <w:p w14:paraId="1F18C5B4" w14:textId="77777777" w:rsidR="0029304E" w:rsidRPr="00280A62" w:rsidRDefault="0029304E" w:rsidP="00AB59A3">
            <w:pPr>
              <w:rPr>
                <w:rFonts w:cstheme="minorHAnsi"/>
                <w:bCs/>
                <w:sz w:val="20"/>
                <w:szCs w:val="20"/>
              </w:rPr>
            </w:pPr>
            <w:r w:rsidRPr="00280A62">
              <w:rPr>
                <w:rFonts w:cstheme="minorHAnsi"/>
                <w:bCs/>
                <w:sz w:val="20"/>
                <w:szCs w:val="20"/>
              </w:rPr>
              <w:t>20–29</w:t>
            </w:r>
          </w:p>
        </w:tc>
        <w:tc>
          <w:tcPr>
            <w:tcW w:w="639" w:type="pct"/>
            <w:vAlign w:val="bottom"/>
          </w:tcPr>
          <w:p w14:paraId="14653A93" w14:textId="77777777" w:rsidR="0029304E" w:rsidRPr="00AB59A3" w:rsidRDefault="0029304E" w:rsidP="009B782E">
            <w:pPr>
              <w:jc w:val="center"/>
              <w:rPr>
                <w:rFonts w:cstheme="minorHAnsi"/>
                <w:sz w:val="20"/>
                <w:szCs w:val="20"/>
              </w:rPr>
            </w:pPr>
            <w:r w:rsidRPr="00AB59A3">
              <w:rPr>
                <w:rFonts w:cstheme="minorHAnsi"/>
                <w:sz w:val="20"/>
                <w:szCs w:val="20"/>
              </w:rPr>
              <w:t>8842</w:t>
            </w:r>
          </w:p>
        </w:tc>
        <w:tc>
          <w:tcPr>
            <w:tcW w:w="846" w:type="pct"/>
            <w:vAlign w:val="bottom"/>
          </w:tcPr>
          <w:p w14:paraId="0A84C504" w14:textId="77777777" w:rsidR="0029304E" w:rsidRPr="00AB59A3" w:rsidRDefault="0029304E" w:rsidP="009B782E">
            <w:pPr>
              <w:jc w:val="center"/>
              <w:rPr>
                <w:rFonts w:cstheme="minorHAnsi"/>
                <w:sz w:val="20"/>
                <w:szCs w:val="20"/>
              </w:rPr>
            </w:pPr>
            <w:r w:rsidRPr="00AB59A3">
              <w:rPr>
                <w:rFonts w:cstheme="minorHAnsi"/>
                <w:sz w:val="20"/>
                <w:szCs w:val="20"/>
              </w:rPr>
              <w:t>29.5</w:t>
            </w:r>
          </w:p>
        </w:tc>
        <w:tc>
          <w:tcPr>
            <w:tcW w:w="564" w:type="pct"/>
            <w:vAlign w:val="bottom"/>
          </w:tcPr>
          <w:p w14:paraId="2286D2FE" w14:textId="77777777" w:rsidR="0029304E" w:rsidRPr="00AB59A3" w:rsidRDefault="0029304E" w:rsidP="009B782E">
            <w:pPr>
              <w:jc w:val="center"/>
              <w:rPr>
                <w:rFonts w:cstheme="minorHAnsi"/>
                <w:sz w:val="20"/>
                <w:szCs w:val="20"/>
              </w:rPr>
            </w:pPr>
            <w:r w:rsidRPr="00AB59A3">
              <w:rPr>
                <w:rFonts w:cstheme="minorHAnsi"/>
                <w:sz w:val="20"/>
                <w:szCs w:val="20"/>
              </w:rPr>
              <w:t>10,972</w:t>
            </w:r>
          </w:p>
        </w:tc>
        <w:tc>
          <w:tcPr>
            <w:tcW w:w="856" w:type="pct"/>
            <w:vAlign w:val="bottom"/>
          </w:tcPr>
          <w:p w14:paraId="29591804" w14:textId="77777777" w:rsidR="0029304E" w:rsidRPr="00AB59A3" w:rsidRDefault="0029304E" w:rsidP="009B782E">
            <w:pPr>
              <w:jc w:val="center"/>
              <w:rPr>
                <w:rFonts w:cstheme="minorHAnsi"/>
                <w:sz w:val="20"/>
                <w:szCs w:val="20"/>
              </w:rPr>
            </w:pPr>
            <w:r w:rsidRPr="00AB59A3">
              <w:rPr>
                <w:rFonts w:cstheme="minorHAnsi"/>
                <w:sz w:val="20"/>
                <w:szCs w:val="20"/>
              </w:rPr>
              <w:t>29.1</w:t>
            </w:r>
          </w:p>
        </w:tc>
      </w:tr>
      <w:tr w:rsidR="0029304E" w:rsidRPr="00AB59A3" w14:paraId="241D647B" w14:textId="77777777" w:rsidTr="0029304E">
        <w:trPr>
          <w:trHeight w:val="220"/>
        </w:trPr>
        <w:tc>
          <w:tcPr>
            <w:tcW w:w="2095" w:type="pct"/>
            <w:noWrap/>
          </w:tcPr>
          <w:p w14:paraId="50BF6C21" w14:textId="77777777" w:rsidR="0029304E" w:rsidRPr="00280A62" w:rsidRDefault="0029304E" w:rsidP="00AB59A3">
            <w:pPr>
              <w:rPr>
                <w:rFonts w:cstheme="minorHAnsi"/>
                <w:bCs/>
                <w:sz w:val="20"/>
                <w:szCs w:val="20"/>
              </w:rPr>
            </w:pPr>
            <w:r w:rsidRPr="00280A62">
              <w:rPr>
                <w:rFonts w:cstheme="minorHAnsi"/>
                <w:bCs/>
                <w:sz w:val="20"/>
                <w:szCs w:val="20"/>
              </w:rPr>
              <w:t>30–39</w:t>
            </w:r>
          </w:p>
        </w:tc>
        <w:tc>
          <w:tcPr>
            <w:tcW w:w="639" w:type="pct"/>
            <w:vAlign w:val="bottom"/>
          </w:tcPr>
          <w:p w14:paraId="5AA40A00" w14:textId="77777777" w:rsidR="0029304E" w:rsidRPr="00AB59A3" w:rsidRDefault="0029304E" w:rsidP="009B782E">
            <w:pPr>
              <w:jc w:val="center"/>
              <w:rPr>
                <w:rFonts w:cstheme="minorHAnsi"/>
                <w:sz w:val="20"/>
                <w:szCs w:val="20"/>
              </w:rPr>
            </w:pPr>
            <w:r w:rsidRPr="00AB59A3">
              <w:rPr>
                <w:rFonts w:cstheme="minorHAnsi"/>
                <w:sz w:val="20"/>
                <w:szCs w:val="20"/>
              </w:rPr>
              <w:t>9993</w:t>
            </w:r>
          </w:p>
        </w:tc>
        <w:tc>
          <w:tcPr>
            <w:tcW w:w="846" w:type="pct"/>
            <w:vAlign w:val="bottom"/>
          </w:tcPr>
          <w:p w14:paraId="62207DEF" w14:textId="77777777" w:rsidR="0029304E" w:rsidRPr="00AB59A3" w:rsidRDefault="0029304E" w:rsidP="009B782E">
            <w:pPr>
              <w:jc w:val="center"/>
              <w:rPr>
                <w:rFonts w:cstheme="minorHAnsi"/>
                <w:sz w:val="20"/>
                <w:szCs w:val="20"/>
              </w:rPr>
            </w:pPr>
            <w:r w:rsidRPr="00AB59A3">
              <w:rPr>
                <w:rFonts w:cstheme="minorHAnsi"/>
                <w:sz w:val="20"/>
                <w:szCs w:val="20"/>
              </w:rPr>
              <w:t>33.3</w:t>
            </w:r>
          </w:p>
        </w:tc>
        <w:tc>
          <w:tcPr>
            <w:tcW w:w="564" w:type="pct"/>
            <w:vAlign w:val="bottom"/>
          </w:tcPr>
          <w:p w14:paraId="138C3529" w14:textId="77777777" w:rsidR="0029304E" w:rsidRPr="00AB59A3" w:rsidRDefault="0029304E" w:rsidP="009B782E">
            <w:pPr>
              <w:jc w:val="center"/>
              <w:rPr>
                <w:rFonts w:cstheme="minorHAnsi"/>
                <w:sz w:val="20"/>
                <w:szCs w:val="20"/>
              </w:rPr>
            </w:pPr>
            <w:r w:rsidRPr="00AB59A3">
              <w:rPr>
                <w:rFonts w:cstheme="minorHAnsi"/>
                <w:sz w:val="20"/>
                <w:szCs w:val="20"/>
              </w:rPr>
              <w:t>12,883</w:t>
            </w:r>
          </w:p>
        </w:tc>
        <w:tc>
          <w:tcPr>
            <w:tcW w:w="856" w:type="pct"/>
            <w:vAlign w:val="bottom"/>
          </w:tcPr>
          <w:p w14:paraId="04E018A0" w14:textId="77777777" w:rsidR="0029304E" w:rsidRPr="00AB59A3" w:rsidRDefault="0029304E" w:rsidP="009B782E">
            <w:pPr>
              <w:jc w:val="center"/>
              <w:rPr>
                <w:rFonts w:cstheme="minorHAnsi"/>
                <w:sz w:val="20"/>
                <w:szCs w:val="20"/>
              </w:rPr>
            </w:pPr>
            <w:r w:rsidRPr="00AB59A3">
              <w:rPr>
                <w:rFonts w:cstheme="minorHAnsi"/>
                <w:sz w:val="20"/>
                <w:szCs w:val="20"/>
              </w:rPr>
              <w:t>34.2</w:t>
            </w:r>
          </w:p>
        </w:tc>
      </w:tr>
      <w:tr w:rsidR="0029304E" w:rsidRPr="00AB59A3" w14:paraId="73CBC70F" w14:textId="77777777" w:rsidTr="0029304E">
        <w:trPr>
          <w:trHeight w:val="220"/>
        </w:trPr>
        <w:tc>
          <w:tcPr>
            <w:tcW w:w="2095" w:type="pct"/>
            <w:noWrap/>
          </w:tcPr>
          <w:p w14:paraId="3EB1D06E" w14:textId="77777777" w:rsidR="0029304E" w:rsidRPr="00280A62" w:rsidRDefault="0029304E" w:rsidP="00AB59A3">
            <w:pPr>
              <w:rPr>
                <w:rFonts w:cstheme="minorHAnsi"/>
                <w:bCs/>
                <w:sz w:val="20"/>
                <w:szCs w:val="20"/>
              </w:rPr>
            </w:pPr>
            <w:r w:rsidRPr="00280A62">
              <w:rPr>
                <w:rFonts w:cstheme="minorHAnsi"/>
                <w:bCs/>
                <w:sz w:val="20"/>
                <w:szCs w:val="20"/>
              </w:rPr>
              <w:t>40–49</w:t>
            </w:r>
          </w:p>
        </w:tc>
        <w:tc>
          <w:tcPr>
            <w:tcW w:w="639" w:type="pct"/>
            <w:vAlign w:val="bottom"/>
          </w:tcPr>
          <w:p w14:paraId="4695D491" w14:textId="77777777" w:rsidR="0029304E" w:rsidRPr="00AB59A3" w:rsidRDefault="0029304E" w:rsidP="009B782E">
            <w:pPr>
              <w:jc w:val="center"/>
              <w:rPr>
                <w:rFonts w:cstheme="minorHAnsi"/>
                <w:sz w:val="20"/>
                <w:szCs w:val="20"/>
              </w:rPr>
            </w:pPr>
            <w:r w:rsidRPr="00AB59A3">
              <w:rPr>
                <w:rFonts w:cstheme="minorHAnsi"/>
                <w:sz w:val="20"/>
                <w:szCs w:val="20"/>
              </w:rPr>
              <w:t>5830</w:t>
            </w:r>
          </w:p>
        </w:tc>
        <w:tc>
          <w:tcPr>
            <w:tcW w:w="846" w:type="pct"/>
            <w:vAlign w:val="bottom"/>
          </w:tcPr>
          <w:p w14:paraId="7D0898E3" w14:textId="77777777" w:rsidR="0029304E" w:rsidRPr="00AB59A3" w:rsidRDefault="0029304E" w:rsidP="009B782E">
            <w:pPr>
              <w:jc w:val="center"/>
              <w:rPr>
                <w:rFonts w:cstheme="minorHAnsi"/>
                <w:sz w:val="20"/>
                <w:szCs w:val="20"/>
              </w:rPr>
            </w:pPr>
            <w:r w:rsidRPr="00AB59A3">
              <w:rPr>
                <w:rFonts w:cstheme="minorHAnsi"/>
                <w:sz w:val="20"/>
                <w:szCs w:val="20"/>
              </w:rPr>
              <w:t>19.4</w:t>
            </w:r>
          </w:p>
        </w:tc>
        <w:tc>
          <w:tcPr>
            <w:tcW w:w="564" w:type="pct"/>
            <w:vAlign w:val="bottom"/>
          </w:tcPr>
          <w:p w14:paraId="4DDE30FA" w14:textId="77777777" w:rsidR="0029304E" w:rsidRPr="00AB59A3" w:rsidRDefault="0029304E" w:rsidP="009B782E">
            <w:pPr>
              <w:jc w:val="center"/>
              <w:rPr>
                <w:rFonts w:cstheme="minorHAnsi"/>
                <w:sz w:val="20"/>
                <w:szCs w:val="20"/>
              </w:rPr>
            </w:pPr>
            <w:r w:rsidRPr="00AB59A3">
              <w:rPr>
                <w:rFonts w:cstheme="minorHAnsi"/>
                <w:sz w:val="20"/>
                <w:szCs w:val="20"/>
              </w:rPr>
              <w:t>7113</w:t>
            </w:r>
          </w:p>
        </w:tc>
        <w:tc>
          <w:tcPr>
            <w:tcW w:w="856" w:type="pct"/>
            <w:vAlign w:val="bottom"/>
          </w:tcPr>
          <w:p w14:paraId="6009D20B" w14:textId="77777777" w:rsidR="0029304E" w:rsidRPr="00AB59A3" w:rsidRDefault="0029304E" w:rsidP="009B782E">
            <w:pPr>
              <w:jc w:val="center"/>
              <w:rPr>
                <w:rFonts w:cstheme="minorHAnsi"/>
                <w:sz w:val="20"/>
                <w:szCs w:val="20"/>
              </w:rPr>
            </w:pPr>
            <w:r w:rsidRPr="00AB59A3">
              <w:rPr>
                <w:rFonts w:cstheme="minorHAnsi"/>
                <w:sz w:val="20"/>
                <w:szCs w:val="20"/>
              </w:rPr>
              <w:t>18.9</w:t>
            </w:r>
          </w:p>
        </w:tc>
      </w:tr>
      <w:tr w:rsidR="0029304E" w:rsidRPr="00AB59A3" w14:paraId="63B3E214" w14:textId="77777777" w:rsidTr="0029304E">
        <w:trPr>
          <w:trHeight w:val="220"/>
        </w:trPr>
        <w:tc>
          <w:tcPr>
            <w:tcW w:w="2095" w:type="pct"/>
            <w:noWrap/>
          </w:tcPr>
          <w:p w14:paraId="0955B605" w14:textId="77777777" w:rsidR="0029304E" w:rsidRPr="00280A62" w:rsidRDefault="0029304E" w:rsidP="00AB59A3">
            <w:pPr>
              <w:rPr>
                <w:rFonts w:cstheme="minorHAnsi"/>
                <w:bCs/>
                <w:sz w:val="20"/>
                <w:szCs w:val="20"/>
              </w:rPr>
            </w:pPr>
            <w:r w:rsidRPr="00280A62">
              <w:rPr>
                <w:rFonts w:cstheme="minorHAnsi"/>
                <w:bCs/>
                <w:sz w:val="20"/>
                <w:szCs w:val="20"/>
              </w:rPr>
              <w:t>50+</w:t>
            </w:r>
          </w:p>
        </w:tc>
        <w:tc>
          <w:tcPr>
            <w:tcW w:w="639" w:type="pct"/>
            <w:vAlign w:val="bottom"/>
          </w:tcPr>
          <w:p w14:paraId="3834A539" w14:textId="77777777" w:rsidR="0029304E" w:rsidRPr="00AB59A3" w:rsidRDefault="0029304E" w:rsidP="009B782E">
            <w:pPr>
              <w:jc w:val="center"/>
              <w:rPr>
                <w:rFonts w:cstheme="minorHAnsi"/>
                <w:sz w:val="20"/>
                <w:szCs w:val="20"/>
              </w:rPr>
            </w:pPr>
            <w:r w:rsidRPr="00AB59A3">
              <w:rPr>
                <w:rFonts w:cstheme="minorHAnsi"/>
                <w:sz w:val="20"/>
                <w:szCs w:val="20"/>
              </w:rPr>
              <w:t>4915</w:t>
            </w:r>
          </w:p>
        </w:tc>
        <w:tc>
          <w:tcPr>
            <w:tcW w:w="846" w:type="pct"/>
            <w:vAlign w:val="bottom"/>
          </w:tcPr>
          <w:p w14:paraId="56B35984" w14:textId="77777777" w:rsidR="0029304E" w:rsidRPr="00AB59A3" w:rsidRDefault="0029304E" w:rsidP="009B782E">
            <w:pPr>
              <w:jc w:val="center"/>
              <w:rPr>
                <w:rFonts w:cstheme="minorHAnsi"/>
                <w:sz w:val="20"/>
                <w:szCs w:val="20"/>
              </w:rPr>
            </w:pPr>
            <w:r w:rsidRPr="00AB59A3">
              <w:rPr>
                <w:rFonts w:cstheme="minorHAnsi"/>
                <w:sz w:val="20"/>
                <w:szCs w:val="20"/>
              </w:rPr>
              <w:t>16.4</w:t>
            </w:r>
          </w:p>
        </w:tc>
        <w:tc>
          <w:tcPr>
            <w:tcW w:w="564" w:type="pct"/>
            <w:vAlign w:val="bottom"/>
          </w:tcPr>
          <w:p w14:paraId="397E06AD" w14:textId="77777777" w:rsidR="0029304E" w:rsidRPr="00AB59A3" w:rsidRDefault="0029304E" w:rsidP="009B782E">
            <w:pPr>
              <w:jc w:val="center"/>
              <w:rPr>
                <w:rFonts w:cstheme="minorHAnsi"/>
                <w:sz w:val="20"/>
                <w:szCs w:val="20"/>
              </w:rPr>
            </w:pPr>
            <w:r w:rsidRPr="00AB59A3">
              <w:rPr>
                <w:rFonts w:cstheme="minorHAnsi"/>
                <w:sz w:val="20"/>
                <w:szCs w:val="20"/>
              </w:rPr>
              <w:t>6134</w:t>
            </w:r>
          </w:p>
        </w:tc>
        <w:tc>
          <w:tcPr>
            <w:tcW w:w="856" w:type="pct"/>
            <w:vAlign w:val="bottom"/>
          </w:tcPr>
          <w:p w14:paraId="32D30001" w14:textId="77777777" w:rsidR="0029304E" w:rsidRPr="00AB59A3" w:rsidRDefault="0029304E" w:rsidP="009B782E">
            <w:pPr>
              <w:jc w:val="center"/>
              <w:rPr>
                <w:rFonts w:cstheme="minorHAnsi"/>
                <w:sz w:val="20"/>
                <w:szCs w:val="20"/>
              </w:rPr>
            </w:pPr>
            <w:r w:rsidRPr="00AB59A3">
              <w:rPr>
                <w:rFonts w:cstheme="minorHAnsi"/>
                <w:sz w:val="20"/>
                <w:szCs w:val="20"/>
              </w:rPr>
              <w:t>16.3</w:t>
            </w:r>
          </w:p>
        </w:tc>
      </w:tr>
      <w:tr w:rsidR="00362DFA" w:rsidRPr="00AB59A3" w14:paraId="6197AF05" w14:textId="77777777" w:rsidTr="0029304E">
        <w:trPr>
          <w:trHeight w:val="220"/>
        </w:trPr>
        <w:tc>
          <w:tcPr>
            <w:tcW w:w="5000" w:type="pct"/>
            <w:gridSpan w:val="5"/>
            <w:shd w:val="clear" w:color="auto" w:fill="D9D9D9" w:themeFill="background1" w:themeFillShade="D9"/>
            <w:noWrap/>
            <w:vAlign w:val="bottom"/>
          </w:tcPr>
          <w:p w14:paraId="70720787" w14:textId="3C7452DF" w:rsidR="00362DFA" w:rsidRPr="00AB59A3" w:rsidRDefault="00362DFA" w:rsidP="0029304E">
            <w:pPr>
              <w:jc w:val="center"/>
              <w:rPr>
                <w:rFonts w:cstheme="minorHAnsi"/>
                <w:b/>
                <w:bCs/>
                <w:iCs/>
                <w:sz w:val="20"/>
                <w:szCs w:val="20"/>
              </w:rPr>
            </w:pPr>
            <w:r w:rsidRPr="00AB59A3">
              <w:rPr>
                <w:rFonts w:cstheme="minorHAnsi"/>
                <w:b/>
                <w:bCs/>
                <w:iCs/>
                <w:sz w:val="20"/>
                <w:szCs w:val="20"/>
              </w:rPr>
              <w:t>Sex-Age group (years)</w:t>
            </w:r>
          </w:p>
        </w:tc>
      </w:tr>
      <w:tr w:rsidR="001829DD" w:rsidRPr="00AB59A3" w14:paraId="56F01A0D" w14:textId="77777777" w:rsidTr="0029304E">
        <w:trPr>
          <w:trHeight w:val="220"/>
        </w:trPr>
        <w:tc>
          <w:tcPr>
            <w:tcW w:w="2095" w:type="pct"/>
            <w:noWrap/>
          </w:tcPr>
          <w:p w14:paraId="003125BB" w14:textId="4D4796EA" w:rsidR="001829DD" w:rsidRPr="00280A62" w:rsidRDefault="001829DD" w:rsidP="001829DD">
            <w:pPr>
              <w:rPr>
                <w:rFonts w:cstheme="minorHAnsi"/>
                <w:sz w:val="20"/>
                <w:szCs w:val="20"/>
              </w:rPr>
            </w:pPr>
            <w:r w:rsidRPr="00280A62">
              <w:rPr>
                <w:rFonts w:cstheme="minorHAnsi"/>
                <w:sz w:val="20"/>
                <w:szCs w:val="20"/>
              </w:rPr>
              <w:t>Female 18–19</w:t>
            </w:r>
          </w:p>
        </w:tc>
        <w:tc>
          <w:tcPr>
            <w:tcW w:w="639" w:type="pct"/>
            <w:vAlign w:val="bottom"/>
          </w:tcPr>
          <w:p w14:paraId="7881229D" w14:textId="4E756C25" w:rsidR="001829DD" w:rsidRPr="00AB59A3" w:rsidRDefault="001829DD" w:rsidP="001829DD">
            <w:pPr>
              <w:jc w:val="center"/>
              <w:rPr>
                <w:rFonts w:cstheme="minorHAnsi"/>
                <w:sz w:val="20"/>
                <w:szCs w:val="20"/>
              </w:rPr>
            </w:pPr>
            <w:r w:rsidRPr="00AB59A3">
              <w:rPr>
                <w:rFonts w:cstheme="minorHAnsi"/>
                <w:sz w:val="20"/>
                <w:szCs w:val="20"/>
              </w:rPr>
              <w:t>6</w:t>
            </w:r>
          </w:p>
        </w:tc>
        <w:tc>
          <w:tcPr>
            <w:tcW w:w="846" w:type="pct"/>
            <w:vAlign w:val="bottom"/>
          </w:tcPr>
          <w:p w14:paraId="0D19DD45" w14:textId="09C298D1" w:rsidR="001829DD" w:rsidRPr="00AB59A3" w:rsidRDefault="001829DD" w:rsidP="001829DD">
            <w:pPr>
              <w:jc w:val="center"/>
              <w:rPr>
                <w:rFonts w:cstheme="minorHAnsi"/>
                <w:sz w:val="20"/>
                <w:szCs w:val="20"/>
              </w:rPr>
            </w:pPr>
            <w:r w:rsidRPr="00AB59A3">
              <w:rPr>
                <w:rFonts w:cstheme="minorHAnsi"/>
                <w:sz w:val="20"/>
                <w:szCs w:val="20"/>
              </w:rPr>
              <w:t>0.0</w:t>
            </w:r>
          </w:p>
        </w:tc>
        <w:tc>
          <w:tcPr>
            <w:tcW w:w="564" w:type="pct"/>
            <w:vAlign w:val="bottom"/>
          </w:tcPr>
          <w:p w14:paraId="344A6813" w14:textId="096D4772" w:rsidR="001829DD" w:rsidRPr="00AB59A3" w:rsidRDefault="001829DD" w:rsidP="001829DD">
            <w:pPr>
              <w:jc w:val="center"/>
              <w:rPr>
                <w:rFonts w:cstheme="minorHAnsi"/>
                <w:sz w:val="20"/>
                <w:szCs w:val="20"/>
              </w:rPr>
            </w:pPr>
            <w:r w:rsidRPr="00AB59A3">
              <w:rPr>
                <w:rFonts w:cstheme="minorHAnsi"/>
                <w:sz w:val="20"/>
                <w:szCs w:val="20"/>
              </w:rPr>
              <w:t>17</w:t>
            </w:r>
          </w:p>
        </w:tc>
        <w:tc>
          <w:tcPr>
            <w:tcW w:w="856" w:type="pct"/>
            <w:vAlign w:val="bottom"/>
          </w:tcPr>
          <w:p w14:paraId="258769BC" w14:textId="405A98C3" w:rsidR="001829DD" w:rsidRPr="00AB59A3" w:rsidRDefault="001829DD" w:rsidP="001829DD">
            <w:pPr>
              <w:jc w:val="center"/>
              <w:rPr>
                <w:rFonts w:cstheme="minorHAnsi"/>
                <w:sz w:val="20"/>
                <w:szCs w:val="20"/>
              </w:rPr>
            </w:pPr>
            <w:r w:rsidRPr="00AB59A3">
              <w:rPr>
                <w:rFonts w:cstheme="minorHAnsi"/>
                <w:sz w:val="20"/>
                <w:szCs w:val="20"/>
              </w:rPr>
              <w:t>0.0</w:t>
            </w:r>
          </w:p>
        </w:tc>
      </w:tr>
      <w:tr w:rsidR="001829DD" w:rsidRPr="00AB59A3" w14:paraId="7B0A6B51" w14:textId="77777777" w:rsidTr="0029304E">
        <w:trPr>
          <w:trHeight w:val="220"/>
        </w:trPr>
        <w:tc>
          <w:tcPr>
            <w:tcW w:w="2095" w:type="pct"/>
            <w:noWrap/>
          </w:tcPr>
          <w:p w14:paraId="54244CDF" w14:textId="6EA33B17" w:rsidR="001829DD" w:rsidRPr="00280A62" w:rsidRDefault="001829DD" w:rsidP="001829DD">
            <w:pPr>
              <w:rPr>
                <w:rFonts w:cstheme="minorHAnsi"/>
                <w:sz w:val="20"/>
                <w:szCs w:val="20"/>
              </w:rPr>
            </w:pPr>
            <w:r w:rsidRPr="00280A62">
              <w:rPr>
                <w:rFonts w:cstheme="minorHAnsi"/>
                <w:sz w:val="20"/>
                <w:szCs w:val="20"/>
              </w:rPr>
              <w:t>Female 20–29</w:t>
            </w:r>
          </w:p>
        </w:tc>
        <w:tc>
          <w:tcPr>
            <w:tcW w:w="639" w:type="pct"/>
            <w:vAlign w:val="bottom"/>
          </w:tcPr>
          <w:p w14:paraId="0FA5F349" w14:textId="071EE1C9" w:rsidR="001829DD" w:rsidRPr="00AB59A3" w:rsidRDefault="001829DD" w:rsidP="001829DD">
            <w:pPr>
              <w:jc w:val="center"/>
              <w:rPr>
                <w:rFonts w:cstheme="minorHAnsi"/>
                <w:sz w:val="20"/>
                <w:szCs w:val="20"/>
              </w:rPr>
            </w:pPr>
            <w:r w:rsidRPr="00AB59A3">
              <w:rPr>
                <w:rFonts w:cstheme="minorHAnsi"/>
                <w:sz w:val="20"/>
                <w:szCs w:val="20"/>
              </w:rPr>
              <w:t>168</w:t>
            </w:r>
          </w:p>
        </w:tc>
        <w:tc>
          <w:tcPr>
            <w:tcW w:w="846" w:type="pct"/>
            <w:vAlign w:val="bottom"/>
          </w:tcPr>
          <w:p w14:paraId="6C72FD0D" w14:textId="46C89C62" w:rsidR="001829DD" w:rsidRPr="00AB59A3" w:rsidRDefault="001829DD" w:rsidP="001829DD">
            <w:pPr>
              <w:jc w:val="center"/>
              <w:rPr>
                <w:rFonts w:cstheme="minorHAnsi"/>
                <w:sz w:val="20"/>
                <w:szCs w:val="20"/>
              </w:rPr>
            </w:pPr>
            <w:r w:rsidRPr="00AB59A3">
              <w:rPr>
                <w:rFonts w:cstheme="minorHAnsi"/>
                <w:sz w:val="20"/>
                <w:szCs w:val="20"/>
              </w:rPr>
              <w:t>0.6</w:t>
            </w:r>
          </w:p>
        </w:tc>
        <w:tc>
          <w:tcPr>
            <w:tcW w:w="564" w:type="pct"/>
            <w:vAlign w:val="bottom"/>
          </w:tcPr>
          <w:p w14:paraId="1262CB25" w14:textId="19243691" w:rsidR="001829DD" w:rsidRPr="00AB59A3" w:rsidRDefault="001829DD" w:rsidP="001829DD">
            <w:pPr>
              <w:jc w:val="center"/>
              <w:rPr>
                <w:rFonts w:cstheme="minorHAnsi"/>
                <w:sz w:val="20"/>
                <w:szCs w:val="20"/>
              </w:rPr>
            </w:pPr>
            <w:r w:rsidRPr="00AB59A3">
              <w:rPr>
                <w:rFonts w:cstheme="minorHAnsi"/>
                <w:sz w:val="20"/>
                <w:szCs w:val="20"/>
              </w:rPr>
              <w:t>165</w:t>
            </w:r>
          </w:p>
        </w:tc>
        <w:tc>
          <w:tcPr>
            <w:tcW w:w="856" w:type="pct"/>
            <w:vAlign w:val="bottom"/>
          </w:tcPr>
          <w:p w14:paraId="731801D0" w14:textId="1D4E1FC9" w:rsidR="001829DD" w:rsidRPr="00AB59A3" w:rsidRDefault="001829DD" w:rsidP="001829DD">
            <w:pPr>
              <w:jc w:val="center"/>
              <w:rPr>
                <w:rFonts w:cstheme="minorHAnsi"/>
                <w:sz w:val="20"/>
                <w:szCs w:val="20"/>
              </w:rPr>
            </w:pPr>
            <w:r w:rsidRPr="00AB59A3">
              <w:rPr>
                <w:rFonts w:cstheme="minorHAnsi"/>
                <w:sz w:val="20"/>
                <w:szCs w:val="20"/>
              </w:rPr>
              <w:t>0.4</w:t>
            </w:r>
          </w:p>
        </w:tc>
      </w:tr>
      <w:tr w:rsidR="001829DD" w:rsidRPr="00AB59A3" w14:paraId="216003DE" w14:textId="77777777" w:rsidTr="0029304E">
        <w:trPr>
          <w:trHeight w:val="220"/>
        </w:trPr>
        <w:tc>
          <w:tcPr>
            <w:tcW w:w="2095" w:type="pct"/>
            <w:noWrap/>
          </w:tcPr>
          <w:p w14:paraId="59C3EBD9" w14:textId="592623F5" w:rsidR="001829DD" w:rsidRPr="00280A62" w:rsidRDefault="001829DD" w:rsidP="001829DD">
            <w:pPr>
              <w:rPr>
                <w:rFonts w:cstheme="minorHAnsi"/>
                <w:sz w:val="20"/>
                <w:szCs w:val="20"/>
              </w:rPr>
            </w:pPr>
            <w:r w:rsidRPr="00280A62">
              <w:rPr>
                <w:rFonts w:cstheme="minorHAnsi"/>
                <w:sz w:val="20"/>
                <w:szCs w:val="20"/>
              </w:rPr>
              <w:t>Female 30–39</w:t>
            </w:r>
          </w:p>
        </w:tc>
        <w:tc>
          <w:tcPr>
            <w:tcW w:w="639" w:type="pct"/>
            <w:vAlign w:val="bottom"/>
          </w:tcPr>
          <w:p w14:paraId="4C3BD38D" w14:textId="273E41DA" w:rsidR="001829DD" w:rsidRPr="00AB59A3" w:rsidRDefault="001829DD" w:rsidP="001829DD">
            <w:pPr>
              <w:jc w:val="center"/>
              <w:rPr>
                <w:rFonts w:cstheme="minorHAnsi"/>
                <w:sz w:val="20"/>
                <w:szCs w:val="20"/>
              </w:rPr>
            </w:pPr>
            <w:r w:rsidRPr="00AB59A3">
              <w:rPr>
                <w:rFonts w:cstheme="minorHAnsi"/>
                <w:sz w:val="20"/>
                <w:szCs w:val="20"/>
              </w:rPr>
              <w:t>111</w:t>
            </w:r>
          </w:p>
        </w:tc>
        <w:tc>
          <w:tcPr>
            <w:tcW w:w="846" w:type="pct"/>
            <w:vAlign w:val="bottom"/>
          </w:tcPr>
          <w:p w14:paraId="2E2F9B65" w14:textId="1A71057D" w:rsidR="001829DD" w:rsidRPr="00AB59A3" w:rsidRDefault="001829DD" w:rsidP="001829DD">
            <w:pPr>
              <w:jc w:val="center"/>
              <w:rPr>
                <w:rFonts w:cstheme="minorHAnsi"/>
                <w:sz w:val="20"/>
                <w:szCs w:val="20"/>
              </w:rPr>
            </w:pPr>
            <w:r w:rsidRPr="00AB59A3">
              <w:rPr>
                <w:rFonts w:cstheme="minorHAnsi"/>
                <w:sz w:val="20"/>
                <w:szCs w:val="20"/>
              </w:rPr>
              <w:t>0.4</w:t>
            </w:r>
          </w:p>
        </w:tc>
        <w:tc>
          <w:tcPr>
            <w:tcW w:w="564" w:type="pct"/>
            <w:vAlign w:val="bottom"/>
          </w:tcPr>
          <w:p w14:paraId="73693CFE" w14:textId="7CEC5636" w:rsidR="001829DD" w:rsidRPr="00AB59A3" w:rsidRDefault="001829DD" w:rsidP="001829DD">
            <w:pPr>
              <w:jc w:val="center"/>
              <w:rPr>
                <w:rFonts w:cstheme="minorHAnsi"/>
                <w:sz w:val="20"/>
                <w:szCs w:val="20"/>
              </w:rPr>
            </w:pPr>
            <w:r w:rsidRPr="00AB59A3">
              <w:rPr>
                <w:rFonts w:cstheme="minorHAnsi"/>
                <w:sz w:val="20"/>
                <w:szCs w:val="20"/>
              </w:rPr>
              <w:t>133</w:t>
            </w:r>
          </w:p>
        </w:tc>
        <w:tc>
          <w:tcPr>
            <w:tcW w:w="856" w:type="pct"/>
            <w:vAlign w:val="bottom"/>
          </w:tcPr>
          <w:p w14:paraId="2755CB2B" w14:textId="11B4529A" w:rsidR="001829DD" w:rsidRPr="00AB59A3" w:rsidRDefault="001829DD" w:rsidP="001829DD">
            <w:pPr>
              <w:jc w:val="center"/>
              <w:rPr>
                <w:rFonts w:cstheme="minorHAnsi"/>
                <w:sz w:val="20"/>
                <w:szCs w:val="20"/>
              </w:rPr>
            </w:pPr>
            <w:r w:rsidRPr="00AB59A3">
              <w:rPr>
                <w:rFonts w:cstheme="minorHAnsi"/>
                <w:sz w:val="20"/>
                <w:szCs w:val="20"/>
              </w:rPr>
              <w:t>0.4</w:t>
            </w:r>
          </w:p>
        </w:tc>
      </w:tr>
      <w:tr w:rsidR="001829DD" w:rsidRPr="00AB59A3" w14:paraId="222C3062" w14:textId="77777777" w:rsidTr="0029304E">
        <w:trPr>
          <w:trHeight w:val="220"/>
        </w:trPr>
        <w:tc>
          <w:tcPr>
            <w:tcW w:w="2095" w:type="pct"/>
            <w:noWrap/>
          </w:tcPr>
          <w:p w14:paraId="7B812DEB" w14:textId="4DD19085" w:rsidR="001829DD" w:rsidRPr="00280A62" w:rsidRDefault="001829DD" w:rsidP="001829DD">
            <w:pPr>
              <w:rPr>
                <w:rFonts w:cstheme="minorHAnsi"/>
                <w:sz w:val="20"/>
                <w:szCs w:val="20"/>
              </w:rPr>
            </w:pPr>
            <w:r w:rsidRPr="00280A62">
              <w:rPr>
                <w:rFonts w:cstheme="minorHAnsi"/>
                <w:sz w:val="20"/>
                <w:szCs w:val="20"/>
              </w:rPr>
              <w:t>Female 40–49</w:t>
            </w:r>
          </w:p>
        </w:tc>
        <w:tc>
          <w:tcPr>
            <w:tcW w:w="639" w:type="pct"/>
            <w:vAlign w:val="bottom"/>
          </w:tcPr>
          <w:p w14:paraId="25CB7B25" w14:textId="7BA22F74" w:rsidR="001829DD" w:rsidRPr="00AB59A3" w:rsidRDefault="001829DD" w:rsidP="001829DD">
            <w:pPr>
              <w:jc w:val="center"/>
              <w:rPr>
                <w:rFonts w:cstheme="minorHAnsi"/>
                <w:sz w:val="20"/>
                <w:szCs w:val="20"/>
              </w:rPr>
            </w:pPr>
            <w:r w:rsidRPr="00AB59A3">
              <w:rPr>
                <w:rFonts w:cstheme="minorHAnsi"/>
                <w:sz w:val="20"/>
                <w:szCs w:val="20"/>
              </w:rPr>
              <w:t>68</w:t>
            </w:r>
          </w:p>
        </w:tc>
        <w:tc>
          <w:tcPr>
            <w:tcW w:w="846" w:type="pct"/>
            <w:vAlign w:val="bottom"/>
          </w:tcPr>
          <w:p w14:paraId="0A400E24" w14:textId="18037FFC" w:rsidR="001829DD" w:rsidRPr="00AB59A3" w:rsidRDefault="001829DD" w:rsidP="001829DD">
            <w:pPr>
              <w:jc w:val="center"/>
              <w:rPr>
                <w:rFonts w:cstheme="minorHAnsi"/>
                <w:sz w:val="20"/>
                <w:szCs w:val="20"/>
              </w:rPr>
            </w:pPr>
            <w:r w:rsidRPr="00AB59A3">
              <w:rPr>
                <w:rFonts w:cstheme="minorHAnsi"/>
                <w:sz w:val="20"/>
                <w:szCs w:val="20"/>
              </w:rPr>
              <w:t>0.2</w:t>
            </w:r>
          </w:p>
        </w:tc>
        <w:tc>
          <w:tcPr>
            <w:tcW w:w="564" w:type="pct"/>
            <w:vAlign w:val="bottom"/>
          </w:tcPr>
          <w:p w14:paraId="566B2A6F" w14:textId="5951B05A" w:rsidR="001829DD" w:rsidRPr="00AB59A3" w:rsidRDefault="001829DD" w:rsidP="001829DD">
            <w:pPr>
              <w:jc w:val="center"/>
              <w:rPr>
                <w:rFonts w:cstheme="minorHAnsi"/>
                <w:sz w:val="20"/>
                <w:szCs w:val="20"/>
              </w:rPr>
            </w:pPr>
            <w:r w:rsidRPr="00AB59A3">
              <w:rPr>
                <w:rFonts w:cstheme="minorHAnsi"/>
                <w:sz w:val="20"/>
                <w:szCs w:val="20"/>
              </w:rPr>
              <w:t>107</w:t>
            </w:r>
          </w:p>
        </w:tc>
        <w:tc>
          <w:tcPr>
            <w:tcW w:w="856" w:type="pct"/>
            <w:vAlign w:val="bottom"/>
          </w:tcPr>
          <w:p w14:paraId="6847B65E" w14:textId="2DE74350" w:rsidR="001829DD" w:rsidRPr="00AB59A3" w:rsidRDefault="001829DD" w:rsidP="001829DD">
            <w:pPr>
              <w:jc w:val="center"/>
              <w:rPr>
                <w:rFonts w:cstheme="minorHAnsi"/>
                <w:sz w:val="20"/>
                <w:szCs w:val="20"/>
              </w:rPr>
            </w:pPr>
            <w:r w:rsidRPr="00AB59A3">
              <w:rPr>
                <w:rFonts w:cstheme="minorHAnsi"/>
                <w:sz w:val="20"/>
                <w:szCs w:val="20"/>
              </w:rPr>
              <w:t>0.3</w:t>
            </w:r>
          </w:p>
        </w:tc>
      </w:tr>
      <w:tr w:rsidR="001829DD" w:rsidRPr="00AB59A3" w14:paraId="5C237CD9" w14:textId="77777777" w:rsidTr="0029304E">
        <w:trPr>
          <w:trHeight w:val="220"/>
        </w:trPr>
        <w:tc>
          <w:tcPr>
            <w:tcW w:w="2095" w:type="pct"/>
            <w:noWrap/>
          </w:tcPr>
          <w:p w14:paraId="1448D939" w14:textId="66E14A24" w:rsidR="001829DD" w:rsidRPr="00280A62" w:rsidRDefault="001829DD" w:rsidP="001829DD">
            <w:pPr>
              <w:rPr>
                <w:rFonts w:cstheme="minorHAnsi"/>
                <w:sz w:val="20"/>
                <w:szCs w:val="20"/>
              </w:rPr>
            </w:pPr>
            <w:r w:rsidRPr="00280A62">
              <w:rPr>
                <w:rFonts w:cstheme="minorHAnsi"/>
                <w:sz w:val="20"/>
                <w:szCs w:val="20"/>
              </w:rPr>
              <w:t>Female 50+</w:t>
            </w:r>
          </w:p>
        </w:tc>
        <w:tc>
          <w:tcPr>
            <w:tcW w:w="639" w:type="pct"/>
            <w:vAlign w:val="bottom"/>
          </w:tcPr>
          <w:p w14:paraId="49C22D55" w14:textId="7821D6AD" w:rsidR="001829DD" w:rsidRPr="00AB59A3" w:rsidRDefault="001829DD" w:rsidP="001829DD">
            <w:pPr>
              <w:jc w:val="center"/>
              <w:rPr>
                <w:rFonts w:cstheme="minorHAnsi"/>
                <w:sz w:val="20"/>
                <w:szCs w:val="20"/>
              </w:rPr>
            </w:pPr>
            <w:r w:rsidRPr="00AB59A3">
              <w:rPr>
                <w:rFonts w:cstheme="minorHAnsi"/>
                <w:sz w:val="20"/>
                <w:szCs w:val="20"/>
              </w:rPr>
              <w:t>25</w:t>
            </w:r>
          </w:p>
        </w:tc>
        <w:tc>
          <w:tcPr>
            <w:tcW w:w="846" w:type="pct"/>
            <w:vAlign w:val="bottom"/>
          </w:tcPr>
          <w:p w14:paraId="3951F69D" w14:textId="4535A0DC" w:rsidR="001829DD" w:rsidRPr="00AB59A3" w:rsidRDefault="001829DD" w:rsidP="001829DD">
            <w:pPr>
              <w:jc w:val="center"/>
              <w:rPr>
                <w:rFonts w:cstheme="minorHAnsi"/>
                <w:sz w:val="20"/>
                <w:szCs w:val="20"/>
              </w:rPr>
            </w:pPr>
            <w:r w:rsidRPr="00AB59A3">
              <w:rPr>
                <w:rFonts w:cstheme="minorHAnsi"/>
                <w:sz w:val="20"/>
                <w:szCs w:val="20"/>
              </w:rPr>
              <w:t>0.1</w:t>
            </w:r>
          </w:p>
        </w:tc>
        <w:tc>
          <w:tcPr>
            <w:tcW w:w="564" w:type="pct"/>
            <w:vAlign w:val="bottom"/>
          </w:tcPr>
          <w:p w14:paraId="186EAB9F" w14:textId="3568F50F" w:rsidR="001829DD" w:rsidRPr="00AB59A3" w:rsidRDefault="001829DD" w:rsidP="001829DD">
            <w:pPr>
              <w:jc w:val="center"/>
              <w:rPr>
                <w:rFonts w:cstheme="minorHAnsi"/>
                <w:sz w:val="20"/>
                <w:szCs w:val="20"/>
              </w:rPr>
            </w:pPr>
            <w:r w:rsidRPr="00AB59A3">
              <w:rPr>
                <w:rFonts w:cstheme="minorHAnsi"/>
                <w:sz w:val="20"/>
                <w:szCs w:val="20"/>
              </w:rPr>
              <w:t>55</w:t>
            </w:r>
          </w:p>
        </w:tc>
        <w:tc>
          <w:tcPr>
            <w:tcW w:w="856" w:type="pct"/>
            <w:vAlign w:val="bottom"/>
          </w:tcPr>
          <w:p w14:paraId="68BAAA48" w14:textId="168E11D3" w:rsidR="001829DD" w:rsidRPr="00AB59A3" w:rsidRDefault="001829DD" w:rsidP="001829DD">
            <w:pPr>
              <w:jc w:val="center"/>
              <w:rPr>
                <w:rFonts w:cstheme="minorHAnsi"/>
                <w:sz w:val="20"/>
                <w:szCs w:val="20"/>
              </w:rPr>
            </w:pPr>
            <w:r w:rsidRPr="00AB59A3">
              <w:rPr>
                <w:rFonts w:cstheme="minorHAnsi"/>
                <w:sz w:val="20"/>
                <w:szCs w:val="20"/>
              </w:rPr>
              <w:t>0.1</w:t>
            </w:r>
          </w:p>
        </w:tc>
      </w:tr>
      <w:tr w:rsidR="001829DD" w:rsidRPr="00AB59A3" w14:paraId="1CF7EAD5" w14:textId="77777777" w:rsidTr="0029304E">
        <w:trPr>
          <w:trHeight w:val="220"/>
        </w:trPr>
        <w:tc>
          <w:tcPr>
            <w:tcW w:w="2095" w:type="pct"/>
            <w:noWrap/>
          </w:tcPr>
          <w:p w14:paraId="218AF588" w14:textId="6CB235B5" w:rsidR="001829DD" w:rsidRPr="00280A62" w:rsidRDefault="001829DD" w:rsidP="001829DD">
            <w:pPr>
              <w:rPr>
                <w:rFonts w:cstheme="minorHAnsi"/>
                <w:sz w:val="20"/>
                <w:szCs w:val="20"/>
              </w:rPr>
            </w:pPr>
            <w:r w:rsidRPr="00280A62">
              <w:rPr>
                <w:rFonts w:cstheme="minorHAnsi"/>
                <w:sz w:val="20"/>
                <w:szCs w:val="20"/>
              </w:rPr>
              <w:t>Male 18–19</w:t>
            </w:r>
          </w:p>
        </w:tc>
        <w:tc>
          <w:tcPr>
            <w:tcW w:w="639" w:type="pct"/>
            <w:vAlign w:val="bottom"/>
          </w:tcPr>
          <w:p w14:paraId="6AFA3068" w14:textId="77777777" w:rsidR="001829DD" w:rsidRPr="00AB59A3" w:rsidRDefault="001829DD" w:rsidP="001829DD">
            <w:pPr>
              <w:jc w:val="center"/>
              <w:rPr>
                <w:rFonts w:cstheme="minorHAnsi"/>
                <w:sz w:val="20"/>
                <w:szCs w:val="20"/>
              </w:rPr>
            </w:pPr>
            <w:r w:rsidRPr="00AB59A3">
              <w:rPr>
                <w:rFonts w:cstheme="minorHAnsi"/>
                <w:sz w:val="20"/>
                <w:szCs w:val="20"/>
              </w:rPr>
              <w:t>392</w:t>
            </w:r>
          </w:p>
        </w:tc>
        <w:tc>
          <w:tcPr>
            <w:tcW w:w="846" w:type="pct"/>
            <w:vAlign w:val="bottom"/>
          </w:tcPr>
          <w:p w14:paraId="1B1FE2FF" w14:textId="77777777" w:rsidR="001829DD" w:rsidRPr="00AB59A3" w:rsidRDefault="001829DD" w:rsidP="001829DD">
            <w:pPr>
              <w:jc w:val="center"/>
              <w:rPr>
                <w:rFonts w:cstheme="minorHAnsi"/>
                <w:sz w:val="20"/>
                <w:szCs w:val="20"/>
              </w:rPr>
            </w:pPr>
            <w:r w:rsidRPr="00AB59A3">
              <w:rPr>
                <w:rFonts w:cstheme="minorHAnsi"/>
                <w:sz w:val="20"/>
                <w:szCs w:val="20"/>
              </w:rPr>
              <w:t>1.3</w:t>
            </w:r>
          </w:p>
        </w:tc>
        <w:tc>
          <w:tcPr>
            <w:tcW w:w="564" w:type="pct"/>
            <w:vAlign w:val="bottom"/>
          </w:tcPr>
          <w:p w14:paraId="3154029D" w14:textId="77777777" w:rsidR="001829DD" w:rsidRPr="00AB59A3" w:rsidRDefault="001829DD" w:rsidP="001829DD">
            <w:pPr>
              <w:jc w:val="center"/>
              <w:rPr>
                <w:rFonts w:cstheme="minorHAnsi"/>
                <w:sz w:val="20"/>
                <w:szCs w:val="20"/>
              </w:rPr>
            </w:pPr>
            <w:r w:rsidRPr="00AB59A3">
              <w:rPr>
                <w:rFonts w:cstheme="minorHAnsi"/>
                <w:sz w:val="20"/>
                <w:szCs w:val="20"/>
              </w:rPr>
              <w:t>546</w:t>
            </w:r>
          </w:p>
        </w:tc>
        <w:tc>
          <w:tcPr>
            <w:tcW w:w="856" w:type="pct"/>
            <w:vAlign w:val="bottom"/>
          </w:tcPr>
          <w:p w14:paraId="7EF520CA" w14:textId="77777777" w:rsidR="001829DD" w:rsidRPr="00AB59A3" w:rsidRDefault="001829DD" w:rsidP="001829DD">
            <w:pPr>
              <w:jc w:val="center"/>
              <w:rPr>
                <w:rFonts w:cstheme="minorHAnsi"/>
                <w:sz w:val="20"/>
                <w:szCs w:val="20"/>
              </w:rPr>
            </w:pPr>
            <w:r w:rsidRPr="00AB59A3">
              <w:rPr>
                <w:rFonts w:cstheme="minorHAnsi"/>
                <w:sz w:val="20"/>
                <w:szCs w:val="20"/>
              </w:rPr>
              <w:t>1.4</w:t>
            </w:r>
          </w:p>
        </w:tc>
      </w:tr>
      <w:tr w:rsidR="001829DD" w:rsidRPr="00AB59A3" w14:paraId="0FC9A5B0" w14:textId="77777777" w:rsidTr="0029304E">
        <w:trPr>
          <w:trHeight w:val="220"/>
        </w:trPr>
        <w:tc>
          <w:tcPr>
            <w:tcW w:w="2095" w:type="pct"/>
            <w:noWrap/>
          </w:tcPr>
          <w:p w14:paraId="792561DC" w14:textId="0BC35CB0" w:rsidR="001829DD" w:rsidRPr="00280A62" w:rsidRDefault="001829DD" w:rsidP="001829DD">
            <w:pPr>
              <w:rPr>
                <w:rFonts w:cstheme="minorHAnsi"/>
                <w:sz w:val="20"/>
                <w:szCs w:val="20"/>
              </w:rPr>
            </w:pPr>
            <w:r w:rsidRPr="00280A62">
              <w:rPr>
                <w:rFonts w:cstheme="minorHAnsi"/>
                <w:sz w:val="20"/>
                <w:szCs w:val="20"/>
              </w:rPr>
              <w:t>Male 20–29</w:t>
            </w:r>
          </w:p>
        </w:tc>
        <w:tc>
          <w:tcPr>
            <w:tcW w:w="639" w:type="pct"/>
            <w:vAlign w:val="bottom"/>
          </w:tcPr>
          <w:p w14:paraId="2A283F9E" w14:textId="77777777" w:rsidR="001829DD" w:rsidRPr="00AB59A3" w:rsidRDefault="001829DD" w:rsidP="001829DD">
            <w:pPr>
              <w:jc w:val="center"/>
              <w:rPr>
                <w:rFonts w:cstheme="minorHAnsi"/>
                <w:sz w:val="20"/>
                <w:szCs w:val="20"/>
              </w:rPr>
            </w:pPr>
            <w:r w:rsidRPr="00AB59A3">
              <w:rPr>
                <w:rFonts w:cstheme="minorHAnsi"/>
                <w:sz w:val="20"/>
                <w:szCs w:val="20"/>
              </w:rPr>
              <w:t>8674</w:t>
            </w:r>
          </w:p>
        </w:tc>
        <w:tc>
          <w:tcPr>
            <w:tcW w:w="846" w:type="pct"/>
            <w:vAlign w:val="bottom"/>
          </w:tcPr>
          <w:p w14:paraId="651D4C44" w14:textId="77777777" w:rsidR="001829DD" w:rsidRPr="00AB59A3" w:rsidRDefault="001829DD" w:rsidP="001829DD">
            <w:pPr>
              <w:jc w:val="center"/>
              <w:rPr>
                <w:rFonts w:cstheme="minorHAnsi"/>
                <w:sz w:val="20"/>
                <w:szCs w:val="20"/>
              </w:rPr>
            </w:pPr>
            <w:r w:rsidRPr="00AB59A3">
              <w:rPr>
                <w:rFonts w:cstheme="minorHAnsi"/>
                <w:sz w:val="20"/>
                <w:szCs w:val="20"/>
              </w:rPr>
              <w:t>28.9</w:t>
            </w:r>
          </w:p>
        </w:tc>
        <w:tc>
          <w:tcPr>
            <w:tcW w:w="564" w:type="pct"/>
            <w:vAlign w:val="bottom"/>
          </w:tcPr>
          <w:p w14:paraId="3003AB90" w14:textId="77777777" w:rsidR="001829DD" w:rsidRPr="00AB59A3" w:rsidRDefault="001829DD" w:rsidP="001829DD">
            <w:pPr>
              <w:jc w:val="center"/>
              <w:rPr>
                <w:rFonts w:cstheme="minorHAnsi"/>
                <w:sz w:val="20"/>
                <w:szCs w:val="20"/>
              </w:rPr>
            </w:pPr>
            <w:r w:rsidRPr="00AB59A3">
              <w:rPr>
                <w:rFonts w:cstheme="minorHAnsi"/>
                <w:sz w:val="20"/>
                <w:szCs w:val="20"/>
              </w:rPr>
              <w:t>10,807</w:t>
            </w:r>
          </w:p>
        </w:tc>
        <w:tc>
          <w:tcPr>
            <w:tcW w:w="856" w:type="pct"/>
            <w:vAlign w:val="bottom"/>
          </w:tcPr>
          <w:p w14:paraId="17D98B82" w14:textId="77777777" w:rsidR="001829DD" w:rsidRPr="00AB59A3" w:rsidRDefault="001829DD" w:rsidP="001829DD">
            <w:pPr>
              <w:jc w:val="center"/>
              <w:rPr>
                <w:rFonts w:cstheme="minorHAnsi"/>
                <w:sz w:val="20"/>
                <w:szCs w:val="20"/>
              </w:rPr>
            </w:pPr>
            <w:r w:rsidRPr="00AB59A3">
              <w:rPr>
                <w:rFonts w:cstheme="minorHAnsi"/>
                <w:sz w:val="20"/>
                <w:szCs w:val="20"/>
              </w:rPr>
              <w:t>28.7</w:t>
            </w:r>
          </w:p>
        </w:tc>
      </w:tr>
      <w:tr w:rsidR="001829DD" w:rsidRPr="00AB59A3" w14:paraId="3088B267" w14:textId="77777777" w:rsidTr="009008DA">
        <w:trPr>
          <w:trHeight w:val="220"/>
        </w:trPr>
        <w:tc>
          <w:tcPr>
            <w:tcW w:w="2095" w:type="pct"/>
            <w:noWrap/>
          </w:tcPr>
          <w:p w14:paraId="264990E7" w14:textId="60C79032" w:rsidR="001829DD" w:rsidRPr="00280A62" w:rsidRDefault="001829DD" w:rsidP="001829DD">
            <w:pPr>
              <w:rPr>
                <w:rFonts w:cstheme="minorHAnsi"/>
                <w:sz w:val="20"/>
                <w:szCs w:val="20"/>
              </w:rPr>
            </w:pPr>
            <w:r w:rsidRPr="00280A62">
              <w:rPr>
                <w:rFonts w:cstheme="minorHAnsi"/>
                <w:sz w:val="20"/>
                <w:szCs w:val="20"/>
              </w:rPr>
              <w:t>Male 30–39</w:t>
            </w:r>
          </w:p>
        </w:tc>
        <w:tc>
          <w:tcPr>
            <w:tcW w:w="639" w:type="pct"/>
            <w:vAlign w:val="bottom"/>
          </w:tcPr>
          <w:p w14:paraId="6F48BA6B" w14:textId="77777777" w:rsidR="001829DD" w:rsidRPr="00AB59A3" w:rsidRDefault="001829DD" w:rsidP="001829DD">
            <w:pPr>
              <w:jc w:val="center"/>
              <w:rPr>
                <w:rFonts w:cstheme="minorHAnsi"/>
                <w:sz w:val="20"/>
                <w:szCs w:val="20"/>
              </w:rPr>
            </w:pPr>
            <w:r w:rsidRPr="00AB59A3">
              <w:rPr>
                <w:rFonts w:cstheme="minorHAnsi"/>
                <w:sz w:val="20"/>
                <w:szCs w:val="20"/>
              </w:rPr>
              <w:t>9882</w:t>
            </w:r>
          </w:p>
        </w:tc>
        <w:tc>
          <w:tcPr>
            <w:tcW w:w="846" w:type="pct"/>
            <w:vAlign w:val="bottom"/>
          </w:tcPr>
          <w:p w14:paraId="5424862B" w14:textId="77777777" w:rsidR="001829DD" w:rsidRPr="00AB59A3" w:rsidRDefault="001829DD" w:rsidP="001829DD">
            <w:pPr>
              <w:jc w:val="center"/>
              <w:rPr>
                <w:rFonts w:cstheme="minorHAnsi"/>
                <w:sz w:val="20"/>
                <w:szCs w:val="20"/>
              </w:rPr>
            </w:pPr>
            <w:r w:rsidRPr="00AB59A3">
              <w:rPr>
                <w:rFonts w:cstheme="minorHAnsi"/>
                <w:sz w:val="20"/>
                <w:szCs w:val="20"/>
              </w:rPr>
              <w:t>33.0</w:t>
            </w:r>
          </w:p>
        </w:tc>
        <w:tc>
          <w:tcPr>
            <w:tcW w:w="564" w:type="pct"/>
            <w:vAlign w:val="bottom"/>
          </w:tcPr>
          <w:p w14:paraId="183BFDA9" w14:textId="77777777" w:rsidR="001829DD" w:rsidRPr="00AB59A3" w:rsidRDefault="001829DD" w:rsidP="001829DD">
            <w:pPr>
              <w:jc w:val="center"/>
              <w:rPr>
                <w:rFonts w:cstheme="minorHAnsi"/>
                <w:sz w:val="20"/>
                <w:szCs w:val="20"/>
              </w:rPr>
            </w:pPr>
            <w:r w:rsidRPr="00AB59A3">
              <w:rPr>
                <w:rFonts w:cstheme="minorHAnsi"/>
                <w:sz w:val="20"/>
                <w:szCs w:val="20"/>
              </w:rPr>
              <w:t>12,750</w:t>
            </w:r>
          </w:p>
        </w:tc>
        <w:tc>
          <w:tcPr>
            <w:tcW w:w="856" w:type="pct"/>
            <w:vAlign w:val="bottom"/>
          </w:tcPr>
          <w:p w14:paraId="507EEE4C" w14:textId="77777777" w:rsidR="001829DD" w:rsidRPr="00AB59A3" w:rsidRDefault="001829DD" w:rsidP="001829DD">
            <w:pPr>
              <w:jc w:val="center"/>
              <w:rPr>
                <w:rFonts w:cstheme="minorHAnsi"/>
                <w:sz w:val="20"/>
                <w:szCs w:val="20"/>
              </w:rPr>
            </w:pPr>
            <w:r w:rsidRPr="00AB59A3">
              <w:rPr>
                <w:rFonts w:cstheme="minorHAnsi"/>
                <w:sz w:val="20"/>
                <w:szCs w:val="20"/>
              </w:rPr>
              <w:t>33.9</w:t>
            </w:r>
          </w:p>
        </w:tc>
      </w:tr>
      <w:tr w:rsidR="001829DD" w:rsidRPr="00AB59A3" w14:paraId="14C48E53" w14:textId="77777777" w:rsidTr="009008DA">
        <w:trPr>
          <w:trHeight w:val="220"/>
        </w:trPr>
        <w:tc>
          <w:tcPr>
            <w:tcW w:w="2095" w:type="pct"/>
            <w:noWrap/>
          </w:tcPr>
          <w:p w14:paraId="77988EB2" w14:textId="62F3BA35" w:rsidR="001829DD" w:rsidRPr="00280A62" w:rsidRDefault="001829DD" w:rsidP="001829DD">
            <w:pPr>
              <w:rPr>
                <w:rFonts w:cstheme="minorHAnsi"/>
                <w:sz w:val="20"/>
                <w:szCs w:val="20"/>
              </w:rPr>
            </w:pPr>
            <w:r w:rsidRPr="00280A62">
              <w:rPr>
                <w:rFonts w:cstheme="minorHAnsi"/>
                <w:sz w:val="20"/>
                <w:szCs w:val="20"/>
              </w:rPr>
              <w:t>Male 40–49</w:t>
            </w:r>
          </w:p>
        </w:tc>
        <w:tc>
          <w:tcPr>
            <w:tcW w:w="639" w:type="pct"/>
            <w:vAlign w:val="bottom"/>
          </w:tcPr>
          <w:p w14:paraId="32A73202" w14:textId="77777777" w:rsidR="001829DD" w:rsidRPr="00AB59A3" w:rsidRDefault="001829DD" w:rsidP="001829DD">
            <w:pPr>
              <w:jc w:val="center"/>
              <w:rPr>
                <w:rFonts w:cstheme="minorHAnsi"/>
                <w:sz w:val="20"/>
                <w:szCs w:val="20"/>
              </w:rPr>
            </w:pPr>
            <w:r w:rsidRPr="00AB59A3">
              <w:rPr>
                <w:rFonts w:cstheme="minorHAnsi"/>
                <w:sz w:val="20"/>
                <w:szCs w:val="20"/>
              </w:rPr>
              <w:t>5762</w:t>
            </w:r>
          </w:p>
        </w:tc>
        <w:tc>
          <w:tcPr>
            <w:tcW w:w="846" w:type="pct"/>
            <w:vAlign w:val="bottom"/>
          </w:tcPr>
          <w:p w14:paraId="53364D91" w14:textId="77777777" w:rsidR="001829DD" w:rsidRPr="00AB59A3" w:rsidRDefault="001829DD" w:rsidP="001829DD">
            <w:pPr>
              <w:jc w:val="center"/>
              <w:rPr>
                <w:rFonts w:cstheme="minorHAnsi"/>
                <w:sz w:val="20"/>
                <w:szCs w:val="20"/>
              </w:rPr>
            </w:pPr>
            <w:r w:rsidRPr="00AB59A3">
              <w:rPr>
                <w:rFonts w:cstheme="minorHAnsi"/>
                <w:sz w:val="20"/>
                <w:szCs w:val="20"/>
              </w:rPr>
              <w:t>19.2</w:t>
            </w:r>
          </w:p>
        </w:tc>
        <w:tc>
          <w:tcPr>
            <w:tcW w:w="564" w:type="pct"/>
            <w:vAlign w:val="bottom"/>
          </w:tcPr>
          <w:p w14:paraId="654AA185" w14:textId="77777777" w:rsidR="001829DD" w:rsidRPr="00AB59A3" w:rsidRDefault="001829DD" w:rsidP="001829DD">
            <w:pPr>
              <w:jc w:val="center"/>
              <w:rPr>
                <w:rFonts w:cstheme="minorHAnsi"/>
                <w:sz w:val="20"/>
                <w:szCs w:val="20"/>
              </w:rPr>
            </w:pPr>
            <w:r w:rsidRPr="00AB59A3">
              <w:rPr>
                <w:rFonts w:cstheme="minorHAnsi"/>
                <w:sz w:val="20"/>
                <w:szCs w:val="20"/>
              </w:rPr>
              <w:t>7006</w:t>
            </w:r>
          </w:p>
        </w:tc>
        <w:tc>
          <w:tcPr>
            <w:tcW w:w="856" w:type="pct"/>
            <w:vAlign w:val="bottom"/>
          </w:tcPr>
          <w:p w14:paraId="7B235017" w14:textId="77777777" w:rsidR="001829DD" w:rsidRPr="00AB59A3" w:rsidRDefault="001829DD" w:rsidP="001829DD">
            <w:pPr>
              <w:jc w:val="center"/>
              <w:rPr>
                <w:rFonts w:cstheme="minorHAnsi"/>
                <w:sz w:val="20"/>
                <w:szCs w:val="20"/>
              </w:rPr>
            </w:pPr>
            <w:r w:rsidRPr="00AB59A3">
              <w:rPr>
                <w:rFonts w:cstheme="minorHAnsi"/>
                <w:sz w:val="20"/>
                <w:szCs w:val="20"/>
              </w:rPr>
              <w:t>18.6</w:t>
            </w:r>
          </w:p>
        </w:tc>
      </w:tr>
      <w:tr w:rsidR="001829DD" w:rsidRPr="00AB59A3" w14:paraId="69761110" w14:textId="77777777" w:rsidTr="009008DA">
        <w:trPr>
          <w:trHeight w:val="220"/>
        </w:trPr>
        <w:tc>
          <w:tcPr>
            <w:tcW w:w="2095" w:type="pct"/>
            <w:noWrap/>
          </w:tcPr>
          <w:p w14:paraId="0D6292FD" w14:textId="3B3B809C" w:rsidR="001829DD" w:rsidRPr="00280A62" w:rsidRDefault="001829DD" w:rsidP="001829DD">
            <w:pPr>
              <w:rPr>
                <w:rFonts w:cstheme="minorHAnsi"/>
                <w:sz w:val="20"/>
                <w:szCs w:val="20"/>
              </w:rPr>
            </w:pPr>
            <w:r w:rsidRPr="00280A62">
              <w:rPr>
                <w:rFonts w:cstheme="minorHAnsi"/>
                <w:sz w:val="20"/>
                <w:szCs w:val="20"/>
              </w:rPr>
              <w:t>Male 50+</w:t>
            </w:r>
          </w:p>
        </w:tc>
        <w:tc>
          <w:tcPr>
            <w:tcW w:w="639" w:type="pct"/>
            <w:vAlign w:val="bottom"/>
          </w:tcPr>
          <w:p w14:paraId="19ADB03B" w14:textId="77777777" w:rsidR="001829DD" w:rsidRPr="00AB59A3" w:rsidRDefault="001829DD" w:rsidP="001829DD">
            <w:pPr>
              <w:jc w:val="center"/>
              <w:rPr>
                <w:rFonts w:cstheme="minorHAnsi"/>
                <w:sz w:val="20"/>
                <w:szCs w:val="20"/>
              </w:rPr>
            </w:pPr>
            <w:r w:rsidRPr="00AB59A3">
              <w:rPr>
                <w:rFonts w:cstheme="minorHAnsi"/>
                <w:sz w:val="20"/>
                <w:szCs w:val="20"/>
              </w:rPr>
              <w:t>4890</w:t>
            </w:r>
          </w:p>
        </w:tc>
        <w:tc>
          <w:tcPr>
            <w:tcW w:w="846" w:type="pct"/>
            <w:vAlign w:val="bottom"/>
          </w:tcPr>
          <w:p w14:paraId="374E8361" w14:textId="77777777" w:rsidR="001829DD" w:rsidRPr="00AB59A3" w:rsidRDefault="001829DD" w:rsidP="001829DD">
            <w:pPr>
              <w:jc w:val="center"/>
              <w:rPr>
                <w:rFonts w:cstheme="minorHAnsi"/>
                <w:sz w:val="20"/>
                <w:szCs w:val="20"/>
              </w:rPr>
            </w:pPr>
            <w:r w:rsidRPr="00AB59A3">
              <w:rPr>
                <w:rFonts w:cstheme="minorHAnsi"/>
                <w:sz w:val="20"/>
                <w:szCs w:val="20"/>
              </w:rPr>
              <w:t>16.3</w:t>
            </w:r>
          </w:p>
        </w:tc>
        <w:tc>
          <w:tcPr>
            <w:tcW w:w="564" w:type="pct"/>
            <w:vAlign w:val="bottom"/>
          </w:tcPr>
          <w:p w14:paraId="5A12DFB4" w14:textId="77777777" w:rsidR="001829DD" w:rsidRPr="00AB59A3" w:rsidRDefault="001829DD" w:rsidP="001829DD">
            <w:pPr>
              <w:jc w:val="center"/>
              <w:rPr>
                <w:rFonts w:cstheme="minorHAnsi"/>
                <w:sz w:val="20"/>
                <w:szCs w:val="20"/>
              </w:rPr>
            </w:pPr>
            <w:r w:rsidRPr="00AB59A3">
              <w:rPr>
                <w:rFonts w:cstheme="minorHAnsi"/>
                <w:sz w:val="20"/>
                <w:szCs w:val="20"/>
              </w:rPr>
              <w:t>6079</w:t>
            </w:r>
          </w:p>
        </w:tc>
        <w:tc>
          <w:tcPr>
            <w:tcW w:w="856" w:type="pct"/>
            <w:vAlign w:val="bottom"/>
          </w:tcPr>
          <w:p w14:paraId="211CD076" w14:textId="77777777" w:rsidR="001829DD" w:rsidRPr="00AB59A3" w:rsidRDefault="001829DD" w:rsidP="001829DD">
            <w:pPr>
              <w:jc w:val="center"/>
              <w:rPr>
                <w:rFonts w:cstheme="minorHAnsi"/>
                <w:sz w:val="20"/>
                <w:szCs w:val="20"/>
              </w:rPr>
            </w:pPr>
            <w:r w:rsidRPr="00AB59A3">
              <w:rPr>
                <w:rFonts w:cstheme="minorHAnsi"/>
                <w:sz w:val="20"/>
                <w:szCs w:val="20"/>
              </w:rPr>
              <w:t>16.1</w:t>
            </w:r>
          </w:p>
        </w:tc>
      </w:tr>
      <w:tr w:rsidR="001829DD" w:rsidRPr="00AB59A3" w14:paraId="393C3E93" w14:textId="77777777" w:rsidTr="00183918">
        <w:trPr>
          <w:trHeight w:val="220"/>
        </w:trPr>
        <w:tc>
          <w:tcPr>
            <w:tcW w:w="5000" w:type="pct"/>
            <w:gridSpan w:val="5"/>
            <w:shd w:val="clear" w:color="auto" w:fill="D9D9D9" w:themeFill="background1" w:themeFillShade="D9"/>
            <w:noWrap/>
            <w:vAlign w:val="bottom"/>
          </w:tcPr>
          <w:p w14:paraId="0E2B9693" w14:textId="21E3326F" w:rsidR="001829DD" w:rsidRPr="00AB59A3" w:rsidRDefault="001829DD" w:rsidP="001829DD">
            <w:pPr>
              <w:jc w:val="center"/>
              <w:rPr>
                <w:rFonts w:cstheme="minorHAnsi"/>
                <w:b/>
                <w:bCs/>
                <w:iCs/>
                <w:sz w:val="20"/>
                <w:szCs w:val="20"/>
              </w:rPr>
            </w:pPr>
            <w:r w:rsidRPr="00AB59A3">
              <w:rPr>
                <w:rFonts w:cstheme="minorHAnsi"/>
                <w:b/>
                <w:bCs/>
                <w:iCs/>
                <w:sz w:val="20"/>
                <w:szCs w:val="20"/>
              </w:rPr>
              <w:t>State/Territory</w:t>
            </w:r>
          </w:p>
        </w:tc>
      </w:tr>
      <w:tr w:rsidR="001829DD" w:rsidRPr="00AB59A3" w14:paraId="63959D04" w14:textId="77777777" w:rsidTr="00183918">
        <w:trPr>
          <w:trHeight w:val="220"/>
        </w:trPr>
        <w:tc>
          <w:tcPr>
            <w:tcW w:w="2095" w:type="pct"/>
            <w:noWrap/>
            <w:vAlign w:val="bottom"/>
          </w:tcPr>
          <w:p w14:paraId="4DE1C239" w14:textId="77777777" w:rsidR="001829DD" w:rsidRPr="00280A62" w:rsidRDefault="001829DD" w:rsidP="001829DD">
            <w:pPr>
              <w:rPr>
                <w:rFonts w:cstheme="minorHAnsi"/>
                <w:bCs/>
                <w:sz w:val="20"/>
                <w:szCs w:val="20"/>
              </w:rPr>
            </w:pPr>
            <w:r w:rsidRPr="00280A62">
              <w:rPr>
                <w:rFonts w:cstheme="minorHAnsi"/>
                <w:bCs/>
                <w:sz w:val="20"/>
                <w:szCs w:val="20"/>
              </w:rPr>
              <w:t>ACT</w:t>
            </w:r>
          </w:p>
        </w:tc>
        <w:tc>
          <w:tcPr>
            <w:tcW w:w="639" w:type="pct"/>
            <w:vAlign w:val="bottom"/>
          </w:tcPr>
          <w:p w14:paraId="68E4EF67" w14:textId="77777777" w:rsidR="001829DD" w:rsidRPr="00AB59A3" w:rsidRDefault="001829DD" w:rsidP="001829DD">
            <w:pPr>
              <w:jc w:val="center"/>
              <w:rPr>
                <w:rFonts w:cstheme="minorHAnsi"/>
                <w:sz w:val="20"/>
                <w:szCs w:val="20"/>
              </w:rPr>
            </w:pPr>
            <w:r w:rsidRPr="00AB59A3">
              <w:rPr>
                <w:rFonts w:cstheme="minorHAnsi"/>
                <w:sz w:val="20"/>
                <w:szCs w:val="20"/>
              </w:rPr>
              <w:t>695</w:t>
            </w:r>
          </w:p>
        </w:tc>
        <w:tc>
          <w:tcPr>
            <w:tcW w:w="846" w:type="pct"/>
            <w:vAlign w:val="bottom"/>
          </w:tcPr>
          <w:p w14:paraId="31C1356F" w14:textId="77777777" w:rsidR="001829DD" w:rsidRPr="00AB59A3" w:rsidRDefault="001829DD" w:rsidP="001829DD">
            <w:pPr>
              <w:jc w:val="center"/>
              <w:rPr>
                <w:rFonts w:cstheme="minorHAnsi"/>
                <w:sz w:val="20"/>
                <w:szCs w:val="20"/>
              </w:rPr>
            </w:pPr>
            <w:r w:rsidRPr="00AB59A3">
              <w:rPr>
                <w:rFonts w:cstheme="minorHAnsi"/>
                <w:sz w:val="20"/>
                <w:szCs w:val="20"/>
              </w:rPr>
              <w:t>2.3</w:t>
            </w:r>
          </w:p>
        </w:tc>
        <w:tc>
          <w:tcPr>
            <w:tcW w:w="564" w:type="pct"/>
            <w:vAlign w:val="bottom"/>
          </w:tcPr>
          <w:p w14:paraId="5C2BB632" w14:textId="77777777" w:rsidR="001829DD" w:rsidRPr="00AB59A3" w:rsidRDefault="001829DD" w:rsidP="001829DD">
            <w:pPr>
              <w:jc w:val="center"/>
              <w:rPr>
                <w:rFonts w:cstheme="minorHAnsi"/>
                <w:sz w:val="20"/>
                <w:szCs w:val="20"/>
              </w:rPr>
            </w:pPr>
            <w:r w:rsidRPr="00AB59A3">
              <w:rPr>
                <w:rFonts w:cstheme="minorHAnsi"/>
                <w:sz w:val="20"/>
                <w:szCs w:val="20"/>
              </w:rPr>
              <w:t>933</w:t>
            </w:r>
          </w:p>
        </w:tc>
        <w:tc>
          <w:tcPr>
            <w:tcW w:w="856" w:type="pct"/>
            <w:vAlign w:val="bottom"/>
          </w:tcPr>
          <w:p w14:paraId="13F971F6" w14:textId="77777777" w:rsidR="001829DD" w:rsidRPr="00AB59A3" w:rsidRDefault="001829DD" w:rsidP="001829DD">
            <w:pPr>
              <w:jc w:val="center"/>
              <w:rPr>
                <w:rFonts w:cstheme="minorHAnsi"/>
                <w:sz w:val="20"/>
                <w:szCs w:val="20"/>
              </w:rPr>
            </w:pPr>
            <w:r w:rsidRPr="00AB59A3">
              <w:rPr>
                <w:rFonts w:cstheme="minorHAnsi"/>
                <w:sz w:val="20"/>
                <w:szCs w:val="20"/>
              </w:rPr>
              <w:t>2.5</w:t>
            </w:r>
          </w:p>
        </w:tc>
      </w:tr>
      <w:tr w:rsidR="001829DD" w:rsidRPr="00AB59A3" w14:paraId="088108B6" w14:textId="77777777" w:rsidTr="00183918">
        <w:trPr>
          <w:trHeight w:val="220"/>
        </w:trPr>
        <w:tc>
          <w:tcPr>
            <w:tcW w:w="2095" w:type="pct"/>
            <w:noWrap/>
            <w:vAlign w:val="bottom"/>
          </w:tcPr>
          <w:p w14:paraId="3AF766AC" w14:textId="77777777" w:rsidR="001829DD" w:rsidRPr="00280A62" w:rsidRDefault="001829DD" w:rsidP="001829DD">
            <w:pPr>
              <w:rPr>
                <w:rFonts w:cstheme="minorHAnsi"/>
                <w:bCs/>
                <w:sz w:val="20"/>
                <w:szCs w:val="20"/>
              </w:rPr>
            </w:pPr>
            <w:r w:rsidRPr="00280A62">
              <w:rPr>
                <w:rFonts w:cstheme="minorHAnsi"/>
                <w:bCs/>
                <w:sz w:val="20"/>
                <w:szCs w:val="20"/>
              </w:rPr>
              <w:t>NSW</w:t>
            </w:r>
          </w:p>
        </w:tc>
        <w:tc>
          <w:tcPr>
            <w:tcW w:w="639" w:type="pct"/>
            <w:vAlign w:val="bottom"/>
          </w:tcPr>
          <w:p w14:paraId="402A9EBD" w14:textId="77777777" w:rsidR="001829DD" w:rsidRPr="00AB59A3" w:rsidRDefault="001829DD" w:rsidP="001829DD">
            <w:pPr>
              <w:jc w:val="center"/>
              <w:rPr>
                <w:rFonts w:cstheme="minorHAnsi"/>
                <w:sz w:val="20"/>
                <w:szCs w:val="20"/>
              </w:rPr>
            </w:pPr>
            <w:r w:rsidRPr="00AB59A3">
              <w:rPr>
                <w:rFonts w:cstheme="minorHAnsi"/>
                <w:sz w:val="20"/>
                <w:szCs w:val="20"/>
              </w:rPr>
              <w:t>11,805</w:t>
            </w:r>
          </w:p>
        </w:tc>
        <w:tc>
          <w:tcPr>
            <w:tcW w:w="846" w:type="pct"/>
            <w:vAlign w:val="bottom"/>
          </w:tcPr>
          <w:p w14:paraId="3E1892B9" w14:textId="77777777" w:rsidR="001829DD" w:rsidRPr="00AB59A3" w:rsidRDefault="001829DD" w:rsidP="001829DD">
            <w:pPr>
              <w:jc w:val="center"/>
              <w:rPr>
                <w:rFonts w:cstheme="minorHAnsi"/>
                <w:sz w:val="20"/>
                <w:szCs w:val="20"/>
              </w:rPr>
            </w:pPr>
            <w:r w:rsidRPr="00AB59A3">
              <w:rPr>
                <w:rFonts w:cstheme="minorHAnsi"/>
                <w:sz w:val="20"/>
                <w:szCs w:val="20"/>
              </w:rPr>
              <w:t>39.4</w:t>
            </w:r>
          </w:p>
        </w:tc>
        <w:tc>
          <w:tcPr>
            <w:tcW w:w="564" w:type="pct"/>
            <w:vAlign w:val="bottom"/>
          </w:tcPr>
          <w:p w14:paraId="4FC1A9C9" w14:textId="77777777" w:rsidR="001829DD" w:rsidRPr="00AB59A3" w:rsidRDefault="001829DD" w:rsidP="001829DD">
            <w:pPr>
              <w:jc w:val="center"/>
              <w:rPr>
                <w:rFonts w:cstheme="minorHAnsi"/>
                <w:sz w:val="20"/>
                <w:szCs w:val="20"/>
              </w:rPr>
            </w:pPr>
            <w:r w:rsidRPr="00AB59A3">
              <w:rPr>
                <w:rFonts w:cstheme="minorHAnsi"/>
                <w:sz w:val="20"/>
                <w:szCs w:val="20"/>
              </w:rPr>
              <w:t>14,773</w:t>
            </w:r>
          </w:p>
        </w:tc>
        <w:tc>
          <w:tcPr>
            <w:tcW w:w="856" w:type="pct"/>
            <w:vAlign w:val="bottom"/>
          </w:tcPr>
          <w:p w14:paraId="539B510C" w14:textId="77777777" w:rsidR="001829DD" w:rsidRPr="00AB59A3" w:rsidRDefault="001829DD" w:rsidP="001829DD">
            <w:pPr>
              <w:jc w:val="center"/>
              <w:rPr>
                <w:rFonts w:cstheme="minorHAnsi"/>
                <w:sz w:val="20"/>
                <w:szCs w:val="20"/>
              </w:rPr>
            </w:pPr>
            <w:r w:rsidRPr="00AB59A3">
              <w:rPr>
                <w:rFonts w:cstheme="minorHAnsi"/>
                <w:sz w:val="20"/>
                <w:szCs w:val="20"/>
              </w:rPr>
              <w:t>39.2</w:t>
            </w:r>
          </w:p>
        </w:tc>
      </w:tr>
      <w:tr w:rsidR="001829DD" w:rsidRPr="00AB59A3" w14:paraId="1960EC6F" w14:textId="77777777" w:rsidTr="00183918">
        <w:trPr>
          <w:trHeight w:val="220"/>
        </w:trPr>
        <w:tc>
          <w:tcPr>
            <w:tcW w:w="2095" w:type="pct"/>
            <w:noWrap/>
            <w:vAlign w:val="bottom"/>
          </w:tcPr>
          <w:p w14:paraId="51E45E39" w14:textId="77777777" w:rsidR="001829DD" w:rsidRPr="00280A62" w:rsidRDefault="001829DD" w:rsidP="001829DD">
            <w:pPr>
              <w:rPr>
                <w:rFonts w:cstheme="minorHAnsi"/>
                <w:bCs/>
                <w:sz w:val="20"/>
                <w:szCs w:val="20"/>
              </w:rPr>
            </w:pPr>
            <w:r w:rsidRPr="00280A62">
              <w:rPr>
                <w:rFonts w:cstheme="minorHAnsi"/>
                <w:bCs/>
                <w:sz w:val="20"/>
                <w:szCs w:val="20"/>
              </w:rPr>
              <w:t>NT</w:t>
            </w:r>
          </w:p>
        </w:tc>
        <w:tc>
          <w:tcPr>
            <w:tcW w:w="639" w:type="pct"/>
            <w:vAlign w:val="bottom"/>
          </w:tcPr>
          <w:p w14:paraId="40FF9736" w14:textId="77777777" w:rsidR="001829DD" w:rsidRPr="00AB59A3" w:rsidRDefault="001829DD" w:rsidP="001829DD">
            <w:pPr>
              <w:jc w:val="center"/>
              <w:rPr>
                <w:rFonts w:cstheme="minorHAnsi"/>
                <w:sz w:val="20"/>
                <w:szCs w:val="20"/>
              </w:rPr>
            </w:pPr>
            <w:r w:rsidRPr="00AB59A3">
              <w:rPr>
                <w:rFonts w:cstheme="minorHAnsi"/>
                <w:sz w:val="20"/>
                <w:szCs w:val="20"/>
              </w:rPr>
              <w:t>155</w:t>
            </w:r>
          </w:p>
        </w:tc>
        <w:tc>
          <w:tcPr>
            <w:tcW w:w="846" w:type="pct"/>
            <w:vAlign w:val="bottom"/>
          </w:tcPr>
          <w:p w14:paraId="2858B8AD" w14:textId="77777777" w:rsidR="001829DD" w:rsidRPr="00AB59A3" w:rsidRDefault="001829DD" w:rsidP="001829DD">
            <w:pPr>
              <w:jc w:val="center"/>
              <w:rPr>
                <w:rFonts w:cstheme="minorHAnsi"/>
                <w:sz w:val="20"/>
                <w:szCs w:val="20"/>
              </w:rPr>
            </w:pPr>
            <w:r w:rsidRPr="00AB59A3">
              <w:rPr>
                <w:rFonts w:cstheme="minorHAnsi"/>
                <w:sz w:val="20"/>
                <w:szCs w:val="20"/>
              </w:rPr>
              <w:t>0.5</w:t>
            </w:r>
          </w:p>
        </w:tc>
        <w:tc>
          <w:tcPr>
            <w:tcW w:w="564" w:type="pct"/>
            <w:vAlign w:val="bottom"/>
          </w:tcPr>
          <w:p w14:paraId="6EB19851" w14:textId="77777777" w:rsidR="001829DD" w:rsidRPr="00AB59A3" w:rsidRDefault="001829DD" w:rsidP="001829DD">
            <w:pPr>
              <w:jc w:val="center"/>
              <w:rPr>
                <w:rFonts w:cstheme="minorHAnsi"/>
                <w:sz w:val="20"/>
                <w:szCs w:val="20"/>
              </w:rPr>
            </w:pPr>
            <w:r w:rsidRPr="00AB59A3">
              <w:rPr>
                <w:rFonts w:cstheme="minorHAnsi"/>
                <w:sz w:val="20"/>
                <w:szCs w:val="20"/>
              </w:rPr>
              <w:t>187</w:t>
            </w:r>
          </w:p>
        </w:tc>
        <w:tc>
          <w:tcPr>
            <w:tcW w:w="856" w:type="pct"/>
            <w:vAlign w:val="bottom"/>
          </w:tcPr>
          <w:p w14:paraId="2E2D429A" w14:textId="77777777" w:rsidR="001829DD" w:rsidRPr="00AB59A3" w:rsidRDefault="001829DD" w:rsidP="001829DD">
            <w:pPr>
              <w:jc w:val="center"/>
              <w:rPr>
                <w:rFonts w:cstheme="minorHAnsi"/>
                <w:sz w:val="20"/>
                <w:szCs w:val="20"/>
              </w:rPr>
            </w:pPr>
            <w:r w:rsidRPr="00AB59A3">
              <w:rPr>
                <w:rFonts w:cstheme="minorHAnsi"/>
                <w:sz w:val="20"/>
                <w:szCs w:val="20"/>
              </w:rPr>
              <w:t>0.5</w:t>
            </w:r>
          </w:p>
        </w:tc>
      </w:tr>
      <w:tr w:rsidR="001829DD" w:rsidRPr="00AB59A3" w14:paraId="19B61921" w14:textId="77777777" w:rsidTr="00183918">
        <w:trPr>
          <w:trHeight w:val="220"/>
        </w:trPr>
        <w:tc>
          <w:tcPr>
            <w:tcW w:w="2095" w:type="pct"/>
            <w:noWrap/>
            <w:vAlign w:val="bottom"/>
          </w:tcPr>
          <w:p w14:paraId="5F0E93E9" w14:textId="77777777" w:rsidR="001829DD" w:rsidRPr="00280A62" w:rsidRDefault="001829DD" w:rsidP="001829DD">
            <w:pPr>
              <w:rPr>
                <w:rFonts w:cstheme="minorHAnsi"/>
                <w:bCs/>
                <w:sz w:val="20"/>
                <w:szCs w:val="20"/>
              </w:rPr>
            </w:pPr>
            <w:r w:rsidRPr="00280A62">
              <w:rPr>
                <w:rFonts w:cstheme="minorHAnsi"/>
                <w:bCs/>
                <w:sz w:val="20"/>
                <w:szCs w:val="20"/>
              </w:rPr>
              <w:t>QLD</w:t>
            </w:r>
          </w:p>
        </w:tc>
        <w:tc>
          <w:tcPr>
            <w:tcW w:w="639" w:type="pct"/>
            <w:vAlign w:val="bottom"/>
          </w:tcPr>
          <w:p w14:paraId="4D4D3719" w14:textId="77777777" w:rsidR="001829DD" w:rsidRPr="00AB59A3" w:rsidRDefault="001829DD" w:rsidP="001829DD">
            <w:pPr>
              <w:jc w:val="center"/>
              <w:rPr>
                <w:rFonts w:cstheme="minorHAnsi"/>
                <w:sz w:val="20"/>
                <w:szCs w:val="20"/>
              </w:rPr>
            </w:pPr>
            <w:r w:rsidRPr="00AB59A3">
              <w:rPr>
                <w:rFonts w:cstheme="minorHAnsi"/>
                <w:sz w:val="20"/>
                <w:szCs w:val="20"/>
              </w:rPr>
              <w:t>4562</w:t>
            </w:r>
          </w:p>
        </w:tc>
        <w:tc>
          <w:tcPr>
            <w:tcW w:w="846" w:type="pct"/>
            <w:vAlign w:val="bottom"/>
          </w:tcPr>
          <w:p w14:paraId="264791AD" w14:textId="77777777" w:rsidR="001829DD" w:rsidRPr="00AB59A3" w:rsidRDefault="001829DD" w:rsidP="001829DD">
            <w:pPr>
              <w:jc w:val="center"/>
              <w:rPr>
                <w:rFonts w:cstheme="minorHAnsi"/>
                <w:sz w:val="20"/>
                <w:szCs w:val="20"/>
              </w:rPr>
            </w:pPr>
            <w:r w:rsidRPr="00AB59A3">
              <w:rPr>
                <w:rFonts w:cstheme="minorHAnsi"/>
                <w:sz w:val="20"/>
                <w:szCs w:val="20"/>
              </w:rPr>
              <w:t>15.2</w:t>
            </w:r>
          </w:p>
        </w:tc>
        <w:tc>
          <w:tcPr>
            <w:tcW w:w="564" w:type="pct"/>
            <w:vAlign w:val="bottom"/>
          </w:tcPr>
          <w:p w14:paraId="22AC5A4A" w14:textId="77777777" w:rsidR="001829DD" w:rsidRPr="00AB59A3" w:rsidRDefault="001829DD" w:rsidP="001829DD">
            <w:pPr>
              <w:jc w:val="center"/>
              <w:rPr>
                <w:rFonts w:cstheme="minorHAnsi"/>
                <w:sz w:val="20"/>
                <w:szCs w:val="20"/>
              </w:rPr>
            </w:pPr>
            <w:r w:rsidRPr="00AB59A3">
              <w:rPr>
                <w:rFonts w:cstheme="minorHAnsi"/>
                <w:sz w:val="20"/>
                <w:szCs w:val="20"/>
              </w:rPr>
              <w:t>5895</w:t>
            </w:r>
          </w:p>
        </w:tc>
        <w:tc>
          <w:tcPr>
            <w:tcW w:w="856" w:type="pct"/>
            <w:vAlign w:val="bottom"/>
          </w:tcPr>
          <w:p w14:paraId="49108473" w14:textId="77777777" w:rsidR="001829DD" w:rsidRPr="00AB59A3" w:rsidRDefault="001829DD" w:rsidP="001829DD">
            <w:pPr>
              <w:jc w:val="center"/>
              <w:rPr>
                <w:rFonts w:cstheme="minorHAnsi"/>
                <w:sz w:val="20"/>
                <w:szCs w:val="20"/>
              </w:rPr>
            </w:pPr>
            <w:r w:rsidRPr="00AB59A3">
              <w:rPr>
                <w:rFonts w:cstheme="minorHAnsi"/>
                <w:sz w:val="20"/>
                <w:szCs w:val="20"/>
              </w:rPr>
              <w:t>15.7</w:t>
            </w:r>
          </w:p>
        </w:tc>
      </w:tr>
      <w:tr w:rsidR="001829DD" w:rsidRPr="00AB59A3" w14:paraId="71838C72" w14:textId="77777777" w:rsidTr="00183918">
        <w:trPr>
          <w:trHeight w:val="220"/>
        </w:trPr>
        <w:tc>
          <w:tcPr>
            <w:tcW w:w="2095" w:type="pct"/>
            <w:noWrap/>
            <w:vAlign w:val="bottom"/>
          </w:tcPr>
          <w:p w14:paraId="58AD5F4B" w14:textId="77777777" w:rsidR="001829DD" w:rsidRPr="00280A62" w:rsidRDefault="001829DD" w:rsidP="001829DD">
            <w:pPr>
              <w:rPr>
                <w:rFonts w:cstheme="minorHAnsi"/>
                <w:bCs/>
                <w:sz w:val="20"/>
                <w:szCs w:val="20"/>
              </w:rPr>
            </w:pPr>
            <w:r w:rsidRPr="00280A62">
              <w:rPr>
                <w:rFonts w:cstheme="minorHAnsi"/>
                <w:bCs/>
                <w:sz w:val="20"/>
                <w:szCs w:val="20"/>
              </w:rPr>
              <w:t>SA</w:t>
            </w:r>
          </w:p>
        </w:tc>
        <w:tc>
          <w:tcPr>
            <w:tcW w:w="639" w:type="pct"/>
            <w:vAlign w:val="bottom"/>
          </w:tcPr>
          <w:p w14:paraId="0E2DB5A9" w14:textId="77777777" w:rsidR="001829DD" w:rsidRPr="00AB59A3" w:rsidRDefault="001829DD" w:rsidP="001829DD">
            <w:pPr>
              <w:jc w:val="center"/>
              <w:rPr>
                <w:rFonts w:cstheme="minorHAnsi"/>
                <w:sz w:val="20"/>
                <w:szCs w:val="20"/>
              </w:rPr>
            </w:pPr>
            <w:r w:rsidRPr="00AB59A3">
              <w:rPr>
                <w:rFonts w:cstheme="minorHAnsi"/>
                <w:sz w:val="20"/>
                <w:szCs w:val="20"/>
              </w:rPr>
              <w:t>1091</w:t>
            </w:r>
          </w:p>
        </w:tc>
        <w:tc>
          <w:tcPr>
            <w:tcW w:w="846" w:type="pct"/>
            <w:vAlign w:val="bottom"/>
          </w:tcPr>
          <w:p w14:paraId="0A9EE013" w14:textId="77777777" w:rsidR="001829DD" w:rsidRPr="00AB59A3" w:rsidRDefault="001829DD" w:rsidP="001829DD">
            <w:pPr>
              <w:jc w:val="center"/>
              <w:rPr>
                <w:rFonts w:cstheme="minorHAnsi"/>
                <w:sz w:val="20"/>
                <w:szCs w:val="20"/>
              </w:rPr>
            </w:pPr>
            <w:r w:rsidRPr="00AB59A3">
              <w:rPr>
                <w:rFonts w:cstheme="minorHAnsi"/>
                <w:sz w:val="20"/>
                <w:szCs w:val="20"/>
              </w:rPr>
              <w:t>3.6</w:t>
            </w:r>
          </w:p>
        </w:tc>
        <w:tc>
          <w:tcPr>
            <w:tcW w:w="564" w:type="pct"/>
            <w:vAlign w:val="bottom"/>
          </w:tcPr>
          <w:p w14:paraId="0C06FDEA" w14:textId="77777777" w:rsidR="001829DD" w:rsidRPr="00AB59A3" w:rsidRDefault="001829DD" w:rsidP="001829DD">
            <w:pPr>
              <w:jc w:val="center"/>
              <w:rPr>
                <w:rFonts w:cstheme="minorHAnsi"/>
                <w:sz w:val="20"/>
                <w:szCs w:val="20"/>
              </w:rPr>
            </w:pPr>
            <w:r w:rsidRPr="00AB59A3">
              <w:rPr>
                <w:rFonts w:cstheme="minorHAnsi"/>
                <w:sz w:val="20"/>
                <w:szCs w:val="20"/>
              </w:rPr>
              <w:t>1385</w:t>
            </w:r>
          </w:p>
        </w:tc>
        <w:tc>
          <w:tcPr>
            <w:tcW w:w="856" w:type="pct"/>
            <w:vAlign w:val="bottom"/>
          </w:tcPr>
          <w:p w14:paraId="0347B8A7" w14:textId="77777777" w:rsidR="001829DD" w:rsidRPr="00AB59A3" w:rsidRDefault="001829DD" w:rsidP="001829DD">
            <w:pPr>
              <w:jc w:val="center"/>
              <w:rPr>
                <w:rFonts w:cstheme="minorHAnsi"/>
                <w:sz w:val="20"/>
                <w:szCs w:val="20"/>
              </w:rPr>
            </w:pPr>
            <w:r w:rsidRPr="00AB59A3">
              <w:rPr>
                <w:rFonts w:cstheme="minorHAnsi"/>
                <w:sz w:val="20"/>
                <w:szCs w:val="20"/>
              </w:rPr>
              <w:t>3.7</w:t>
            </w:r>
          </w:p>
        </w:tc>
      </w:tr>
      <w:tr w:rsidR="001829DD" w:rsidRPr="00AB59A3" w14:paraId="15B5BE79" w14:textId="77777777" w:rsidTr="00183918">
        <w:trPr>
          <w:trHeight w:val="220"/>
        </w:trPr>
        <w:tc>
          <w:tcPr>
            <w:tcW w:w="2095" w:type="pct"/>
            <w:noWrap/>
            <w:vAlign w:val="bottom"/>
          </w:tcPr>
          <w:p w14:paraId="1EBB4451" w14:textId="77777777" w:rsidR="001829DD" w:rsidRPr="00280A62" w:rsidRDefault="001829DD" w:rsidP="001829DD">
            <w:pPr>
              <w:rPr>
                <w:rFonts w:cstheme="minorHAnsi"/>
                <w:bCs/>
                <w:sz w:val="20"/>
                <w:szCs w:val="20"/>
              </w:rPr>
            </w:pPr>
            <w:r w:rsidRPr="00280A62">
              <w:rPr>
                <w:rFonts w:cstheme="minorHAnsi"/>
                <w:bCs/>
                <w:sz w:val="20"/>
                <w:szCs w:val="20"/>
              </w:rPr>
              <w:t>TAS</w:t>
            </w:r>
          </w:p>
        </w:tc>
        <w:tc>
          <w:tcPr>
            <w:tcW w:w="639" w:type="pct"/>
            <w:vAlign w:val="bottom"/>
          </w:tcPr>
          <w:p w14:paraId="11388715" w14:textId="77777777" w:rsidR="001829DD" w:rsidRPr="00AB59A3" w:rsidRDefault="001829DD" w:rsidP="001829DD">
            <w:pPr>
              <w:jc w:val="center"/>
              <w:rPr>
                <w:rFonts w:cstheme="minorHAnsi"/>
                <w:sz w:val="20"/>
                <w:szCs w:val="20"/>
              </w:rPr>
            </w:pPr>
            <w:r w:rsidRPr="00AB59A3">
              <w:rPr>
                <w:rFonts w:cstheme="minorHAnsi"/>
                <w:sz w:val="20"/>
                <w:szCs w:val="20"/>
              </w:rPr>
              <w:t>311</w:t>
            </w:r>
          </w:p>
        </w:tc>
        <w:tc>
          <w:tcPr>
            <w:tcW w:w="846" w:type="pct"/>
            <w:vAlign w:val="bottom"/>
          </w:tcPr>
          <w:p w14:paraId="40A2F830" w14:textId="77777777" w:rsidR="001829DD" w:rsidRPr="00AB59A3" w:rsidRDefault="001829DD" w:rsidP="001829DD">
            <w:pPr>
              <w:jc w:val="center"/>
              <w:rPr>
                <w:rFonts w:cstheme="minorHAnsi"/>
                <w:sz w:val="20"/>
                <w:szCs w:val="20"/>
              </w:rPr>
            </w:pPr>
            <w:r w:rsidRPr="00AB59A3">
              <w:rPr>
                <w:rFonts w:cstheme="minorHAnsi"/>
                <w:sz w:val="20"/>
                <w:szCs w:val="20"/>
              </w:rPr>
              <w:t>1.0</w:t>
            </w:r>
          </w:p>
        </w:tc>
        <w:tc>
          <w:tcPr>
            <w:tcW w:w="564" w:type="pct"/>
            <w:vAlign w:val="bottom"/>
          </w:tcPr>
          <w:p w14:paraId="47180ED2" w14:textId="77777777" w:rsidR="001829DD" w:rsidRPr="00AB59A3" w:rsidRDefault="001829DD" w:rsidP="001829DD">
            <w:pPr>
              <w:jc w:val="center"/>
              <w:rPr>
                <w:rFonts w:cstheme="minorHAnsi"/>
                <w:sz w:val="20"/>
                <w:szCs w:val="20"/>
              </w:rPr>
            </w:pPr>
            <w:r w:rsidRPr="00AB59A3">
              <w:rPr>
                <w:rFonts w:cstheme="minorHAnsi"/>
                <w:sz w:val="20"/>
                <w:szCs w:val="20"/>
              </w:rPr>
              <w:t>387</w:t>
            </w:r>
          </w:p>
        </w:tc>
        <w:tc>
          <w:tcPr>
            <w:tcW w:w="856" w:type="pct"/>
            <w:vAlign w:val="bottom"/>
          </w:tcPr>
          <w:p w14:paraId="00FD6FC6" w14:textId="77777777" w:rsidR="001829DD" w:rsidRPr="00AB59A3" w:rsidRDefault="001829DD" w:rsidP="001829DD">
            <w:pPr>
              <w:jc w:val="center"/>
              <w:rPr>
                <w:rFonts w:cstheme="minorHAnsi"/>
                <w:sz w:val="20"/>
                <w:szCs w:val="20"/>
              </w:rPr>
            </w:pPr>
            <w:r w:rsidRPr="00AB59A3">
              <w:rPr>
                <w:rFonts w:cstheme="minorHAnsi"/>
                <w:sz w:val="20"/>
                <w:szCs w:val="20"/>
              </w:rPr>
              <w:t>1.0</w:t>
            </w:r>
          </w:p>
        </w:tc>
      </w:tr>
      <w:tr w:rsidR="001829DD" w:rsidRPr="00AB59A3" w14:paraId="31661240" w14:textId="77777777" w:rsidTr="00183918">
        <w:trPr>
          <w:trHeight w:val="220"/>
        </w:trPr>
        <w:tc>
          <w:tcPr>
            <w:tcW w:w="2095" w:type="pct"/>
            <w:noWrap/>
            <w:vAlign w:val="bottom"/>
          </w:tcPr>
          <w:p w14:paraId="04150C6F" w14:textId="77777777" w:rsidR="001829DD" w:rsidRPr="00280A62" w:rsidRDefault="001829DD" w:rsidP="001829DD">
            <w:pPr>
              <w:rPr>
                <w:rFonts w:cstheme="minorHAnsi"/>
                <w:bCs/>
                <w:sz w:val="20"/>
                <w:szCs w:val="20"/>
              </w:rPr>
            </w:pPr>
            <w:r w:rsidRPr="00280A62">
              <w:rPr>
                <w:rFonts w:cstheme="minorHAnsi"/>
                <w:bCs/>
                <w:sz w:val="20"/>
                <w:szCs w:val="20"/>
              </w:rPr>
              <w:lastRenderedPageBreak/>
              <w:t>VIC</w:t>
            </w:r>
          </w:p>
        </w:tc>
        <w:tc>
          <w:tcPr>
            <w:tcW w:w="639" w:type="pct"/>
            <w:vAlign w:val="bottom"/>
          </w:tcPr>
          <w:p w14:paraId="368AA477" w14:textId="77777777" w:rsidR="001829DD" w:rsidRPr="00AB59A3" w:rsidRDefault="001829DD" w:rsidP="001829DD">
            <w:pPr>
              <w:jc w:val="center"/>
              <w:rPr>
                <w:rFonts w:cstheme="minorHAnsi"/>
                <w:sz w:val="20"/>
                <w:szCs w:val="20"/>
              </w:rPr>
            </w:pPr>
            <w:r w:rsidRPr="00AB59A3">
              <w:rPr>
                <w:rFonts w:cstheme="minorHAnsi"/>
                <w:sz w:val="20"/>
                <w:szCs w:val="20"/>
              </w:rPr>
              <w:t>9754</w:t>
            </w:r>
          </w:p>
        </w:tc>
        <w:tc>
          <w:tcPr>
            <w:tcW w:w="846" w:type="pct"/>
            <w:vAlign w:val="bottom"/>
          </w:tcPr>
          <w:p w14:paraId="7FD42E29" w14:textId="77777777" w:rsidR="001829DD" w:rsidRPr="00AB59A3" w:rsidRDefault="001829DD" w:rsidP="001829DD">
            <w:pPr>
              <w:jc w:val="center"/>
              <w:rPr>
                <w:rFonts w:cstheme="minorHAnsi"/>
                <w:sz w:val="20"/>
                <w:szCs w:val="20"/>
              </w:rPr>
            </w:pPr>
            <w:r w:rsidRPr="00AB59A3">
              <w:rPr>
                <w:rFonts w:cstheme="minorHAnsi"/>
                <w:sz w:val="20"/>
                <w:szCs w:val="20"/>
              </w:rPr>
              <w:t>32.5</w:t>
            </w:r>
          </w:p>
        </w:tc>
        <w:tc>
          <w:tcPr>
            <w:tcW w:w="564" w:type="pct"/>
            <w:vAlign w:val="bottom"/>
          </w:tcPr>
          <w:p w14:paraId="09FBDF4C" w14:textId="77777777" w:rsidR="001829DD" w:rsidRPr="00AB59A3" w:rsidRDefault="001829DD" w:rsidP="001829DD">
            <w:pPr>
              <w:jc w:val="center"/>
              <w:rPr>
                <w:rFonts w:cstheme="minorHAnsi"/>
                <w:sz w:val="20"/>
                <w:szCs w:val="20"/>
              </w:rPr>
            </w:pPr>
            <w:r w:rsidRPr="00AB59A3">
              <w:rPr>
                <w:rFonts w:cstheme="minorHAnsi"/>
                <w:sz w:val="20"/>
                <w:szCs w:val="20"/>
              </w:rPr>
              <w:t>11,811</w:t>
            </w:r>
          </w:p>
        </w:tc>
        <w:tc>
          <w:tcPr>
            <w:tcW w:w="856" w:type="pct"/>
            <w:vAlign w:val="bottom"/>
          </w:tcPr>
          <w:p w14:paraId="1EB21897" w14:textId="77777777" w:rsidR="001829DD" w:rsidRPr="00AB59A3" w:rsidRDefault="001829DD" w:rsidP="001829DD">
            <w:pPr>
              <w:jc w:val="center"/>
              <w:rPr>
                <w:rFonts w:cstheme="minorHAnsi"/>
                <w:sz w:val="20"/>
                <w:szCs w:val="20"/>
              </w:rPr>
            </w:pPr>
            <w:r w:rsidRPr="00AB59A3">
              <w:rPr>
                <w:rFonts w:cstheme="minorHAnsi"/>
                <w:sz w:val="20"/>
                <w:szCs w:val="20"/>
              </w:rPr>
              <w:t>31.4</w:t>
            </w:r>
          </w:p>
        </w:tc>
      </w:tr>
      <w:tr w:rsidR="001829DD" w:rsidRPr="00AB59A3" w14:paraId="5673C84D" w14:textId="77777777" w:rsidTr="00183918">
        <w:trPr>
          <w:trHeight w:val="220"/>
        </w:trPr>
        <w:tc>
          <w:tcPr>
            <w:tcW w:w="2095" w:type="pct"/>
            <w:noWrap/>
            <w:vAlign w:val="bottom"/>
          </w:tcPr>
          <w:p w14:paraId="5A34A9F9" w14:textId="77777777" w:rsidR="001829DD" w:rsidRPr="00280A62" w:rsidRDefault="001829DD" w:rsidP="001829DD">
            <w:pPr>
              <w:rPr>
                <w:rFonts w:cstheme="minorHAnsi"/>
                <w:bCs/>
                <w:sz w:val="20"/>
                <w:szCs w:val="20"/>
              </w:rPr>
            </w:pPr>
            <w:r w:rsidRPr="00280A62">
              <w:rPr>
                <w:rFonts w:cstheme="minorHAnsi"/>
                <w:bCs/>
                <w:sz w:val="20"/>
                <w:szCs w:val="20"/>
              </w:rPr>
              <w:t>WA</w:t>
            </w:r>
          </w:p>
        </w:tc>
        <w:tc>
          <w:tcPr>
            <w:tcW w:w="639" w:type="pct"/>
            <w:vAlign w:val="bottom"/>
          </w:tcPr>
          <w:p w14:paraId="3169A148" w14:textId="77777777" w:rsidR="001829DD" w:rsidRPr="00AB59A3" w:rsidRDefault="001829DD" w:rsidP="001829DD">
            <w:pPr>
              <w:jc w:val="center"/>
              <w:rPr>
                <w:rFonts w:cstheme="minorHAnsi"/>
                <w:sz w:val="20"/>
                <w:szCs w:val="20"/>
              </w:rPr>
            </w:pPr>
            <w:r w:rsidRPr="00AB59A3">
              <w:rPr>
                <w:rFonts w:cstheme="minorHAnsi"/>
                <w:sz w:val="20"/>
                <w:szCs w:val="20"/>
              </w:rPr>
              <w:t>1605</w:t>
            </w:r>
          </w:p>
        </w:tc>
        <w:tc>
          <w:tcPr>
            <w:tcW w:w="846" w:type="pct"/>
            <w:vAlign w:val="bottom"/>
          </w:tcPr>
          <w:p w14:paraId="3C5D093E" w14:textId="77777777" w:rsidR="001829DD" w:rsidRPr="00AB59A3" w:rsidRDefault="001829DD" w:rsidP="001829DD">
            <w:pPr>
              <w:jc w:val="center"/>
              <w:rPr>
                <w:rFonts w:cstheme="minorHAnsi"/>
                <w:sz w:val="20"/>
                <w:szCs w:val="20"/>
              </w:rPr>
            </w:pPr>
            <w:r w:rsidRPr="00AB59A3">
              <w:rPr>
                <w:rFonts w:cstheme="minorHAnsi"/>
                <w:sz w:val="20"/>
                <w:szCs w:val="20"/>
              </w:rPr>
              <w:t>5.4</w:t>
            </w:r>
          </w:p>
        </w:tc>
        <w:tc>
          <w:tcPr>
            <w:tcW w:w="564" w:type="pct"/>
            <w:vAlign w:val="bottom"/>
          </w:tcPr>
          <w:p w14:paraId="5838714E" w14:textId="77777777" w:rsidR="001829DD" w:rsidRPr="00AB59A3" w:rsidRDefault="001829DD" w:rsidP="001829DD">
            <w:pPr>
              <w:jc w:val="center"/>
              <w:rPr>
                <w:rFonts w:cstheme="minorHAnsi"/>
                <w:sz w:val="20"/>
                <w:szCs w:val="20"/>
              </w:rPr>
            </w:pPr>
            <w:r w:rsidRPr="00AB59A3">
              <w:rPr>
                <w:rFonts w:cstheme="minorHAnsi"/>
                <w:sz w:val="20"/>
                <w:szCs w:val="20"/>
              </w:rPr>
              <w:t>2294</w:t>
            </w:r>
          </w:p>
        </w:tc>
        <w:tc>
          <w:tcPr>
            <w:tcW w:w="856" w:type="pct"/>
            <w:vAlign w:val="bottom"/>
          </w:tcPr>
          <w:p w14:paraId="085F98C1" w14:textId="77777777" w:rsidR="001829DD" w:rsidRPr="00AB59A3" w:rsidRDefault="001829DD" w:rsidP="001829DD">
            <w:pPr>
              <w:jc w:val="center"/>
              <w:rPr>
                <w:rFonts w:cstheme="minorHAnsi"/>
                <w:sz w:val="20"/>
                <w:szCs w:val="20"/>
              </w:rPr>
            </w:pPr>
            <w:r w:rsidRPr="00AB59A3">
              <w:rPr>
                <w:rFonts w:cstheme="minorHAnsi"/>
                <w:sz w:val="20"/>
                <w:szCs w:val="20"/>
              </w:rPr>
              <w:t>6.1</w:t>
            </w:r>
          </w:p>
        </w:tc>
      </w:tr>
      <w:tr w:rsidR="001829DD" w:rsidRPr="00AB59A3" w14:paraId="7D37A6A1" w14:textId="77777777" w:rsidTr="003B1128">
        <w:trPr>
          <w:trHeight w:val="220"/>
        </w:trPr>
        <w:tc>
          <w:tcPr>
            <w:tcW w:w="5000" w:type="pct"/>
            <w:gridSpan w:val="5"/>
            <w:shd w:val="clear" w:color="auto" w:fill="D9D9D9" w:themeFill="background1" w:themeFillShade="D9"/>
            <w:noWrap/>
            <w:vAlign w:val="bottom"/>
            <w:hideMark/>
          </w:tcPr>
          <w:p w14:paraId="27121EE3" w14:textId="3B49BB7E" w:rsidR="001829DD" w:rsidRPr="00AB59A3" w:rsidRDefault="001829DD" w:rsidP="001829DD">
            <w:pPr>
              <w:jc w:val="center"/>
              <w:rPr>
                <w:rFonts w:cstheme="minorHAnsi"/>
                <w:b/>
                <w:bCs/>
                <w:iCs/>
                <w:sz w:val="20"/>
                <w:szCs w:val="20"/>
              </w:rPr>
            </w:pPr>
            <w:r w:rsidRPr="00AB59A3">
              <w:rPr>
                <w:rFonts w:cstheme="minorHAnsi"/>
                <w:b/>
                <w:bCs/>
                <w:iCs/>
                <w:sz w:val="20"/>
                <w:szCs w:val="20"/>
              </w:rPr>
              <w:t>R</w:t>
            </w:r>
            <w:r>
              <w:rPr>
                <w:rFonts w:cstheme="minorHAnsi"/>
                <w:b/>
                <w:bCs/>
                <w:iCs/>
                <w:sz w:val="20"/>
                <w:szCs w:val="20"/>
              </w:rPr>
              <w:t>emoteness</w:t>
            </w:r>
          </w:p>
        </w:tc>
      </w:tr>
      <w:tr w:rsidR="001829DD" w:rsidRPr="00AB59A3" w14:paraId="6EA46211" w14:textId="77777777" w:rsidTr="00183918">
        <w:trPr>
          <w:trHeight w:val="220"/>
        </w:trPr>
        <w:tc>
          <w:tcPr>
            <w:tcW w:w="2095" w:type="pct"/>
            <w:noWrap/>
          </w:tcPr>
          <w:p w14:paraId="39D17790" w14:textId="77777777" w:rsidR="001829DD" w:rsidRPr="00280A62" w:rsidRDefault="001829DD" w:rsidP="001829DD">
            <w:pPr>
              <w:rPr>
                <w:rFonts w:cstheme="minorHAnsi"/>
                <w:bCs/>
                <w:sz w:val="20"/>
                <w:szCs w:val="20"/>
              </w:rPr>
            </w:pPr>
            <w:r w:rsidRPr="00280A62">
              <w:rPr>
                <w:rFonts w:cstheme="minorHAnsi"/>
                <w:bCs/>
                <w:sz w:val="20"/>
                <w:szCs w:val="20"/>
              </w:rPr>
              <w:t>Major city</w:t>
            </w:r>
          </w:p>
        </w:tc>
        <w:tc>
          <w:tcPr>
            <w:tcW w:w="639" w:type="pct"/>
            <w:vAlign w:val="bottom"/>
          </w:tcPr>
          <w:p w14:paraId="33E4B092" w14:textId="77777777" w:rsidR="001829DD" w:rsidRPr="00AB59A3" w:rsidRDefault="001829DD" w:rsidP="001829DD">
            <w:pPr>
              <w:jc w:val="center"/>
              <w:rPr>
                <w:rFonts w:cstheme="minorHAnsi"/>
                <w:sz w:val="20"/>
                <w:szCs w:val="20"/>
              </w:rPr>
            </w:pPr>
            <w:r w:rsidRPr="00AB59A3">
              <w:rPr>
                <w:rFonts w:cstheme="minorHAnsi"/>
                <w:sz w:val="20"/>
                <w:szCs w:val="20"/>
              </w:rPr>
              <w:t>24,101</w:t>
            </w:r>
          </w:p>
        </w:tc>
        <w:tc>
          <w:tcPr>
            <w:tcW w:w="846" w:type="pct"/>
            <w:vAlign w:val="bottom"/>
          </w:tcPr>
          <w:p w14:paraId="6756A209" w14:textId="77777777" w:rsidR="001829DD" w:rsidRPr="00AB59A3" w:rsidRDefault="001829DD" w:rsidP="001829DD">
            <w:pPr>
              <w:jc w:val="center"/>
              <w:rPr>
                <w:rFonts w:cstheme="minorHAnsi"/>
                <w:sz w:val="20"/>
                <w:szCs w:val="20"/>
              </w:rPr>
            </w:pPr>
            <w:r w:rsidRPr="00AB59A3">
              <w:rPr>
                <w:rFonts w:cstheme="minorHAnsi"/>
                <w:sz w:val="20"/>
                <w:szCs w:val="20"/>
              </w:rPr>
              <w:t>80.4</w:t>
            </w:r>
          </w:p>
        </w:tc>
        <w:tc>
          <w:tcPr>
            <w:tcW w:w="564" w:type="pct"/>
            <w:vAlign w:val="bottom"/>
          </w:tcPr>
          <w:p w14:paraId="01931AAD" w14:textId="77777777" w:rsidR="001829DD" w:rsidRPr="00AB59A3" w:rsidRDefault="001829DD" w:rsidP="001829DD">
            <w:pPr>
              <w:jc w:val="center"/>
              <w:rPr>
                <w:rFonts w:cstheme="minorHAnsi"/>
                <w:sz w:val="20"/>
                <w:szCs w:val="20"/>
              </w:rPr>
            </w:pPr>
            <w:r w:rsidRPr="00AB59A3">
              <w:rPr>
                <w:rFonts w:cstheme="minorHAnsi"/>
                <w:sz w:val="20"/>
                <w:szCs w:val="20"/>
              </w:rPr>
              <w:t>30,323</w:t>
            </w:r>
          </w:p>
        </w:tc>
        <w:tc>
          <w:tcPr>
            <w:tcW w:w="856" w:type="pct"/>
            <w:vAlign w:val="bottom"/>
          </w:tcPr>
          <w:p w14:paraId="03730571" w14:textId="77777777" w:rsidR="001829DD" w:rsidRPr="00AB59A3" w:rsidRDefault="001829DD" w:rsidP="001829DD">
            <w:pPr>
              <w:jc w:val="center"/>
              <w:rPr>
                <w:rFonts w:cstheme="minorHAnsi"/>
                <w:sz w:val="20"/>
                <w:szCs w:val="20"/>
              </w:rPr>
            </w:pPr>
            <w:r w:rsidRPr="00AB59A3">
              <w:rPr>
                <w:rFonts w:cstheme="minorHAnsi"/>
                <w:sz w:val="20"/>
                <w:szCs w:val="20"/>
              </w:rPr>
              <w:t>80.5</w:t>
            </w:r>
          </w:p>
        </w:tc>
      </w:tr>
      <w:tr w:rsidR="001829DD" w:rsidRPr="00AB59A3" w14:paraId="529610E9" w14:textId="77777777" w:rsidTr="00183918">
        <w:trPr>
          <w:trHeight w:val="220"/>
        </w:trPr>
        <w:tc>
          <w:tcPr>
            <w:tcW w:w="2095" w:type="pct"/>
            <w:noWrap/>
          </w:tcPr>
          <w:p w14:paraId="16999A9A" w14:textId="77777777" w:rsidR="001829DD" w:rsidRPr="00280A62" w:rsidRDefault="001829DD" w:rsidP="001829DD">
            <w:pPr>
              <w:rPr>
                <w:rFonts w:cstheme="minorHAnsi"/>
                <w:bCs/>
                <w:sz w:val="20"/>
                <w:szCs w:val="20"/>
              </w:rPr>
            </w:pPr>
            <w:r w:rsidRPr="00280A62">
              <w:rPr>
                <w:rFonts w:cstheme="minorHAnsi"/>
                <w:bCs/>
                <w:sz w:val="20"/>
                <w:szCs w:val="20"/>
              </w:rPr>
              <w:t>Inner regional</w:t>
            </w:r>
          </w:p>
        </w:tc>
        <w:tc>
          <w:tcPr>
            <w:tcW w:w="639" w:type="pct"/>
            <w:vAlign w:val="bottom"/>
          </w:tcPr>
          <w:p w14:paraId="1DCCD36C" w14:textId="77777777" w:rsidR="001829DD" w:rsidRPr="00AB59A3" w:rsidRDefault="001829DD" w:rsidP="001829DD">
            <w:pPr>
              <w:jc w:val="center"/>
              <w:rPr>
                <w:rFonts w:cstheme="minorHAnsi"/>
                <w:sz w:val="20"/>
                <w:szCs w:val="20"/>
              </w:rPr>
            </w:pPr>
            <w:r w:rsidRPr="00AB59A3">
              <w:rPr>
                <w:rFonts w:cstheme="minorHAnsi"/>
                <w:sz w:val="20"/>
                <w:szCs w:val="20"/>
              </w:rPr>
              <w:t>3412</w:t>
            </w:r>
          </w:p>
        </w:tc>
        <w:tc>
          <w:tcPr>
            <w:tcW w:w="846" w:type="pct"/>
            <w:vAlign w:val="bottom"/>
          </w:tcPr>
          <w:p w14:paraId="55D7A907" w14:textId="77777777" w:rsidR="001829DD" w:rsidRPr="00AB59A3" w:rsidRDefault="001829DD" w:rsidP="001829DD">
            <w:pPr>
              <w:jc w:val="center"/>
              <w:rPr>
                <w:rFonts w:cstheme="minorHAnsi"/>
                <w:sz w:val="20"/>
                <w:szCs w:val="20"/>
              </w:rPr>
            </w:pPr>
            <w:r w:rsidRPr="00AB59A3">
              <w:rPr>
                <w:rFonts w:cstheme="minorHAnsi"/>
                <w:sz w:val="20"/>
                <w:szCs w:val="20"/>
              </w:rPr>
              <w:t>11.4</w:t>
            </w:r>
          </w:p>
        </w:tc>
        <w:tc>
          <w:tcPr>
            <w:tcW w:w="564" w:type="pct"/>
            <w:vAlign w:val="bottom"/>
          </w:tcPr>
          <w:p w14:paraId="4D7C66BB" w14:textId="77777777" w:rsidR="001829DD" w:rsidRPr="00AB59A3" w:rsidRDefault="001829DD" w:rsidP="001829DD">
            <w:pPr>
              <w:jc w:val="center"/>
              <w:rPr>
                <w:rFonts w:cstheme="minorHAnsi"/>
                <w:sz w:val="20"/>
                <w:szCs w:val="20"/>
              </w:rPr>
            </w:pPr>
            <w:r w:rsidRPr="00AB59A3">
              <w:rPr>
                <w:rFonts w:cstheme="minorHAnsi"/>
                <w:sz w:val="20"/>
                <w:szCs w:val="20"/>
              </w:rPr>
              <w:t>4234</w:t>
            </w:r>
          </w:p>
        </w:tc>
        <w:tc>
          <w:tcPr>
            <w:tcW w:w="856" w:type="pct"/>
            <w:vAlign w:val="bottom"/>
          </w:tcPr>
          <w:p w14:paraId="387DF112" w14:textId="77777777" w:rsidR="001829DD" w:rsidRPr="00AB59A3" w:rsidRDefault="001829DD" w:rsidP="001829DD">
            <w:pPr>
              <w:jc w:val="center"/>
              <w:rPr>
                <w:rFonts w:cstheme="minorHAnsi"/>
                <w:sz w:val="20"/>
                <w:szCs w:val="20"/>
              </w:rPr>
            </w:pPr>
            <w:r w:rsidRPr="00AB59A3">
              <w:rPr>
                <w:rFonts w:cstheme="minorHAnsi"/>
                <w:sz w:val="20"/>
                <w:szCs w:val="20"/>
              </w:rPr>
              <w:t>11.2</w:t>
            </w:r>
          </w:p>
        </w:tc>
      </w:tr>
      <w:tr w:rsidR="001829DD" w:rsidRPr="00AB59A3" w14:paraId="09ACBD00" w14:textId="77777777" w:rsidTr="00183918">
        <w:trPr>
          <w:trHeight w:val="220"/>
        </w:trPr>
        <w:tc>
          <w:tcPr>
            <w:tcW w:w="2095" w:type="pct"/>
            <w:noWrap/>
          </w:tcPr>
          <w:p w14:paraId="25B55964" w14:textId="77777777" w:rsidR="001829DD" w:rsidRPr="00280A62" w:rsidRDefault="001829DD" w:rsidP="001829DD">
            <w:pPr>
              <w:rPr>
                <w:rFonts w:cstheme="minorHAnsi"/>
                <w:bCs/>
                <w:sz w:val="20"/>
                <w:szCs w:val="20"/>
              </w:rPr>
            </w:pPr>
            <w:r w:rsidRPr="00280A62">
              <w:rPr>
                <w:rFonts w:cstheme="minorHAnsi"/>
                <w:bCs/>
                <w:sz w:val="20"/>
                <w:szCs w:val="20"/>
              </w:rPr>
              <w:t>Outer regional</w:t>
            </w:r>
          </w:p>
        </w:tc>
        <w:tc>
          <w:tcPr>
            <w:tcW w:w="639" w:type="pct"/>
            <w:vAlign w:val="bottom"/>
          </w:tcPr>
          <w:p w14:paraId="39331B95" w14:textId="77777777" w:rsidR="001829DD" w:rsidRPr="00AB59A3" w:rsidRDefault="001829DD" w:rsidP="001829DD">
            <w:pPr>
              <w:jc w:val="center"/>
              <w:rPr>
                <w:rFonts w:cstheme="minorHAnsi"/>
                <w:sz w:val="20"/>
                <w:szCs w:val="20"/>
              </w:rPr>
            </w:pPr>
            <w:r w:rsidRPr="00AB59A3">
              <w:rPr>
                <w:rFonts w:cstheme="minorHAnsi"/>
                <w:sz w:val="20"/>
                <w:szCs w:val="20"/>
              </w:rPr>
              <w:t>1633</w:t>
            </w:r>
          </w:p>
        </w:tc>
        <w:tc>
          <w:tcPr>
            <w:tcW w:w="846" w:type="pct"/>
            <w:vAlign w:val="bottom"/>
          </w:tcPr>
          <w:p w14:paraId="78B5FD31" w14:textId="77777777" w:rsidR="001829DD" w:rsidRPr="00AB59A3" w:rsidRDefault="001829DD" w:rsidP="001829DD">
            <w:pPr>
              <w:jc w:val="center"/>
              <w:rPr>
                <w:rFonts w:cstheme="minorHAnsi"/>
                <w:sz w:val="20"/>
                <w:szCs w:val="20"/>
              </w:rPr>
            </w:pPr>
            <w:r w:rsidRPr="00AB59A3">
              <w:rPr>
                <w:rFonts w:cstheme="minorHAnsi"/>
                <w:sz w:val="20"/>
                <w:szCs w:val="20"/>
              </w:rPr>
              <w:t>5.4</w:t>
            </w:r>
          </w:p>
        </w:tc>
        <w:tc>
          <w:tcPr>
            <w:tcW w:w="564" w:type="pct"/>
            <w:vAlign w:val="bottom"/>
          </w:tcPr>
          <w:p w14:paraId="78BF2760" w14:textId="77777777" w:rsidR="001829DD" w:rsidRPr="00AB59A3" w:rsidRDefault="001829DD" w:rsidP="001829DD">
            <w:pPr>
              <w:jc w:val="center"/>
              <w:rPr>
                <w:rFonts w:cstheme="minorHAnsi"/>
                <w:sz w:val="20"/>
                <w:szCs w:val="20"/>
              </w:rPr>
            </w:pPr>
            <w:r w:rsidRPr="00AB59A3">
              <w:rPr>
                <w:rFonts w:cstheme="minorHAnsi"/>
                <w:sz w:val="20"/>
                <w:szCs w:val="20"/>
              </w:rPr>
              <w:t>2102</w:t>
            </w:r>
          </w:p>
        </w:tc>
        <w:tc>
          <w:tcPr>
            <w:tcW w:w="856" w:type="pct"/>
            <w:vAlign w:val="bottom"/>
          </w:tcPr>
          <w:p w14:paraId="58568157" w14:textId="77777777" w:rsidR="001829DD" w:rsidRPr="00AB59A3" w:rsidRDefault="001829DD" w:rsidP="001829DD">
            <w:pPr>
              <w:jc w:val="center"/>
              <w:rPr>
                <w:rFonts w:cstheme="minorHAnsi"/>
                <w:sz w:val="20"/>
                <w:szCs w:val="20"/>
              </w:rPr>
            </w:pPr>
            <w:r w:rsidRPr="00AB59A3">
              <w:rPr>
                <w:rFonts w:cstheme="minorHAnsi"/>
                <w:sz w:val="20"/>
                <w:szCs w:val="20"/>
              </w:rPr>
              <w:t>5.6</w:t>
            </w:r>
          </w:p>
        </w:tc>
      </w:tr>
      <w:tr w:rsidR="001829DD" w:rsidRPr="00AB59A3" w14:paraId="7946B2C6" w14:textId="77777777" w:rsidTr="00183918">
        <w:trPr>
          <w:trHeight w:val="220"/>
        </w:trPr>
        <w:tc>
          <w:tcPr>
            <w:tcW w:w="2095" w:type="pct"/>
            <w:noWrap/>
          </w:tcPr>
          <w:p w14:paraId="76F2C968" w14:textId="77777777" w:rsidR="001829DD" w:rsidRPr="00280A62" w:rsidRDefault="001829DD" w:rsidP="001829DD">
            <w:pPr>
              <w:rPr>
                <w:rFonts w:cstheme="minorHAnsi"/>
                <w:bCs/>
                <w:sz w:val="20"/>
                <w:szCs w:val="20"/>
              </w:rPr>
            </w:pPr>
            <w:r w:rsidRPr="00280A62">
              <w:rPr>
                <w:rFonts w:cstheme="minorHAnsi"/>
                <w:bCs/>
                <w:sz w:val="20"/>
                <w:szCs w:val="20"/>
              </w:rPr>
              <w:t>Remote/very remote</w:t>
            </w:r>
          </w:p>
        </w:tc>
        <w:tc>
          <w:tcPr>
            <w:tcW w:w="639" w:type="pct"/>
            <w:vAlign w:val="bottom"/>
          </w:tcPr>
          <w:p w14:paraId="5B25A480" w14:textId="77777777" w:rsidR="001829DD" w:rsidRPr="00AB59A3" w:rsidRDefault="001829DD" w:rsidP="001829DD">
            <w:pPr>
              <w:jc w:val="center"/>
              <w:rPr>
                <w:rFonts w:cstheme="minorHAnsi"/>
                <w:sz w:val="20"/>
                <w:szCs w:val="20"/>
              </w:rPr>
            </w:pPr>
            <w:r w:rsidRPr="00AB59A3">
              <w:rPr>
                <w:rFonts w:cstheme="minorHAnsi"/>
                <w:sz w:val="20"/>
                <w:szCs w:val="20"/>
              </w:rPr>
              <w:t>313</w:t>
            </w:r>
          </w:p>
        </w:tc>
        <w:tc>
          <w:tcPr>
            <w:tcW w:w="846" w:type="pct"/>
            <w:vAlign w:val="bottom"/>
          </w:tcPr>
          <w:p w14:paraId="4E2496F2" w14:textId="77777777" w:rsidR="001829DD" w:rsidRPr="00AB59A3" w:rsidRDefault="001829DD" w:rsidP="001829DD">
            <w:pPr>
              <w:jc w:val="center"/>
              <w:rPr>
                <w:rFonts w:cstheme="minorHAnsi"/>
                <w:sz w:val="20"/>
                <w:szCs w:val="20"/>
              </w:rPr>
            </w:pPr>
            <w:r w:rsidRPr="00AB59A3">
              <w:rPr>
                <w:rFonts w:cstheme="minorHAnsi"/>
                <w:sz w:val="20"/>
                <w:szCs w:val="20"/>
              </w:rPr>
              <w:t>1.0</w:t>
            </w:r>
          </w:p>
        </w:tc>
        <w:tc>
          <w:tcPr>
            <w:tcW w:w="564" w:type="pct"/>
            <w:vAlign w:val="bottom"/>
          </w:tcPr>
          <w:p w14:paraId="6CBF9096" w14:textId="77777777" w:rsidR="001829DD" w:rsidRPr="00AB59A3" w:rsidRDefault="001829DD" w:rsidP="001829DD">
            <w:pPr>
              <w:jc w:val="center"/>
              <w:rPr>
                <w:rFonts w:cstheme="minorHAnsi"/>
                <w:sz w:val="20"/>
                <w:szCs w:val="20"/>
              </w:rPr>
            </w:pPr>
            <w:r w:rsidRPr="00AB59A3">
              <w:rPr>
                <w:rFonts w:cstheme="minorHAnsi"/>
                <w:sz w:val="20"/>
                <w:szCs w:val="20"/>
              </w:rPr>
              <w:t>404</w:t>
            </w:r>
          </w:p>
        </w:tc>
        <w:tc>
          <w:tcPr>
            <w:tcW w:w="856" w:type="pct"/>
            <w:vAlign w:val="bottom"/>
          </w:tcPr>
          <w:p w14:paraId="0C1AC00F" w14:textId="77777777" w:rsidR="001829DD" w:rsidRPr="00AB59A3" w:rsidRDefault="001829DD" w:rsidP="001829DD">
            <w:pPr>
              <w:jc w:val="center"/>
              <w:rPr>
                <w:rFonts w:cstheme="minorHAnsi"/>
                <w:sz w:val="20"/>
                <w:szCs w:val="20"/>
              </w:rPr>
            </w:pPr>
            <w:r w:rsidRPr="00AB59A3">
              <w:rPr>
                <w:rFonts w:cstheme="minorHAnsi"/>
                <w:sz w:val="20"/>
                <w:szCs w:val="20"/>
              </w:rPr>
              <w:t>1.1</w:t>
            </w:r>
          </w:p>
        </w:tc>
      </w:tr>
      <w:tr w:rsidR="001829DD" w:rsidRPr="00AB59A3" w14:paraId="619B0DE4" w14:textId="77777777" w:rsidTr="00183918">
        <w:trPr>
          <w:trHeight w:val="220"/>
        </w:trPr>
        <w:tc>
          <w:tcPr>
            <w:tcW w:w="2095" w:type="pct"/>
            <w:noWrap/>
          </w:tcPr>
          <w:p w14:paraId="03B62E2E" w14:textId="77777777" w:rsidR="001829DD" w:rsidRPr="00280A62" w:rsidRDefault="001829DD" w:rsidP="001829DD">
            <w:pPr>
              <w:rPr>
                <w:rFonts w:cstheme="minorHAnsi"/>
                <w:bCs/>
                <w:sz w:val="20"/>
                <w:szCs w:val="20"/>
              </w:rPr>
            </w:pPr>
            <w:r w:rsidRPr="00280A62">
              <w:rPr>
                <w:rFonts w:cstheme="minorHAnsi"/>
                <w:bCs/>
                <w:sz w:val="20"/>
                <w:szCs w:val="20"/>
              </w:rPr>
              <w:t>Missing</w:t>
            </w:r>
          </w:p>
        </w:tc>
        <w:tc>
          <w:tcPr>
            <w:tcW w:w="639" w:type="pct"/>
            <w:vAlign w:val="bottom"/>
          </w:tcPr>
          <w:p w14:paraId="7F1641D2" w14:textId="77777777" w:rsidR="001829DD" w:rsidRPr="00AB59A3" w:rsidRDefault="001829DD" w:rsidP="001829DD">
            <w:pPr>
              <w:jc w:val="center"/>
              <w:rPr>
                <w:rFonts w:cstheme="minorHAnsi"/>
                <w:sz w:val="20"/>
                <w:szCs w:val="20"/>
              </w:rPr>
            </w:pPr>
            <w:r w:rsidRPr="00AB59A3">
              <w:rPr>
                <w:rFonts w:cstheme="minorHAnsi"/>
                <w:sz w:val="20"/>
                <w:szCs w:val="20"/>
              </w:rPr>
              <w:t>519</w:t>
            </w:r>
          </w:p>
        </w:tc>
        <w:tc>
          <w:tcPr>
            <w:tcW w:w="846" w:type="pct"/>
            <w:vAlign w:val="bottom"/>
          </w:tcPr>
          <w:p w14:paraId="13E80E73" w14:textId="77777777" w:rsidR="001829DD" w:rsidRPr="00AB59A3" w:rsidRDefault="001829DD" w:rsidP="001829DD">
            <w:pPr>
              <w:jc w:val="center"/>
              <w:rPr>
                <w:rFonts w:cstheme="minorHAnsi"/>
                <w:sz w:val="20"/>
                <w:szCs w:val="20"/>
              </w:rPr>
            </w:pPr>
            <w:r w:rsidRPr="00AB59A3">
              <w:rPr>
                <w:rFonts w:cstheme="minorHAnsi"/>
                <w:sz w:val="20"/>
                <w:szCs w:val="20"/>
              </w:rPr>
              <w:t>1.7</w:t>
            </w:r>
          </w:p>
        </w:tc>
        <w:tc>
          <w:tcPr>
            <w:tcW w:w="564" w:type="pct"/>
            <w:vAlign w:val="bottom"/>
          </w:tcPr>
          <w:p w14:paraId="487F20AD" w14:textId="77777777" w:rsidR="001829DD" w:rsidRPr="00AB59A3" w:rsidRDefault="001829DD" w:rsidP="001829DD">
            <w:pPr>
              <w:jc w:val="center"/>
              <w:rPr>
                <w:rFonts w:cstheme="minorHAnsi"/>
                <w:sz w:val="20"/>
                <w:szCs w:val="20"/>
              </w:rPr>
            </w:pPr>
            <w:r w:rsidRPr="00AB59A3">
              <w:rPr>
                <w:rFonts w:cstheme="minorHAnsi"/>
                <w:sz w:val="20"/>
                <w:szCs w:val="20"/>
              </w:rPr>
              <w:t>602</w:t>
            </w:r>
          </w:p>
        </w:tc>
        <w:tc>
          <w:tcPr>
            <w:tcW w:w="856" w:type="pct"/>
            <w:vAlign w:val="bottom"/>
          </w:tcPr>
          <w:p w14:paraId="501570F4" w14:textId="77777777" w:rsidR="001829DD" w:rsidRPr="00AB59A3" w:rsidRDefault="001829DD" w:rsidP="001829DD">
            <w:pPr>
              <w:jc w:val="center"/>
              <w:rPr>
                <w:rFonts w:cstheme="minorHAnsi"/>
                <w:sz w:val="20"/>
                <w:szCs w:val="20"/>
              </w:rPr>
            </w:pPr>
            <w:r w:rsidRPr="00AB59A3">
              <w:rPr>
                <w:rFonts w:cstheme="minorHAnsi"/>
                <w:sz w:val="20"/>
                <w:szCs w:val="20"/>
              </w:rPr>
              <w:t>1.6</w:t>
            </w:r>
          </w:p>
        </w:tc>
      </w:tr>
      <w:tr w:rsidR="001829DD" w:rsidRPr="00AB59A3" w14:paraId="39C57476" w14:textId="77777777" w:rsidTr="003B1128">
        <w:trPr>
          <w:trHeight w:val="220"/>
        </w:trPr>
        <w:tc>
          <w:tcPr>
            <w:tcW w:w="5000" w:type="pct"/>
            <w:gridSpan w:val="5"/>
            <w:shd w:val="clear" w:color="auto" w:fill="D9D9D9" w:themeFill="background1" w:themeFillShade="D9"/>
            <w:noWrap/>
            <w:vAlign w:val="bottom"/>
          </w:tcPr>
          <w:p w14:paraId="58E3E498" w14:textId="5C867E16" w:rsidR="001829DD" w:rsidRPr="00AB59A3" w:rsidRDefault="001829DD" w:rsidP="001829DD">
            <w:pPr>
              <w:jc w:val="center"/>
              <w:rPr>
                <w:rFonts w:cstheme="minorHAnsi"/>
                <w:b/>
                <w:bCs/>
                <w:iCs/>
                <w:sz w:val="20"/>
                <w:szCs w:val="20"/>
              </w:rPr>
            </w:pPr>
            <w:r w:rsidRPr="00AB59A3">
              <w:rPr>
                <w:rFonts w:cstheme="minorHAnsi"/>
                <w:b/>
                <w:bCs/>
                <w:iCs/>
                <w:sz w:val="20"/>
                <w:szCs w:val="20"/>
              </w:rPr>
              <w:t>Closing The Gap (CTG) identifier</w:t>
            </w:r>
          </w:p>
        </w:tc>
      </w:tr>
      <w:tr w:rsidR="001829DD" w:rsidRPr="00AB59A3" w14:paraId="1C450154" w14:textId="77777777" w:rsidTr="00183918">
        <w:trPr>
          <w:trHeight w:val="220"/>
        </w:trPr>
        <w:tc>
          <w:tcPr>
            <w:tcW w:w="2095" w:type="pct"/>
            <w:noWrap/>
          </w:tcPr>
          <w:p w14:paraId="28473987" w14:textId="77777777" w:rsidR="001829DD" w:rsidRPr="00280A62" w:rsidRDefault="001829DD" w:rsidP="001829DD">
            <w:pPr>
              <w:rPr>
                <w:rFonts w:cstheme="minorHAnsi"/>
                <w:bCs/>
                <w:sz w:val="20"/>
                <w:szCs w:val="20"/>
              </w:rPr>
            </w:pPr>
            <w:r w:rsidRPr="00280A62">
              <w:rPr>
                <w:rFonts w:cstheme="minorHAnsi"/>
                <w:bCs/>
                <w:sz w:val="20"/>
                <w:szCs w:val="20"/>
              </w:rPr>
              <w:t>No CTG</w:t>
            </w:r>
          </w:p>
        </w:tc>
        <w:tc>
          <w:tcPr>
            <w:tcW w:w="639" w:type="pct"/>
            <w:vAlign w:val="bottom"/>
          </w:tcPr>
          <w:p w14:paraId="4F76BB45" w14:textId="77777777" w:rsidR="001829DD" w:rsidRPr="00AB59A3" w:rsidRDefault="001829DD" w:rsidP="001829DD">
            <w:pPr>
              <w:jc w:val="center"/>
              <w:rPr>
                <w:rFonts w:cstheme="minorHAnsi"/>
                <w:sz w:val="20"/>
                <w:szCs w:val="20"/>
              </w:rPr>
            </w:pPr>
            <w:r w:rsidRPr="00AB59A3">
              <w:rPr>
                <w:rFonts w:cstheme="minorHAnsi"/>
                <w:sz w:val="20"/>
                <w:szCs w:val="20"/>
              </w:rPr>
              <w:t>29,592</w:t>
            </w:r>
          </w:p>
        </w:tc>
        <w:tc>
          <w:tcPr>
            <w:tcW w:w="846" w:type="pct"/>
            <w:vAlign w:val="bottom"/>
          </w:tcPr>
          <w:p w14:paraId="18FB2DFF" w14:textId="77777777" w:rsidR="001829DD" w:rsidRPr="00AB59A3" w:rsidRDefault="001829DD" w:rsidP="001829DD">
            <w:pPr>
              <w:jc w:val="center"/>
              <w:rPr>
                <w:rFonts w:cstheme="minorHAnsi"/>
                <w:sz w:val="20"/>
                <w:szCs w:val="20"/>
              </w:rPr>
            </w:pPr>
            <w:r w:rsidRPr="00AB59A3">
              <w:rPr>
                <w:rFonts w:cstheme="minorHAnsi"/>
                <w:sz w:val="20"/>
                <w:szCs w:val="20"/>
              </w:rPr>
              <w:t>98.7</w:t>
            </w:r>
          </w:p>
        </w:tc>
        <w:tc>
          <w:tcPr>
            <w:tcW w:w="564" w:type="pct"/>
            <w:vAlign w:val="bottom"/>
          </w:tcPr>
          <w:p w14:paraId="772040A3" w14:textId="77777777" w:rsidR="001829DD" w:rsidRPr="00AB59A3" w:rsidRDefault="001829DD" w:rsidP="001829DD">
            <w:pPr>
              <w:jc w:val="center"/>
              <w:rPr>
                <w:rFonts w:cstheme="minorHAnsi"/>
                <w:sz w:val="20"/>
                <w:szCs w:val="20"/>
              </w:rPr>
            </w:pPr>
            <w:r w:rsidRPr="00AB59A3">
              <w:rPr>
                <w:rFonts w:cstheme="minorHAnsi"/>
                <w:sz w:val="20"/>
                <w:szCs w:val="20"/>
              </w:rPr>
              <w:t>37,042</w:t>
            </w:r>
          </w:p>
        </w:tc>
        <w:tc>
          <w:tcPr>
            <w:tcW w:w="856" w:type="pct"/>
            <w:vAlign w:val="bottom"/>
          </w:tcPr>
          <w:p w14:paraId="2B5CA57A" w14:textId="77777777" w:rsidR="001829DD" w:rsidRPr="00AB59A3" w:rsidRDefault="001829DD" w:rsidP="001829DD">
            <w:pPr>
              <w:jc w:val="center"/>
              <w:rPr>
                <w:rFonts w:cstheme="minorHAnsi"/>
                <w:sz w:val="20"/>
                <w:szCs w:val="20"/>
              </w:rPr>
            </w:pPr>
            <w:r w:rsidRPr="00AB59A3">
              <w:rPr>
                <w:rFonts w:cstheme="minorHAnsi"/>
                <w:sz w:val="20"/>
                <w:szCs w:val="20"/>
              </w:rPr>
              <w:t>98.3</w:t>
            </w:r>
          </w:p>
        </w:tc>
      </w:tr>
      <w:tr w:rsidR="001829DD" w:rsidRPr="00AB59A3" w14:paraId="5B998A3D" w14:textId="77777777" w:rsidTr="00183918">
        <w:trPr>
          <w:trHeight w:val="220"/>
        </w:trPr>
        <w:tc>
          <w:tcPr>
            <w:tcW w:w="2095" w:type="pct"/>
            <w:noWrap/>
          </w:tcPr>
          <w:p w14:paraId="1A566B17" w14:textId="77777777" w:rsidR="001829DD" w:rsidRPr="00280A62" w:rsidRDefault="001829DD" w:rsidP="001829DD">
            <w:pPr>
              <w:rPr>
                <w:rFonts w:cstheme="minorHAnsi"/>
                <w:bCs/>
                <w:sz w:val="20"/>
                <w:szCs w:val="20"/>
              </w:rPr>
            </w:pPr>
            <w:r w:rsidRPr="00280A62">
              <w:rPr>
                <w:rFonts w:cstheme="minorHAnsi"/>
                <w:bCs/>
                <w:sz w:val="20"/>
                <w:szCs w:val="20"/>
              </w:rPr>
              <w:t>CTG</w:t>
            </w:r>
          </w:p>
        </w:tc>
        <w:tc>
          <w:tcPr>
            <w:tcW w:w="639" w:type="pct"/>
            <w:vAlign w:val="bottom"/>
          </w:tcPr>
          <w:p w14:paraId="00571326" w14:textId="77777777" w:rsidR="001829DD" w:rsidRPr="00AB59A3" w:rsidRDefault="001829DD" w:rsidP="001829DD">
            <w:pPr>
              <w:jc w:val="center"/>
              <w:rPr>
                <w:rFonts w:cstheme="minorHAnsi"/>
                <w:sz w:val="20"/>
                <w:szCs w:val="20"/>
              </w:rPr>
            </w:pPr>
            <w:r w:rsidRPr="00AB59A3">
              <w:rPr>
                <w:rFonts w:cstheme="minorHAnsi"/>
                <w:sz w:val="20"/>
                <w:szCs w:val="20"/>
              </w:rPr>
              <w:t>386</w:t>
            </w:r>
          </w:p>
        </w:tc>
        <w:tc>
          <w:tcPr>
            <w:tcW w:w="846" w:type="pct"/>
            <w:vAlign w:val="bottom"/>
          </w:tcPr>
          <w:p w14:paraId="2786385A" w14:textId="77777777" w:rsidR="001829DD" w:rsidRPr="00AB59A3" w:rsidRDefault="001829DD" w:rsidP="001829DD">
            <w:pPr>
              <w:jc w:val="center"/>
              <w:rPr>
                <w:rFonts w:cstheme="minorHAnsi"/>
                <w:sz w:val="20"/>
                <w:szCs w:val="20"/>
              </w:rPr>
            </w:pPr>
            <w:r w:rsidRPr="00AB59A3">
              <w:rPr>
                <w:rFonts w:cstheme="minorHAnsi"/>
                <w:sz w:val="20"/>
                <w:szCs w:val="20"/>
              </w:rPr>
              <w:t>1.3</w:t>
            </w:r>
          </w:p>
        </w:tc>
        <w:tc>
          <w:tcPr>
            <w:tcW w:w="564" w:type="pct"/>
            <w:vAlign w:val="bottom"/>
          </w:tcPr>
          <w:p w14:paraId="632C9A3A" w14:textId="77777777" w:rsidR="001829DD" w:rsidRPr="00AB59A3" w:rsidRDefault="001829DD" w:rsidP="001829DD">
            <w:pPr>
              <w:jc w:val="center"/>
              <w:rPr>
                <w:rFonts w:cstheme="minorHAnsi"/>
                <w:sz w:val="20"/>
                <w:szCs w:val="20"/>
              </w:rPr>
            </w:pPr>
            <w:r w:rsidRPr="00AB59A3">
              <w:rPr>
                <w:rFonts w:cstheme="minorHAnsi"/>
                <w:sz w:val="20"/>
                <w:szCs w:val="20"/>
              </w:rPr>
              <w:t>623</w:t>
            </w:r>
          </w:p>
        </w:tc>
        <w:tc>
          <w:tcPr>
            <w:tcW w:w="856" w:type="pct"/>
            <w:vAlign w:val="bottom"/>
          </w:tcPr>
          <w:p w14:paraId="4125A0E0" w14:textId="77777777" w:rsidR="001829DD" w:rsidRPr="00AB59A3" w:rsidRDefault="001829DD" w:rsidP="001829DD">
            <w:pPr>
              <w:jc w:val="center"/>
              <w:rPr>
                <w:rFonts w:cstheme="minorHAnsi"/>
                <w:sz w:val="20"/>
                <w:szCs w:val="20"/>
              </w:rPr>
            </w:pPr>
            <w:r w:rsidRPr="00AB59A3">
              <w:rPr>
                <w:rFonts w:cstheme="minorHAnsi"/>
                <w:sz w:val="20"/>
                <w:szCs w:val="20"/>
              </w:rPr>
              <w:t>1.7</w:t>
            </w:r>
          </w:p>
        </w:tc>
      </w:tr>
    </w:tbl>
    <w:p w14:paraId="2C593056" w14:textId="77777777" w:rsidR="00AB59A3" w:rsidRPr="00AB59A3" w:rsidRDefault="00AB59A3" w:rsidP="00AB59A3"/>
    <w:p w14:paraId="52353666" w14:textId="77777777" w:rsidR="00892B97" w:rsidRPr="003B73DB" w:rsidRDefault="00892B97" w:rsidP="00892B97">
      <w:pPr>
        <w:pStyle w:val="Heading2"/>
      </w:pPr>
      <w:r w:rsidRPr="003B73DB">
        <w:t xml:space="preserve">Patterns of </w:t>
      </w:r>
      <w:proofErr w:type="spellStart"/>
      <w:r w:rsidRPr="003B73DB">
        <w:t>PrEP</w:t>
      </w:r>
      <w:proofErr w:type="spellEnd"/>
      <w:r w:rsidRPr="003B73DB">
        <w:t xml:space="preserve"> utilisation</w:t>
      </w:r>
    </w:p>
    <w:p w14:paraId="5E74C5B0" w14:textId="7B5D88D5" w:rsidR="00892B97" w:rsidRPr="003B73DB" w:rsidRDefault="00892B97" w:rsidP="00892B97">
      <w:pPr>
        <w:shd w:val="clear" w:color="auto" w:fill="FFFFFF" w:themeFill="background1"/>
        <w:spacing w:before="120" w:after="240"/>
        <w:rPr>
          <w:rFonts w:eastAsia="Times New Roman" w:cstheme="minorHAnsi"/>
        </w:rPr>
      </w:pPr>
      <w:r>
        <w:rPr>
          <w:rFonts w:eastAsia="Times New Roman" w:cstheme="minorHAnsi"/>
        </w:rPr>
        <w:t xml:space="preserve">Between 1 April 2018 and </w:t>
      </w:r>
      <w:r w:rsidR="00707A0D">
        <w:rPr>
          <w:rFonts w:eastAsia="Times New Roman" w:cstheme="minorHAnsi"/>
        </w:rPr>
        <w:t>31 March 2021,</w:t>
      </w:r>
      <w:r>
        <w:rPr>
          <w:rFonts w:eastAsia="Times New Roman" w:cstheme="minorHAnsi"/>
        </w:rPr>
        <w:t xml:space="preserve"> a</w:t>
      </w:r>
      <w:r w:rsidRPr="003B73DB">
        <w:rPr>
          <w:rFonts w:eastAsia="Times New Roman" w:cstheme="minorHAnsi"/>
        </w:rPr>
        <w:t xml:space="preserve"> total of </w:t>
      </w:r>
      <w:r w:rsidRPr="00892B97">
        <w:rPr>
          <w:rFonts w:eastAsia="Times New Roman" w:cstheme="minorHAnsi"/>
        </w:rPr>
        <w:t>352,</w:t>
      </w:r>
      <w:r w:rsidR="00C82AA7">
        <w:rPr>
          <w:rFonts w:eastAsia="Times New Roman" w:cstheme="minorHAnsi"/>
        </w:rPr>
        <w:t>427</w:t>
      </w:r>
      <w:r>
        <w:rPr>
          <w:rFonts w:eastAsia="Times New Roman" w:cstheme="minorHAnsi"/>
        </w:rPr>
        <w:t xml:space="preserve"> </w:t>
      </w:r>
      <w:r w:rsidRPr="003B73DB">
        <w:rPr>
          <w:rFonts w:eastAsia="Times New Roman" w:cstheme="minorHAnsi"/>
        </w:rPr>
        <w:t xml:space="preserve">prescriptions for </w:t>
      </w:r>
      <w:proofErr w:type="spellStart"/>
      <w:r w:rsidRPr="003B73DB">
        <w:rPr>
          <w:rFonts w:eastAsia="Times New Roman" w:cstheme="minorHAnsi"/>
        </w:rPr>
        <w:t>PrEP</w:t>
      </w:r>
      <w:proofErr w:type="spellEnd"/>
      <w:r w:rsidRPr="003B73DB">
        <w:rPr>
          <w:rFonts w:eastAsia="Times New Roman" w:cstheme="minorHAnsi"/>
        </w:rPr>
        <w:t xml:space="preserve"> were </w:t>
      </w:r>
      <w:r>
        <w:rPr>
          <w:rFonts w:eastAsia="Times New Roman" w:cstheme="minorHAnsi"/>
        </w:rPr>
        <w:t>dispensed</w:t>
      </w:r>
      <w:r w:rsidRPr="003B73DB">
        <w:rPr>
          <w:rFonts w:eastAsia="Times New Roman" w:cstheme="minorHAnsi"/>
        </w:rPr>
        <w:t xml:space="preserve"> for </w:t>
      </w:r>
      <w:r>
        <w:rPr>
          <w:rFonts w:eastAsia="Times New Roman" w:cstheme="minorHAnsi"/>
        </w:rPr>
        <w:t>44,303</w:t>
      </w:r>
      <w:r w:rsidRPr="003B73DB">
        <w:rPr>
          <w:rFonts w:eastAsia="Times New Roman" w:cstheme="minorHAnsi"/>
        </w:rPr>
        <w:t xml:space="preserve"> patients. The mean average number of scripts per patient was </w:t>
      </w:r>
      <w:r w:rsidR="000453C6">
        <w:rPr>
          <w:rFonts w:eastAsia="Times New Roman" w:cstheme="minorHAnsi"/>
        </w:rPr>
        <w:t>8.0</w:t>
      </w:r>
      <w:r w:rsidRPr="003B73DB">
        <w:rPr>
          <w:rFonts w:eastAsia="Times New Roman" w:cstheme="minorHAnsi"/>
        </w:rPr>
        <w:t xml:space="preserve"> (95% CI: </w:t>
      </w:r>
      <w:r w:rsidR="000453C6">
        <w:rPr>
          <w:rFonts w:eastAsia="Times New Roman" w:cstheme="minorHAnsi"/>
        </w:rPr>
        <w:t>7.9</w:t>
      </w:r>
      <w:r w:rsidRPr="003B73DB">
        <w:rPr>
          <w:rFonts w:eastAsia="Times New Roman" w:cstheme="minorHAnsi"/>
        </w:rPr>
        <w:t>–</w:t>
      </w:r>
      <w:r w:rsidR="000453C6">
        <w:rPr>
          <w:rFonts w:eastAsia="Times New Roman" w:cstheme="minorHAnsi"/>
        </w:rPr>
        <w:t>8.0</w:t>
      </w:r>
      <w:r w:rsidRPr="003B73DB">
        <w:rPr>
          <w:rFonts w:eastAsia="Times New Roman" w:cstheme="minorHAnsi"/>
        </w:rPr>
        <w:t>) over the 3-year study period</w:t>
      </w:r>
      <w:r w:rsidR="000453C6">
        <w:rPr>
          <w:rFonts w:eastAsia="Times New Roman" w:cstheme="minorHAnsi"/>
        </w:rPr>
        <w:t xml:space="preserve"> </w:t>
      </w:r>
      <w:r w:rsidRPr="003B73DB">
        <w:rPr>
          <w:rFonts w:eastAsia="Times New Roman" w:cstheme="minorHAnsi"/>
        </w:rPr>
        <w:t>(Table 7). To account for differences in available follow-up for patients</w:t>
      </w:r>
      <w:r w:rsidR="000453C6">
        <w:rPr>
          <w:rFonts w:eastAsia="Times New Roman" w:cstheme="minorHAnsi"/>
        </w:rPr>
        <w:t xml:space="preserve"> from their first prescription for </w:t>
      </w:r>
      <w:proofErr w:type="spellStart"/>
      <w:r w:rsidR="000453C6">
        <w:rPr>
          <w:rFonts w:eastAsia="Times New Roman" w:cstheme="minorHAnsi"/>
        </w:rPr>
        <w:t>PrEP</w:t>
      </w:r>
      <w:proofErr w:type="spellEnd"/>
      <w:r w:rsidR="000453C6">
        <w:rPr>
          <w:rFonts w:eastAsia="Times New Roman" w:cstheme="minorHAnsi"/>
        </w:rPr>
        <w:t xml:space="preserve"> until the end of the study period, or first prescription for another antiretroviral for HIV (indicating an HIV diagnosis)</w:t>
      </w:r>
      <w:r w:rsidRPr="003B73DB">
        <w:rPr>
          <w:rFonts w:eastAsia="Times New Roman" w:cstheme="minorHAnsi"/>
        </w:rPr>
        <w:t xml:space="preserve">, the average number of scripts was also calculated per person-year at </w:t>
      </w:r>
      <w:r w:rsidR="000453C6">
        <w:rPr>
          <w:rFonts w:eastAsia="Times New Roman" w:cstheme="minorHAnsi"/>
        </w:rPr>
        <w:t>4.4</w:t>
      </w:r>
      <w:r w:rsidRPr="003B73DB">
        <w:rPr>
          <w:rFonts w:eastAsia="Times New Roman" w:cstheme="minorHAnsi"/>
        </w:rPr>
        <w:t xml:space="preserve"> scripts for </w:t>
      </w:r>
      <w:proofErr w:type="spellStart"/>
      <w:r w:rsidRPr="003B73DB">
        <w:rPr>
          <w:rFonts w:eastAsia="Times New Roman" w:cstheme="minorHAnsi"/>
        </w:rPr>
        <w:t>PrEP</w:t>
      </w:r>
      <w:proofErr w:type="spellEnd"/>
      <w:r w:rsidRPr="003B73DB">
        <w:rPr>
          <w:rFonts w:eastAsia="Times New Roman" w:cstheme="minorHAnsi"/>
        </w:rPr>
        <w:t xml:space="preserve"> per person-year</w:t>
      </w:r>
      <w:r w:rsidR="000453C6">
        <w:rPr>
          <w:rFonts w:eastAsia="Times New Roman" w:cstheme="minorHAnsi"/>
        </w:rPr>
        <w:t xml:space="preserve"> (Table </w:t>
      </w:r>
      <w:r w:rsidR="000B4E32">
        <w:rPr>
          <w:rFonts w:eastAsia="Times New Roman" w:cstheme="minorHAnsi"/>
        </w:rPr>
        <w:t>7)</w:t>
      </w:r>
      <w:r w:rsidRPr="003B73DB">
        <w:rPr>
          <w:rFonts w:eastAsia="Times New Roman" w:cstheme="minorHAnsi"/>
        </w:rPr>
        <w:t xml:space="preserve">. Assuming one prescription equates to one month’s supply, this </w:t>
      </w:r>
      <w:r w:rsidR="00B1074B">
        <w:rPr>
          <w:rFonts w:eastAsia="Times New Roman" w:cstheme="minorHAnsi"/>
        </w:rPr>
        <w:t>represents</w:t>
      </w:r>
      <w:r w:rsidRPr="003B73DB">
        <w:rPr>
          <w:rFonts w:eastAsia="Times New Roman" w:cstheme="minorHAnsi"/>
        </w:rPr>
        <w:t xml:space="preserve"> a medication possession ratio (MPR) of </w:t>
      </w:r>
      <w:r w:rsidR="000453C6">
        <w:rPr>
          <w:rFonts w:eastAsia="Times New Roman" w:cstheme="minorHAnsi"/>
        </w:rPr>
        <w:t>36.7</w:t>
      </w:r>
      <w:r w:rsidRPr="003B73DB">
        <w:rPr>
          <w:rFonts w:eastAsia="Times New Roman" w:cstheme="minorHAnsi"/>
        </w:rPr>
        <w:t xml:space="preserve">%. </w:t>
      </w:r>
    </w:p>
    <w:p w14:paraId="5D49EF85" w14:textId="00A5B87C" w:rsidR="00AC45AF" w:rsidRPr="00AC45AF" w:rsidRDefault="00892B97" w:rsidP="000453C6">
      <w:pPr>
        <w:shd w:val="clear" w:color="auto" w:fill="FFFFFF" w:themeFill="background1"/>
        <w:spacing w:before="120" w:after="240"/>
        <w:rPr>
          <w:rFonts w:ascii="Calibri" w:eastAsia="Calibri" w:hAnsi="Calibri" w:cs="Times New Roman"/>
          <w:sz w:val="22"/>
          <w:szCs w:val="22"/>
          <w:lang w:eastAsia="en-US"/>
        </w:rPr>
      </w:pPr>
      <w:r w:rsidRPr="003B73DB">
        <w:rPr>
          <w:rFonts w:eastAsia="Times New Roman" w:cstheme="minorHAnsi"/>
        </w:rPr>
        <w:t xml:space="preserve">The mean duration of </w:t>
      </w:r>
      <w:proofErr w:type="spellStart"/>
      <w:r w:rsidRPr="003B73DB">
        <w:rPr>
          <w:rFonts w:eastAsia="Times New Roman" w:cstheme="minorHAnsi"/>
        </w:rPr>
        <w:t>PrEP</w:t>
      </w:r>
      <w:proofErr w:type="spellEnd"/>
      <w:r w:rsidRPr="003B73DB">
        <w:rPr>
          <w:rFonts w:eastAsia="Times New Roman" w:cstheme="minorHAnsi"/>
        </w:rPr>
        <w:t xml:space="preserve"> </w:t>
      </w:r>
      <w:r w:rsidR="00BE4A10">
        <w:rPr>
          <w:rFonts w:eastAsia="Times New Roman" w:cstheme="minorHAnsi"/>
        </w:rPr>
        <w:t xml:space="preserve">use </w:t>
      </w:r>
      <w:r w:rsidRPr="003B73DB">
        <w:rPr>
          <w:rFonts w:eastAsia="Times New Roman" w:cstheme="minorHAnsi"/>
        </w:rPr>
        <w:t xml:space="preserve">was </w:t>
      </w:r>
      <w:r w:rsidR="000453C6">
        <w:rPr>
          <w:rFonts w:eastAsia="Times New Roman" w:cstheme="minorHAnsi"/>
        </w:rPr>
        <w:t>1.8 years</w:t>
      </w:r>
      <w:r w:rsidR="00922196">
        <w:rPr>
          <w:rFonts w:eastAsia="Times New Roman" w:cstheme="minorHAnsi"/>
        </w:rPr>
        <w:t xml:space="preserve">, similar to the </w:t>
      </w:r>
      <w:proofErr w:type="spellStart"/>
      <w:r w:rsidR="00922196">
        <w:rPr>
          <w:rFonts w:eastAsia="Times New Roman" w:cstheme="minorHAnsi"/>
        </w:rPr>
        <w:t>MedicineInsight</w:t>
      </w:r>
      <w:proofErr w:type="spellEnd"/>
      <w:r w:rsidR="00922196">
        <w:rPr>
          <w:rFonts w:eastAsia="Times New Roman" w:cstheme="minorHAnsi"/>
        </w:rPr>
        <w:t xml:space="preserve"> report at 1.5 years</w:t>
      </w:r>
      <w:r w:rsidRPr="003B73DB">
        <w:rPr>
          <w:rFonts w:eastAsia="Times New Roman" w:cstheme="minorHAnsi"/>
        </w:rPr>
        <w:t xml:space="preserve">. Among </w:t>
      </w:r>
      <w:r w:rsidR="000453C6" w:rsidRPr="00557697">
        <w:rPr>
          <w:rFonts w:eastAsia="Times New Roman" w:cstheme="minorHAnsi"/>
        </w:rPr>
        <w:t>29,56</w:t>
      </w:r>
      <w:r w:rsidR="00055413">
        <w:rPr>
          <w:rFonts w:eastAsia="Times New Roman" w:cstheme="minorHAnsi"/>
        </w:rPr>
        <w:t>7</w:t>
      </w:r>
      <w:r w:rsidR="000453C6" w:rsidRPr="00AC45AF">
        <w:rPr>
          <w:rFonts w:ascii="Arial Narrow" w:eastAsia="Calibri" w:hAnsi="Arial Narrow" w:cs="Times New Roman"/>
          <w:i/>
          <w:sz w:val="18"/>
          <w:szCs w:val="18"/>
          <w:lang w:eastAsia="en-US"/>
        </w:rPr>
        <w:t xml:space="preserve"> </w:t>
      </w:r>
      <w:r w:rsidRPr="003B73DB">
        <w:rPr>
          <w:rFonts w:eastAsia="Times New Roman" w:cstheme="minorHAnsi"/>
        </w:rPr>
        <w:t>patients identified as having a gap in therapy</w:t>
      </w:r>
      <w:r w:rsidR="000453C6">
        <w:rPr>
          <w:rFonts w:eastAsia="Times New Roman" w:cstheme="minorHAnsi"/>
        </w:rPr>
        <w:t xml:space="preserve"> &gt;21 days</w:t>
      </w:r>
      <w:r w:rsidRPr="003B73DB">
        <w:rPr>
          <w:rFonts w:eastAsia="Times New Roman" w:cstheme="minorHAnsi"/>
        </w:rPr>
        <w:t xml:space="preserve">, the mean time to first discontinuation of </w:t>
      </w:r>
      <w:proofErr w:type="spellStart"/>
      <w:r w:rsidRPr="003B73DB">
        <w:rPr>
          <w:rFonts w:eastAsia="Times New Roman" w:cstheme="minorHAnsi"/>
        </w:rPr>
        <w:t>PrEP</w:t>
      </w:r>
      <w:proofErr w:type="spellEnd"/>
      <w:r w:rsidRPr="003B73DB">
        <w:rPr>
          <w:rFonts w:eastAsia="Times New Roman" w:cstheme="minorHAnsi"/>
        </w:rPr>
        <w:t xml:space="preserve"> was </w:t>
      </w:r>
      <w:r w:rsidR="000453C6">
        <w:rPr>
          <w:rFonts w:eastAsia="Times New Roman" w:cstheme="minorHAnsi"/>
        </w:rPr>
        <w:t>110</w:t>
      </w:r>
      <w:r w:rsidRPr="003B73DB">
        <w:rPr>
          <w:rFonts w:eastAsia="Times New Roman" w:cstheme="minorHAnsi"/>
        </w:rPr>
        <w:t xml:space="preserve"> days</w:t>
      </w:r>
      <w:r w:rsidR="00865FD3">
        <w:rPr>
          <w:rFonts w:eastAsia="Times New Roman" w:cstheme="minorHAnsi"/>
        </w:rPr>
        <w:t xml:space="preserve">. This finding </w:t>
      </w:r>
      <w:r w:rsidR="008405A6">
        <w:rPr>
          <w:rFonts w:eastAsia="Times New Roman" w:cstheme="minorHAnsi"/>
        </w:rPr>
        <w:t xml:space="preserve">contrasts with the </w:t>
      </w:r>
      <w:proofErr w:type="spellStart"/>
      <w:r w:rsidR="008405A6">
        <w:rPr>
          <w:rFonts w:eastAsia="Times New Roman" w:cstheme="minorHAnsi"/>
        </w:rPr>
        <w:t>MedicineInsight</w:t>
      </w:r>
      <w:proofErr w:type="spellEnd"/>
      <w:r w:rsidR="008405A6">
        <w:rPr>
          <w:rFonts w:eastAsia="Times New Roman" w:cstheme="minorHAnsi"/>
        </w:rPr>
        <w:t xml:space="preserve"> report which found the mean time to first discontinuation to be</w:t>
      </w:r>
      <w:r w:rsidR="00252021">
        <w:rPr>
          <w:rFonts w:eastAsia="Times New Roman" w:cstheme="minorHAnsi"/>
        </w:rPr>
        <w:t xml:space="preserve"> </w:t>
      </w:r>
      <w:r w:rsidR="00865FD3">
        <w:rPr>
          <w:rFonts w:eastAsia="Times New Roman" w:cstheme="minorHAnsi"/>
        </w:rPr>
        <w:t>307 days</w:t>
      </w:r>
      <w:r w:rsidR="008405A6">
        <w:rPr>
          <w:rFonts w:eastAsia="Times New Roman" w:cstheme="minorHAnsi"/>
        </w:rPr>
        <w:t>. This could be explained by difference</w:t>
      </w:r>
      <w:r w:rsidR="001C64AB">
        <w:rPr>
          <w:rFonts w:eastAsia="Times New Roman" w:cstheme="minorHAnsi"/>
        </w:rPr>
        <w:t>s</w:t>
      </w:r>
      <w:r w:rsidR="008405A6">
        <w:rPr>
          <w:rFonts w:eastAsia="Times New Roman" w:cstheme="minorHAnsi"/>
        </w:rPr>
        <w:t xml:space="preserve"> between </w:t>
      </w:r>
      <w:r w:rsidR="00906C03">
        <w:rPr>
          <w:rFonts w:eastAsia="Times New Roman" w:cstheme="minorHAnsi"/>
        </w:rPr>
        <w:t xml:space="preserve">dispensing </w:t>
      </w:r>
      <w:r w:rsidR="001C64AB">
        <w:rPr>
          <w:rFonts w:eastAsia="Times New Roman" w:cstheme="minorHAnsi"/>
        </w:rPr>
        <w:t>and</w:t>
      </w:r>
      <w:r w:rsidR="00906C03">
        <w:rPr>
          <w:rFonts w:eastAsia="Times New Roman" w:cstheme="minorHAnsi"/>
        </w:rPr>
        <w:t xml:space="preserve"> prescribing information. </w:t>
      </w:r>
      <w:r w:rsidRPr="003B73DB">
        <w:rPr>
          <w:rFonts w:eastAsia="Times New Roman" w:cstheme="minorHAnsi"/>
        </w:rPr>
        <w:t xml:space="preserve"> </w:t>
      </w:r>
    </w:p>
    <w:p w14:paraId="08814743" w14:textId="77777777" w:rsidR="00D27E2F" w:rsidRDefault="00D27E2F" w:rsidP="000453C6">
      <w:pPr>
        <w:rPr>
          <w:b/>
        </w:rPr>
      </w:pPr>
    </w:p>
    <w:p w14:paraId="6AC48775" w14:textId="77777777" w:rsidR="00D27E2F" w:rsidRDefault="00D27E2F" w:rsidP="000453C6">
      <w:pPr>
        <w:rPr>
          <w:b/>
        </w:rPr>
      </w:pPr>
    </w:p>
    <w:p w14:paraId="1FD3363F" w14:textId="77777777" w:rsidR="00D27E2F" w:rsidRDefault="00D27E2F" w:rsidP="000453C6">
      <w:pPr>
        <w:rPr>
          <w:b/>
        </w:rPr>
      </w:pPr>
    </w:p>
    <w:p w14:paraId="7908A0C0" w14:textId="108D827A" w:rsidR="00AC45AF" w:rsidRPr="00AC45AF" w:rsidRDefault="00AC45AF" w:rsidP="000453C6">
      <w:pPr>
        <w:rPr>
          <w:rFonts w:ascii="Calibri Light" w:eastAsia="Times New Roman" w:hAnsi="Calibri Light" w:cs="Times New Roman"/>
          <w:b/>
          <w:color w:val="2F5496"/>
        </w:rPr>
      </w:pPr>
      <w:r w:rsidRPr="000453C6">
        <w:rPr>
          <w:b/>
        </w:rPr>
        <w:lastRenderedPageBreak/>
        <w:t xml:space="preserve">Table </w:t>
      </w:r>
      <w:r w:rsidR="000B4E32">
        <w:rPr>
          <w:b/>
        </w:rPr>
        <w:t>7</w:t>
      </w:r>
      <w:r w:rsidRPr="000453C6">
        <w:rPr>
          <w:b/>
        </w:rPr>
        <w:t xml:space="preserve">: </w:t>
      </w:r>
      <w:bookmarkStart w:id="19" w:name="_Toc19192759"/>
      <w:bookmarkStart w:id="20" w:name="_Toc22069690"/>
      <w:bookmarkStart w:id="21" w:name="_Toc22090464"/>
      <w:r w:rsidRPr="000453C6">
        <w:rPr>
          <w:b/>
        </w:rPr>
        <w:t xml:space="preserve">Average number of </w:t>
      </w:r>
      <w:r w:rsidR="000453C6">
        <w:rPr>
          <w:b/>
        </w:rPr>
        <w:t xml:space="preserve">prescriptions for </w:t>
      </w:r>
      <w:proofErr w:type="spellStart"/>
      <w:r w:rsidRPr="000453C6">
        <w:rPr>
          <w:b/>
        </w:rPr>
        <w:t>PrEP</w:t>
      </w:r>
      <w:proofErr w:type="spellEnd"/>
      <w:r w:rsidRPr="000453C6">
        <w:rPr>
          <w:b/>
        </w:rPr>
        <w:t xml:space="preserve"> </w:t>
      </w:r>
      <w:r w:rsidR="000453C6">
        <w:rPr>
          <w:b/>
        </w:rPr>
        <w:t>dispensed</w:t>
      </w:r>
      <w:r w:rsidRPr="000453C6">
        <w:rPr>
          <w:b/>
        </w:rPr>
        <w:t xml:space="preserve"> between 1 April 2018 and 31 March 2021</w:t>
      </w:r>
      <w:bookmarkEnd w:id="19"/>
      <w:bookmarkEnd w:id="20"/>
      <w:bookmarkEnd w:id="21"/>
    </w:p>
    <w:tbl>
      <w:tblPr>
        <w:tblStyle w:val="TableNPSstandard1"/>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5023"/>
        <w:gridCol w:w="1902"/>
        <w:gridCol w:w="2022"/>
      </w:tblGrid>
      <w:tr w:rsidR="00F91129" w:rsidRPr="00AC45AF" w14:paraId="779BAD93" w14:textId="77777777" w:rsidTr="00E61723">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2807" w:type="pct"/>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noWrap/>
            <w:vAlign w:val="top"/>
            <w:hideMark/>
          </w:tcPr>
          <w:p w14:paraId="5B0BF0BE" w14:textId="77777777" w:rsidR="00AC45AF" w:rsidRPr="00AC45AF" w:rsidRDefault="00AC45AF" w:rsidP="00AC45AF">
            <w:pPr>
              <w:rPr>
                <w:rFonts w:ascii="Calibri" w:hAnsi="Calibri" w:cs="Calibri"/>
                <w:sz w:val="20"/>
                <w:szCs w:val="20"/>
              </w:rPr>
            </w:pPr>
            <w:r w:rsidRPr="00AC45AF">
              <w:rPr>
                <w:rFonts w:ascii="Calibri" w:eastAsia="Calibri" w:hAnsi="Calibri" w:cs="Calibri"/>
                <w:sz w:val="20"/>
                <w:szCs w:val="20"/>
              </w:rPr>
              <w:t>Characteristic</w:t>
            </w:r>
          </w:p>
        </w:tc>
        <w:tc>
          <w:tcPr>
            <w:tcW w:w="2193" w:type="pct"/>
            <w:gridSpan w:val="2"/>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vAlign w:val="top"/>
          </w:tcPr>
          <w:p w14:paraId="741F80C3" w14:textId="538962F0" w:rsidR="00AC45AF" w:rsidRPr="00AC45AF" w:rsidRDefault="00AC45AF" w:rsidP="00AC45AF">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AC45AF">
              <w:rPr>
                <w:rFonts w:ascii="Calibri" w:eastAsia="Calibri" w:hAnsi="Calibri" w:cs="Calibri"/>
                <w:sz w:val="20"/>
                <w:szCs w:val="20"/>
              </w:rPr>
              <w:t>2018</w:t>
            </w:r>
            <w:r w:rsidR="00125751">
              <w:rPr>
                <w:rFonts w:ascii="Calibri" w:eastAsia="Calibri" w:hAnsi="Calibri" w:cs="Calibri"/>
                <w:sz w:val="20"/>
                <w:szCs w:val="20"/>
              </w:rPr>
              <w:t>–</w:t>
            </w:r>
            <w:r w:rsidRPr="00AC45AF">
              <w:rPr>
                <w:rFonts w:ascii="Calibri" w:eastAsia="Calibri" w:hAnsi="Calibri" w:cs="Calibri"/>
                <w:sz w:val="20"/>
                <w:szCs w:val="20"/>
              </w:rPr>
              <w:t xml:space="preserve">2021 </w:t>
            </w:r>
            <w:proofErr w:type="spellStart"/>
            <w:r w:rsidRPr="00AC45AF">
              <w:rPr>
                <w:rFonts w:ascii="Calibri" w:eastAsia="Calibri" w:hAnsi="Calibri" w:cs="Calibri"/>
                <w:sz w:val="20"/>
                <w:szCs w:val="20"/>
              </w:rPr>
              <w:t>PrEP</w:t>
            </w:r>
            <w:proofErr w:type="spellEnd"/>
            <w:r w:rsidRPr="00AC45AF">
              <w:rPr>
                <w:rFonts w:ascii="Calibri" w:eastAsia="Calibri" w:hAnsi="Calibri" w:cs="Calibri"/>
                <w:sz w:val="20"/>
                <w:szCs w:val="20"/>
              </w:rPr>
              <w:t xml:space="preserve"> population</w:t>
            </w:r>
          </w:p>
        </w:tc>
      </w:tr>
      <w:tr w:rsidR="003C136F" w:rsidRPr="00AC45AF" w14:paraId="1B882085"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vMerge/>
            <w:shd w:val="clear" w:color="auto" w:fill="BFBFBF"/>
            <w:hideMark/>
          </w:tcPr>
          <w:p w14:paraId="2A5EE09B" w14:textId="77777777" w:rsidR="00AC45AF" w:rsidRPr="00AC45AF" w:rsidRDefault="00AC45AF" w:rsidP="00AC45AF">
            <w:pPr>
              <w:rPr>
                <w:rFonts w:ascii="Calibri" w:hAnsi="Calibri" w:cs="Calibri"/>
                <w:sz w:val="20"/>
                <w:szCs w:val="20"/>
              </w:rPr>
            </w:pPr>
          </w:p>
        </w:tc>
        <w:tc>
          <w:tcPr>
            <w:tcW w:w="1063" w:type="pct"/>
            <w:shd w:val="clear" w:color="auto" w:fill="BFBFBF"/>
          </w:tcPr>
          <w:p w14:paraId="14DB6C0F" w14:textId="77777777" w:rsidR="00AC45AF" w:rsidRPr="00AC45AF" w:rsidRDefault="00AC45AF" w:rsidP="00AC45A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20"/>
                <w:szCs w:val="20"/>
              </w:rPr>
            </w:pPr>
            <w:r w:rsidRPr="00AC45AF">
              <w:rPr>
                <w:rFonts w:ascii="Calibri" w:eastAsia="Calibri" w:hAnsi="Calibri" w:cs="Calibri"/>
                <w:b/>
                <w:sz w:val="20"/>
                <w:szCs w:val="20"/>
              </w:rPr>
              <w:t>Number</w:t>
            </w:r>
          </w:p>
        </w:tc>
        <w:tc>
          <w:tcPr>
            <w:tcW w:w="1130" w:type="pct"/>
            <w:shd w:val="clear" w:color="auto" w:fill="BFBFBF"/>
          </w:tcPr>
          <w:p w14:paraId="40CD3572" w14:textId="77777777" w:rsidR="00AC45AF" w:rsidRPr="00AC45AF" w:rsidRDefault="00AC45AF" w:rsidP="00AC45A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20"/>
                <w:szCs w:val="20"/>
              </w:rPr>
            </w:pPr>
            <w:r w:rsidRPr="00AC45AF">
              <w:rPr>
                <w:rFonts w:ascii="Calibri" w:eastAsia="Calibri" w:hAnsi="Calibri" w:cs="Calibri"/>
                <w:b/>
                <w:sz w:val="20"/>
                <w:szCs w:val="20"/>
              </w:rPr>
              <w:t>95% CI</w:t>
            </w:r>
          </w:p>
        </w:tc>
      </w:tr>
      <w:tr w:rsidR="003C136F" w:rsidRPr="00AC45AF" w14:paraId="58A43E01"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78560FA3" w14:textId="5A9874A5" w:rsidR="000453C6" w:rsidRPr="00AC45AF" w:rsidRDefault="000453C6" w:rsidP="00AC45AF">
            <w:pPr>
              <w:rPr>
                <w:rFonts w:ascii="Calibri" w:eastAsia="Calibri" w:hAnsi="Calibri" w:cs="Calibri"/>
                <w:i/>
                <w:sz w:val="20"/>
                <w:szCs w:val="20"/>
              </w:rPr>
            </w:pPr>
            <w:r>
              <w:rPr>
                <w:rFonts w:ascii="Calibri" w:eastAsia="Calibri" w:hAnsi="Calibri" w:cs="Calibri"/>
                <w:i/>
                <w:sz w:val="20"/>
                <w:szCs w:val="20"/>
              </w:rPr>
              <w:t xml:space="preserve">Number of prescriptions for </w:t>
            </w:r>
            <w:proofErr w:type="spellStart"/>
            <w:r>
              <w:rPr>
                <w:rFonts w:ascii="Calibri" w:eastAsia="Calibri" w:hAnsi="Calibri" w:cs="Calibri"/>
                <w:i/>
                <w:sz w:val="20"/>
                <w:szCs w:val="20"/>
              </w:rPr>
              <w:t>PrEP</w:t>
            </w:r>
            <w:proofErr w:type="spellEnd"/>
          </w:p>
        </w:tc>
        <w:tc>
          <w:tcPr>
            <w:tcW w:w="1063" w:type="pct"/>
          </w:tcPr>
          <w:p w14:paraId="18A2E19E" w14:textId="23980C20" w:rsidR="000453C6" w:rsidRPr="00AC45AF" w:rsidRDefault="006A6739" w:rsidP="00AC45AF">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6A6739">
              <w:rPr>
                <w:rFonts w:ascii="Calibri" w:eastAsia="Calibri" w:hAnsi="Calibri" w:cs="Calibri"/>
                <w:sz w:val="20"/>
                <w:szCs w:val="20"/>
              </w:rPr>
              <w:t>352,427</w:t>
            </w:r>
          </w:p>
        </w:tc>
        <w:tc>
          <w:tcPr>
            <w:tcW w:w="1130" w:type="pct"/>
          </w:tcPr>
          <w:p w14:paraId="3BB6388D" w14:textId="77777777" w:rsidR="000453C6" w:rsidRPr="00AC45AF" w:rsidRDefault="000453C6" w:rsidP="00AC45A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3C136F" w:rsidRPr="00AC45AF" w14:paraId="369D2F47"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50545A71" w14:textId="77777777" w:rsidR="00AC45AF" w:rsidRPr="00AC45AF" w:rsidRDefault="00AC45AF" w:rsidP="00AC45AF">
            <w:pPr>
              <w:rPr>
                <w:rFonts w:ascii="Calibri" w:eastAsia="Calibri" w:hAnsi="Calibri" w:cs="Calibri"/>
                <w:i/>
                <w:sz w:val="20"/>
                <w:szCs w:val="20"/>
              </w:rPr>
            </w:pPr>
            <w:r w:rsidRPr="00AC45AF">
              <w:rPr>
                <w:rFonts w:ascii="Calibri" w:eastAsia="Calibri" w:hAnsi="Calibri" w:cs="Calibri"/>
                <w:i/>
                <w:sz w:val="20"/>
                <w:szCs w:val="20"/>
              </w:rPr>
              <w:t>Number of individuals</w:t>
            </w:r>
          </w:p>
        </w:tc>
        <w:tc>
          <w:tcPr>
            <w:tcW w:w="1063" w:type="pct"/>
          </w:tcPr>
          <w:p w14:paraId="4F1E8FDE" w14:textId="77777777" w:rsidR="00AC45AF" w:rsidRPr="00AC45AF" w:rsidRDefault="00AC45AF" w:rsidP="00AC45AF">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iCs/>
                <w:sz w:val="20"/>
                <w:szCs w:val="20"/>
              </w:rPr>
            </w:pPr>
            <w:r w:rsidRPr="00AC45AF">
              <w:rPr>
                <w:rFonts w:ascii="Calibri" w:eastAsia="Calibri" w:hAnsi="Calibri" w:cs="Calibri"/>
                <w:sz w:val="20"/>
                <w:szCs w:val="20"/>
              </w:rPr>
              <w:t>44,303</w:t>
            </w:r>
          </w:p>
        </w:tc>
        <w:tc>
          <w:tcPr>
            <w:tcW w:w="1130" w:type="pct"/>
          </w:tcPr>
          <w:p w14:paraId="62822A49" w14:textId="77777777" w:rsidR="00AC45AF" w:rsidRPr="00AC45AF" w:rsidRDefault="00AC45AF" w:rsidP="00AC45A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3C136F" w:rsidRPr="00AC45AF" w14:paraId="50CC73C2"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472B7AD4" w14:textId="77777777" w:rsidR="00AC45AF" w:rsidRPr="00AC45AF" w:rsidRDefault="00AC45AF" w:rsidP="00AC45AF">
            <w:pPr>
              <w:rPr>
                <w:rFonts w:ascii="Calibri" w:eastAsia="Calibri" w:hAnsi="Calibri" w:cs="Calibri"/>
                <w:i/>
                <w:sz w:val="20"/>
                <w:szCs w:val="20"/>
              </w:rPr>
            </w:pPr>
            <w:r w:rsidRPr="00AC45AF">
              <w:rPr>
                <w:rFonts w:ascii="Calibri" w:hAnsi="Calibri" w:cs="Calibri"/>
                <w:sz w:val="20"/>
                <w:szCs w:val="20"/>
              </w:rPr>
              <w:t xml:space="preserve">Person-years </w:t>
            </w:r>
          </w:p>
        </w:tc>
        <w:tc>
          <w:tcPr>
            <w:tcW w:w="1063" w:type="pct"/>
          </w:tcPr>
          <w:p w14:paraId="6A13EE28" w14:textId="77777777" w:rsidR="00AC45AF" w:rsidRPr="00AC45AF" w:rsidRDefault="00AC45AF" w:rsidP="00AC45A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p>
        </w:tc>
        <w:tc>
          <w:tcPr>
            <w:tcW w:w="1130" w:type="pct"/>
          </w:tcPr>
          <w:p w14:paraId="19A457E4" w14:textId="77777777" w:rsidR="00AC45AF" w:rsidRPr="00AC45AF" w:rsidRDefault="00AC45AF" w:rsidP="00AC45A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3C136F" w:rsidRPr="00AC45AF" w14:paraId="12537813"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4E81C094" w14:textId="77777777" w:rsidR="00AC45AF" w:rsidRPr="00DC7658" w:rsidRDefault="00AC45AF" w:rsidP="00AC45AF">
            <w:pPr>
              <w:rPr>
                <w:rFonts w:ascii="Calibri" w:hAnsi="Calibri" w:cs="Calibri"/>
                <w:b w:val="0"/>
                <w:bCs/>
                <w:i/>
                <w:sz w:val="20"/>
                <w:szCs w:val="20"/>
              </w:rPr>
            </w:pPr>
            <w:r w:rsidRPr="00DC7658">
              <w:rPr>
                <w:rFonts w:ascii="Calibri" w:hAnsi="Calibri" w:cs="Calibri"/>
                <w:b w:val="0"/>
                <w:bCs/>
                <w:i/>
                <w:sz w:val="20"/>
                <w:szCs w:val="20"/>
              </w:rPr>
              <w:t>Total</w:t>
            </w:r>
          </w:p>
        </w:tc>
        <w:tc>
          <w:tcPr>
            <w:tcW w:w="1063" w:type="pct"/>
          </w:tcPr>
          <w:p w14:paraId="62C5C535" w14:textId="24C19668" w:rsidR="00AC45AF" w:rsidRPr="00AC45AF" w:rsidRDefault="00AC45AF" w:rsidP="00AC45AF">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C45AF">
              <w:rPr>
                <w:rFonts w:ascii="Calibri" w:hAnsi="Calibri" w:cs="Calibri"/>
                <w:sz w:val="20"/>
                <w:szCs w:val="20"/>
              </w:rPr>
              <w:t>80,77</w:t>
            </w:r>
            <w:r w:rsidR="00DA58B7">
              <w:rPr>
                <w:rFonts w:ascii="Calibri" w:hAnsi="Calibri" w:cs="Calibri"/>
                <w:sz w:val="20"/>
                <w:szCs w:val="20"/>
              </w:rPr>
              <w:t>3</w:t>
            </w:r>
          </w:p>
        </w:tc>
        <w:tc>
          <w:tcPr>
            <w:tcW w:w="1130" w:type="pct"/>
          </w:tcPr>
          <w:p w14:paraId="582B5B1E" w14:textId="77777777" w:rsidR="00AC45AF" w:rsidRPr="00AC45AF" w:rsidRDefault="00AC45AF" w:rsidP="00AC45AF">
            <w:pPr>
              <w:spacing w:line="264"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9"/>
                <w:szCs w:val="19"/>
              </w:rPr>
            </w:pPr>
          </w:p>
        </w:tc>
      </w:tr>
      <w:tr w:rsidR="003C136F" w:rsidRPr="00AC45AF" w14:paraId="58407170"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27323324" w14:textId="77777777" w:rsidR="00AC45AF" w:rsidRPr="00DC7658" w:rsidRDefault="00AC45AF" w:rsidP="00AC45AF">
            <w:pPr>
              <w:rPr>
                <w:rFonts w:ascii="Calibri" w:hAnsi="Calibri" w:cs="Calibri"/>
                <w:b w:val="0"/>
                <w:bCs/>
                <w:i/>
                <w:sz w:val="20"/>
                <w:szCs w:val="20"/>
              </w:rPr>
            </w:pPr>
            <w:r w:rsidRPr="00DC7658">
              <w:rPr>
                <w:rFonts w:ascii="Calibri" w:hAnsi="Calibri" w:cs="Calibri"/>
                <w:b w:val="0"/>
                <w:bCs/>
                <w:i/>
                <w:sz w:val="20"/>
                <w:szCs w:val="20"/>
              </w:rPr>
              <w:t>Mean per patient</w:t>
            </w:r>
          </w:p>
        </w:tc>
        <w:tc>
          <w:tcPr>
            <w:tcW w:w="1063" w:type="pct"/>
          </w:tcPr>
          <w:p w14:paraId="4BE0B56F" w14:textId="77777777" w:rsidR="00AC45AF" w:rsidRPr="00AC45AF" w:rsidRDefault="00AC45AF" w:rsidP="00AC45AF">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C45AF">
              <w:rPr>
                <w:rFonts w:ascii="Calibri" w:hAnsi="Calibri" w:cs="Calibri"/>
                <w:sz w:val="20"/>
                <w:szCs w:val="20"/>
              </w:rPr>
              <w:t>1.8</w:t>
            </w:r>
          </w:p>
        </w:tc>
        <w:tc>
          <w:tcPr>
            <w:tcW w:w="1130" w:type="pct"/>
          </w:tcPr>
          <w:p w14:paraId="069D3680" w14:textId="77777777" w:rsidR="00AC45AF" w:rsidRPr="00AC45AF"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C45AF">
              <w:rPr>
                <w:rFonts w:ascii="Calibri" w:hAnsi="Calibri" w:cs="Calibri"/>
                <w:sz w:val="20"/>
                <w:szCs w:val="20"/>
              </w:rPr>
              <w:t>1.8</w:t>
            </w:r>
            <w:r w:rsidRPr="00AC45AF">
              <w:rPr>
                <w:rFonts w:ascii="Calibri" w:hAnsi="Calibri" w:cs="Calibri"/>
                <w:sz w:val="18"/>
                <w:szCs w:val="18"/>
              </w:rPr>
              <w:t>–</w:t>
            </w:r>
            <w:r w:rsidRPr="00AC45AF">
              <w:rPr>
                <w:rFonts w:ascii="Calibri" w:hAnsi="Calibri" w:cs="Calibri"/>
                <w:sz w:val="20"/>
                <w:szCs w:val="20"/>
              </w:rPr>
              <w:t>1.8</w:t>
            </w:r>
          </w:p>
        </w:tc>
      </w:tr>
      <w:tr w:rsidR="003C136F" w:rsidRPr="00AC45AF" w14:paraId="06D72A38"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3B4CC495" w14:textId="77777777" w:rsidR="00AC45AF" w:rsidRPr="00DC7658" w:rsidRDefault="00AC45AF" w:rsidP="00AC45AF">
            <w:pPr>
              <w:rPr>
                <w:rFonts w:ascii="Calibri" w:hAnsi="Calibri" w:cs="Calibri"/>
                <w:b w:val="0"/>
                <w:bCs/>
                <w:i/>
                <w:sz w:val="20"/>
                <w:szCs w:val="20"/>
              </w:rPr>
            </w:pPr>
            <w:r w:rsidRPr="00DC7658">
              <w:rPr>
                <w:rFonts w:ascii="Calibri" w:hAnsi="Calibri" w:cs="Calibri"/>
                <w:b w:val="0"/>
                <w:bCs/>
                <w:i/>
                <w:sz w:val="20"/>
                <w:szCs w:val="20"/>
              </w:rPr>
              <w:t>Range (min-max)</w:t>
            </w:r>
          </w:p>
        </w:tc>
        <w:tc>
          <w:tcPr>
            <w:tcW w:w="1063" w:type="pct"/>
          </w:tcPr>
          <w:p w14:paraId="0B1E5B61" w14:textId="77777777" w:rsidR="00AC45AF" w:rsidRPr="00AC45AF" w:rsidRDefault="00AC45AF" w:rsidP="00AC45AF">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C45AF">
              <w:rPr>
                <w:rFonts w:ascii="Calibri" w:hAnsi="Calibri" w:cs="Calibri"/>
                <w:sz w:val="20"/>
                <w:szCs w:val="20"/>
              </w:rPr>
              <w:t>0 – 3.0</w:t>
            </w:r>
          </w:p>
        </w:tc>
        <w:tc>
          <w:tcPr>
            <w:tcW w:w="1130" w:type="pct"/>
          </w:tcPr>
          <w:p w14:paraId="26A44426" w14:textId="77777777" w:rsidR="00AC45AF" w:rsidRPr="00AC45AF" w:rsidRDefault="00AC45AF" w:rsidP="00AC45A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3C136F" w:rsidRPr="00AC45AF" w14:paraId="281A0BE0"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077B539B" w14:textId="77777777" w:rsidR="00AC45AF" w:rsidRPr="00AC45AF" w:rsidRDefault="00AC45AF" w:rsidP="00AC45AF">
            <w:pPr>
              <w:rPr>
                <w:rFonts w:ascii="Calibri" w:hAnsi="Calibri" w:cs="Calibri"/>
                <w:sz w:val="20"/>
                <w:szCs w:val="20"/>
              </w:rPr>
            </w:pPr>
            <w:r w:rsidRPr="00AC45AF">
              <w:rPr>
                <w:rFonts w:ascii="Calibri" w:hAnsi="Calibri" w:cs="Calibri"/>
                <w:sz w:val="20"/>
                <w:szCs w:val="20"/>
              </w:rPr>
              <w:t xml:space="preserve">The average number of total prescriptions </w:t>
            </w:r>
          </w:p>
        </w:tc>
        <w:tc>
          <w:tcPr>
            <w:tcW w:w="1063" w:type="pct"/>
          </w:tcPr>
          <w:p w14:paraId="214309B2" w14:textId="77777777" w:rsidR="00AC45AF" w:rsidRPr="00AC45AF" w:rsidRDefault="00AC45AF" w:rsidP="00AC45AF">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p>
        </w:tc>
        <w:tc>
          <w:tcPr>
            <w:tcW w:w="1130" w:type="pct"/>
          </w:tcPr>
          <w:p w14:paraId="23D7C7D5" w14:textId="77777777" w:rsidR="00AC45AF" w:rsidRPr="00AC45AF" w:rsidRDefault="00AC45AF" w:rsidP="00AC45A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3C136F" w:rsidRPr="00AC45AF" w14:paraId="3CB14904"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0A464D85" w14:textId="77777777" w:rsidR="00AC45AF" w:rsidRPr="00DC7658" w:rsidRDefault="00AC45AF" w:rsidP="00AC45AF">
            <w:pPr>
              <w:rPr>
                <w:rFonts w:ascii="Calibri" w:hAnsi="Calibri" w:cs="Calibri"/>
                <w:b w:val="0"/>
                <w:bCs/>
                <w:i/>
                <w:sz w:val="20"/>
                <w:szCs w:val="20"/>
              </w:rPr>
            </w:pPr>
            <w:r w:rsidRPr="00DC7658">
              <w:rPr>
                <w:rFonts w:ascii="Calibri" w:hAnsi="Calibri" w:cs="Calibri"/>
                <w:b w:val="0"/>
                <w:bCs/>
                <w:i/>
                <w:sz w:val="20"/>
                <w:szCs w:val="20"/>
              </w:rPr>
              <w:t xml:space="preserve">Mean </w:t>
            </w:r>
          </w:p>
        </w:tc>
        <w:tc>
          <w:tcPr>
            <w:tcW w:w="1063" w:type="pct"/>
          </w:tcPr>
          <w:p w14:paraId="4618A32F" w14:textId="77777777" w:rsidR="00AC45AF" w:rsidRPr="00AC45AF"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AC45AF">
              <w:rPr>
                <w:rFonts w:ascii="Calibri" w:eastAsia="Calibri" w:hAnsi="Calibri" w:cs="Calibri"/>
                <w:sz w:val="20"/>
                <w:szCs w:val="20"/>
              </w:rPr>
              <w:t>8.0</w:t>
            </w:r>
          </w:p>
        </w:tc>
        <w:tc>
          <w:tcPr>
            <w:tcW w:w="1130" w:type="pct"/>
          </w:tcPr>
          <w:p w14:paraId="3A3920EF" w14:textId="77777777" w:rsidR="00AC45AF" w:rsidRPr="00AC45AF"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C45AF">
              <w:rPr>
                <w:rFonts w:ascii="Calibri" w:hAnsi="Calibri" w:cs="Calibri"/>
                <w:sz w:val="20"/>
                <w:szCs w:val="20"/>
              </w:rPr>
              <w:t>7.9</w:t>
            </w:r>
            <w:r w:rsidRPr="00AC45AF">
              <w:rPr>
                <w:rFonts w:ascii="Calibri" w:hAnsi="Calibri" w:cs="Calibri"/>
                <w:sz w:val="18"/>
                <w:szCs w:val="18"/>
              </w:rPr>
              <w:t>–</w:t>
            </w:r>
            <w:r w:rsidRPr="00AC45AF">
              <w:rPr>
                <w:rFonts w:ascii="Calibri" w:hAnsi="Calibri" w:cs="Calibri"/>
                <w:sz w:val="20"/>
                <w:szCs w:val="20"/>
              </w:rPr>
              <w:t>8.0</w:t>
            </w:r>
          </w:p>
        </w:tc>
      </w:tr>
      <w:tr w:rsidR="003C136F" w:rsidRPr="00AC45AF" w14:paraId="0A8D0751"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784AF046" w14:textId="77777777" w:rsidR="00AC45AF" w:rsidRPr="00DC7658" w:rsidRDefault="00AC45AF" w:rsidP="00AC45AF">
            <w:pPr>
              <w:rPr>
                <w:rFonts w:ascii="Calibri" w:hAnsi="Calibri" w:cs="Calibri"/>
                <w:b w:val="0"/>
                <w:bCs/>
                <w:i/>
                <w:sz w:val="20"/>
                <w:szCs w:val="20"/>
              </w:rPr>
            </w:pPr>
            <w:r w:rsidRPr="00DC7658">
              <w:rPr>
                <w:rFonts w:ascii="Calibri" w:hAnsi="Calibri" w:cs="Calibri"/>
                <w:b w:val="0"/>
                <w:bCs/>
                <w:i/>
                <w:sz w:val="20"/>
                <w:szCs w:val="20"/>
              </w:rPr>
              <w:t>Median (IQR)</w:t>
            </w:r>
          </w:p>
        </w:tc>
        <w:tc>
          <w:tcPr>
            <w:tcW w:w="1063" w:type="pct"/>
          </w:tcPr>
          <w:p w14:paraId="6DF094C1" w14:textId="77777777" w:rsidR="00AC45AF" w:rsidRPr="00AC45AF"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AC45AF">
              <w:rPr>
                <w:rFonts w:ascii="Calibri" w:eastAsia="Calibri" w:hAnsi="Calibri" w:cs="Calibri"/>
                <w:sz w:val="20"/>
                <w:szCs w:val="20"/>
              </w:rPr>
              <w:t>5.1 (1.5</w:t>
            </w:r>
            <w:r w:rsidRPr="00AC45AF">
              <w:rPr>
                <w:rFonts w:ascii="Calibri" w:hAnsi="Calibri" w:cs="Calibri"/>
                <w:sz w:val="18"/>
                <w:szCs w:val="18"/>
              </w:rPr>
              <w:t>–</w:t>
            </w:r>
            <w:r w:rsidRPr="00AC45AF">
              <w:rPr>
                <w:rFonts w:ascii="Calibri" w:eastAsia="Calibri" w:hAnsi="Calibri" w:cs="Calibri"/>
                <w:sz w:val="20"/>
                <w:szCs w:val="20"/>
              </w:rPr>
              <w:t>11.1)</w:t>
            </w:r>
          </w:p>
        </w:tc>
        <w:tc>
          <w:tcPr>
            <w:tcW w:w="1130" w:type="pct"/>
          </w:tcPr>
          <w:p w14:paraId="41879C89" w14:textId="77777777" w:rsidR="00AC45AF" w:rsidRPr="00AC45AF"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4D2B48" w:rsidRPr="00AC45AF" w14:paraId="301A0E9E"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shd w:val="clear" w:color="auto" w:fill="auto"/>
            <w:noWrap/>
          </w:tcPr>
          <w:p w14:paraId="5F5E7635" w14:textId="77777777" w:rsidR="00AC45AF" w:rsidRPr="00AC45AF" w:rsidRDefault="00AC45AF" w:rsidP="00AC45AF">
            <w:pPr>
              <w:rPr>
                <w:rFonts w:ascii="Calibri" w:hAnsi="Calibri" w:cs="Calibri"/>
                <w:i/>
                <w:sz w:val="20"/>
                <w:szCs w:val="20"/>
              </w:rPr>
            </w:pPr>
            <w:r w:rsidRPr="00AC45AF">
              <w:rPr>
                <w:rFonts w:ascii="Calibri" w:hAnsi="Calibri" w:cs="Calibri"/>
                <w:i/>
                <w:sz w:val="20"/>
                <w:szCs w:val="20"/>
              </w:rPr>
              <w:t>Number of scripts per person-year</w:t>
            </w:r>
          </w:p>
        </w:tc>
        <w:tc>
          <w:tcPr>
            <w:tcW w:w="2193" w:type="pct"/>
            <w:gridSpan w:val="2"/>
            <w:shd w:val="clear" w:color="auto" w:fill="auto"/>
          </w:tcPr>
          <w:p w14:paraId="45E9A98B" w14:textId="77777777" w:rsidR="00AC45AF" w:rsidRPr="00AC45AF" w:rsidRDefault="00AC45AF" w:rsidP="00AC45A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C45AF">
              <w:rPr>
                <w:rFonts w:ascii="Calibri" w:hAnsi="Calibri" w:cs="Calibri"/>
                <w:sz w:val="20"/>
                <w:szCs w:val="20"/>
              </w:rPr>
              <w:t xml:space="preserve">4.4 </w:t>
            </w:r>
            <w:r w:rsidRPr="00AC45AF">
              <w:rPr>
                <w:rFonts w:ascii="Calibri" w:hAnsi="Calibri" w:cs="Calibri"/>
                <w:sz w:val="18"/>
                <w:szCs w:val="18"/>
              </w:rPr>
              <w:t>scripts per person-year</w:t>
            </w:r>
          </w:p>
        </w:tc>
      </w:tr>
      <w:tr w:rsidR="003C136F" w:rsidRPr="00AC45AF" w14:paraId="67967167"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72AF840F" w14:textId="77777777" w:rsidR="00AC45AF" w:rsidRPr="00AC45AF" w:rsidRDefault="00AC45AF" w:rsidP="00AC45AF">
            <w:pPr>
              <w:rPr>
                <w:rFonts w:ascii="Calibri" w:hAnsi="Calibri" w:cs="Calibri"/>
                <w:sz w:val="20"/>
                <w:szCs w:val="20"/>
              </w:rPr>
            </w:pPr>
            <w:r w:rsidRPr="00AC45AF">
              <w:rPr>
                <w:rFonts w:ascii="Calibri" w:hAnsi="Calibri" w:cs="Calibri"/>
                <w:sz w:val="20"/>
                <w:szCs w:val="20"/>
              </w:rPr>
              <w:t xml:space="preserve">Duration (person-days) of </w:t>
            </w:r>
            <w:proofErr w:type="spellStart"/>
            <w:r w:rsidRPr="00AC45AF">
              <w:rPr>
                <w:rFonts w:ascii="Calibri" w:hAnsi="Calibri" w:cs="Calibri"/>
                <w:sz w:val="20"/>
                <w:szCs w:val="20"/>
              </w:rPr>
              <w:t>PrEP</w:t>
            </w:r>
            <w:proofErr w:type="spellEnd"/>
            <w:r w:rsidRPr="00AC45AF">
              <w:rPr>
                <w:rFonts w:ascii="Calibri" w:hAnsi="Calibri" w:cs="Calibri"/>
                <w:sz w:val="20"/>
                <w:szCs w:val="20"/>
              </w:rPr>
              <w:t xml:space="preserve"> exposure</w:t>
            </w:r>
          </w:p>
        </w:tc>
        <w:tc>
          <w:tcPr>
            <w:tcW w:w="1063" w:type="pct"/>
          </w:tcPr>
          <w:p w14:paraId="526A2A49" w14:textId="3CF87ACD" w:rsidR="00AC45AF" w:rsidRPr="00AC45AF"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AC45AF">
              <w:rPr>
                <w:rFonts w:ascii="Calibri" w:eastAsia="Calibri" w:hAnsi="Calibri" w:cs="Calibri"/>
                <w:sz w:val="20"/>
                <w:szCs w:val="20"/>
              </w:rPr>
              <w:t>29,</w:t>
            </w:r>
            <w:r w:rsidR="005E61EF">
              <w:rPr>
                <w:rFonts w:ascii="Calibri" w:eastAsia="Calibri" w:hAnsi="Calibri" w:cs="Calibri"/>
                <w:sz w:val="20"/>
                <w:szCs w:val="20"/>
              </w:rPr>
              <w:t>519,429</w:t>
            </w:r>
          </w:p>
        </w:tc>
        <w:tc>
          <w:tcPr>
            <w:tcW w:w="1130" w:type="pct"/>
          </w:tcPr>
          <w:p w14:paraId="4DE50FA8" w14:textId="77777777" w:rsidR="00AC45AF" w:rsidRPr="00AC45AF" w:rsidRDefault="00AC45AF" w:rsidP="00AC45A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3C136F" w:rsidRPr="00AC45AF" w14:paraId="6397760F"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1189604D" w14:textId="77777777" w:rsidR="00AC45AF" w:rsidRPr="00DC7658" w:rsidRDefault="00AC45AF" w:rsidP="00AC45AF">
            <w:pPr>
              <w:rPr>
                <w:rFonts w:ascii="Calibri" w:hAnsi="Calibri" w:cs="Calibri"/>
                <w:b w:val="0"/>
                <w:bCs/>
                <w:sz w:val="20"/>
                <w:szCs w:val="20"/>
              </w:rPr>
            </w:pPr>
            <w:r w:rsidRPr="00DC7658">
              <w:rPr>
                <w:rFonts w:ascii="Calibri" w:hAnsi="Calibri" w:cs="Calibri"/>
                <w:b w:val="0"/>
                <w:bCs/>
                <w:i/>
                <w:sz w:val="20"/>
                <w:szCs w:val="20"/>
              </w:rPr>
              <w:t xml:space="preserve">Mean </w:t>
            </w:r>
          </w:p>
        </w:tc>
        <w:tc>
          <w:tcPr>
            <w:tcW w:w="1063" w:type="pct"/>
          </w:tcPr>
          <w:p w14:paraId="5E402251" w14:textId="77777777" w:rsidR="00AC45AF" w:rsidRPr="00AC45AF"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9"/>
                <w:szCs w:val="19"/>
              </w:rPr>
            </w:pPr>
            <w:r w:rsidRPr="00AC45AF">
              <w:rPr>
                <w:rFonts w:ascii="Calibri" w:eastAsia="Calibri" w:hAnsi="Calibri" w:cs="Calibri"/>
                <w:sz w:val="20"/>
                <w:szCs w:val="20"/>
              </w:rPr>
              <w:t>666</w:t>
            </w:r>
          </w:p>
        </w:tc>
        <w:tc>
          <w:tcPr>
            <w:tcW w:w="1130" w:type="pct"/>
          </w:tcPr>
          <w:p w14:paraId="5D716E0B" w14:textId="77777777" w:rsidR="00AC45AF" w:rsidRPr="00AC45AF"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C45AF">
              <w:rPr>
                <w:rFonts w:ascii="Calibri" w:hAnsi="Calibri" w:cs="Calibri"/>
                <w:sz w:val="20"/>
                <w:szCs w:val="20"/>
              </w:rPr>
              <w:t>664</w:t>
            </w:r>
            <w:r w:rsidRPr="00AC45AF">
              <w:rPr>
                <w:rFonts w:ascii="Calibri" w:hAnsi="Calibri" w:cs="Calibri"/>
                <w:sz w:val="18"/>
                <w:szCs w:val="18"/>
              </w:rPr>
              <w:t>–</w:t>
            </w:r>
            <w:r w:rsidRPr="00AC45AF">
              <w:rPr>
                <w:rFonts w:ascii="Calibri" w:hAnsi="Calibri" w:cs="Calibri"/>
                <w:sz w:val="20"/>
                <w:szCs w:val="20"/>
              </w:rPr>
              <w:t>669</w:t>
            </w:r>
          </w:p>
        </w:tc>
      </w:tr>
      <w:tr w:rsidR="003C136F" w:rsidRPr="00AC45AF" w14:paraId="29072284"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44990407" w14:textId="77777777" w:rsidR="00AC45AF" w:rsidRPr="00DC7658" w:rsidRDefault="00AC45AF" w:rsidP="00AC45AF">
            <w:pPr>
              <w:rPr>
                <w:rFonts w:ascii="Calibri" w:hAnsi="Calibri" w:cs="Calibri"/>
                <w:b w:val="0"/>
                <w:bCs/>
                <w:sz w:val="20"/>
                <w:szCs w:val="20"/>
              </w:rPr>
            </w:pPr>
            <w:r w:rsidRPr="00DC7658">
              <w:rPr>
                <w:rFonts w:ascii="Calibri" w:hAnsi="Calibri" w:cs="Calibri"/>
                <w:b w:val="0"/>
                <w:bCs/>
                <w:i/>
                <w:sz w:val="20"/>
                <w:szCs w:val="20"/>
              </w:rPr>
              <w:t>Median (IQR)</w:t>
            </w:r>
          </w:p>
        </w:tc>
        <w:tc>
          <w:tcPr>
            <w:tcW w:w="1063" w:type="pct"/>
          </w:tcPr>
          <w:p w14:paraId="3D3C4D92" w14:textId="77777777" w:rsidR="00AC45AF" w:rsidRPr="00AC45AF"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AC45AF">
              <w:rPr>
                <w:rFonts w:ascii="Calibri" w:eastAsia="Calibri" w:hAnsi="Calibri" w:cs="Calibri"/>
                <w:sz w:val="20"/>
                <w:szCs w:val="20"/>
              </w:rPr>
              <w:t>735 (435</w:t>
            </w:r>
            <w:r w:rsidRPr="00AC45AF">
              <w:rPr>
                <w:rFonts w:ascii="Calibri" w:hAnsi="Calibri" w:cs="Calibri"/>
                <w:sz w:val="18"/>
                <w:szCs w:val="18"/>
              </w:rPr>
              <w:t>–</w:t>
            </w:r>
            <w:r w:rsidRPr="00AC45AF">
              <w:rPr>
                <w:rFonts w:ascii="Calibri" w:eastAsia="Calibri" w:hAnsi="Calibri" w:cs="Calibri"/>
                <w:sz w:val="20"/>
                <w:szCs w:val="20"/>
              </w:rPr>
              <w:t>935)</w:t>
            </w:r>
          </w:p>
        </w:tc>
        <w:tc>
          <w:tcPr>
            <w:tcW w:w="1130" w:type="pct"/>
          </w:tcPr>
          <w:p w14:paraId="4D78A963" w14:textId="77777777" w:rsidR="00AC45AF" w:rsidRPr="00AC45AF"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3C136F" w:rsidRPr="00AC45AF" w14:paraId="06352168"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11C3FCD8" w14:textId="77777777" w:rsidR="00AC45AF" w:rsidRPr="00AC45AF" w:rsidRDefault="00AC45AF" w:rsidP="00AC45AF">
            <w:pPr>
              <w:rPr>
                <w:rFonts w:ascii="Calibri" w:hAnsi="Calibri" w:cs="Calibri"/>
                <w:sz w:val="20"/>
                <w:szCs w:val="20"/>
              </w:rPr>
            </w:pPr>
            <w:r w:rsidRPr="00AC45AF">
              <w:rPr>
                <w:rFonts w:ascii="Calibri" w:hAnsi="Calibri" w:cs="Calibri"/>
                <w:sz w:val="20"/>
                <w:szCs w:val="20"/>
              </w:rPr>
              <w:t>Mean time to first discontinuation</w:t>
            </w:r>
          </w:p>
        </w:tc>
        <w:tc>
          <w:tcPr>
            <w:tcW w:w="1063" w:type="pct"/>
          </w:tcPr>
          <w:p w14:paraId="26C7AA9C" w14:textId="77777777" w:rsidR="00AC45AF" w:rsidRPr="00AC45AF" w:rsidRDefault="00AC45AF" w:rsidP="00AC45A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p>
        </w:tc>
        <w:tc>
          <w:tcPr>
            <w:tcW w:w="1130" w:type="pct"/>
          </w:tcPr>
          <w:p w14:paraId="54E8E8BB" w14:textId="77777777" w:rsidR="00AC45AF" w:rsidRPr="00AC45AF" w:rsidRDefault="00AC45AF" w:rsidP="00AC45A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3C136F" w:rsidRPr="00AC45AF" w14:paraId="4D12EEFB" w14:textId="77777777" w:rsidTr="00E61723">
        <w:trPr>
          <w:trHeight w:val="249"/>
        </w:trPr>
        <w:tc>
          <w:tcPr>
            <w:cnfStyle w:val="001000000000" w:firstRow="0" w:lastRow="0" w:firstColumn="1" w:lastColumn="0" w:oddVBand="0" w:evenVBand="0" w:oddHBand="0" w:evenHBand="0" w:firstRowFirstColumn="0" w:firstRowLastColumn="0" w:lastRowFirstColumn="0" w:lastRowLastColumn="0"/>
            <w:tcW w:w="2807" w:type="pct"/>
            <w:noWrap/>
          </w:tcPr>
          <w:p w14:paraId="3F4F5398" w14:textId="77777777" w:rsidR="00AC45AF" w:rsidRPr="00DC7658" w:rsidRDefault="00AC45AF" w:rsidP="00AC45AF">
            <w:pPr>
              <w:rPr>
                <w:rFonts w:ascii="Calibri" w:hAnsi="Calibri" w:cs="Calibri"/>
                <w:b w:val="0"/>
                <w:bCs/>
                <w:i/>
                <w:sz w:val="20"/>
                <w:szCs w:val="20"/>
              </w:rPr>
            </w:pPr>
            <w:r w:rsidRPr="00DC7658">
              <w:rPr>
                <w:rFonts w:ascii="Calibri" w:hAnsi="Calibri" w:cs="Calibri"/>
                <w:b w:val="0"/>
                <w:bCs/>
                <w:i/>
                <w:sz w:val="20"/>
                <w:szCs w:val="20"/>
              </w:rPr>
              <w:t>Person-days to discontinuation (mean)*</w:t>
            </w:r>
          </w:p>
        </w:tc>
        <w:tc>
          <w:tcPr>
            <w:tcW w:w="1063" w:type="pct"/>
          </w:tcPr>
          <w:p w14:paraId="6146CCA0" w14:textId="77777777" w:rsidR="00AC45AF" w:rsidRPr="00AC45AF"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AC45AF">
              <w:rPr>
                <w:rFonts w:ascii="Calibri" w:eastAsia="Calibri" w:hAnsi="Calibri" w:cs="Calibri"/>
                <w:sz w:val="20"/>
                <w:szCs w:val="20"/>
              </w:rPr>
              <w:t>110</w:t>
            </w:r>
          </w:p>
        </w:tc>
        <w:tc>
          <w:tcPr>
            <w:tcW w:w="1130" w:type="pct"/>
          </w:tcPr>
          <w:p w14:paraId="7425113B" w14:textId="77777777" w:rsidR="00AC45AF" w:rsidRPr="00AC45AF"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C45AF">
              <w:rPr>
                <w:rFonts w:ascii="Calibri" w:hAnsi="Calibri" w:cs="Calibri"/>
                <w:sz w:val="20"/>
                <w:szCs w:val="20"/>
              </w:rPr>
              <w:t>109</w:t>
            </w:r>
            <w:r w:rsidRPr="00AC45AF">
              <w:rPr>
                <w:rFonts w:ascii="Calibri" w:hAnsi="Calibri" w:cs="Calibri"/>
                <w:sz w:val="18"/>
                <w:szCs w:val="18"/>
              </w:rPr>
              <w:t>–</w:t>
            </w:r>
            <w:r w:rsidRPr="00AC45AF">
              <w:rPr>
                <w:rFonts w:ascii="Calibri" w:hAnsi="Calibri" w:cs="Calibri"/>
                <w:sz w:val="20"/>
                <w:szCs w:val="20"/>
              </w:rPr>
              <w:t>111</w:t>
            </w:r>
          </w:p>
        </w:tc>
      </w:tr>
    </w:tbl>
    <w:p w14:paraId="6A66F869" w14:textId="02A88342" w:rsidR="00AC45AF" w:rsidRPr="00872547" w:rsidRDefault="00AC45AF" w:rsidP="00AC45AF">
      <w:pPr>
        <w:spacing w:after="160"/>
        <w:ind w:left="142" w:hanging="142"/>
        <w:rPr>
          <w:rFonts w:eastAsia="Calibri" w:cstheme="minorHAnsi"/>
          <w:sz w:val="20"/>
          <w:szCs w:val="20"/>
          <w:lang w:eastAsia="en-US"/>
        </w:rPr>
      </w:pPr>
      <w:r w:rsidRPr="00872547">
        <w:rPr>
          <w:rFonts w:eastAsia="Calibri" w:cstheme="minorHAnsi"/>
          <w:sz w:val="20"/>
          <w:szCs w:val="20"/>
          <w:lang w:eastAsia="en-US"/>
        </w:rPr>
        <w:t xml:space="preserve">* The analysis of mean time to first discontinuation of </w:t>
      </w:r>
      <w:proofErr w:type="spellStart"/>
      <w:r w:rsidRPr="00872547">
        <w:rPr>
          <w:rFonts w:eastAsia="Calibri" w:cstheme="minorHAnsi"/>
          <w:sz w:val="20"/>
          <w:szCs w:val="20"/>
          <w:lang w:eastAsia="en-US"/>
        </w:rPr>
        <w:t>PrEP</w:t>
      </w:r>
      <w:proofErr w:type="spellEnd"/>
      <w:r w:rsidRPr="00872547">
        <w:rPr>
          <w:rFonts w:eastAsia="Calibri" w:cstheme="minorHAnsi"/>
          <w:sz w:val="20"/>
          <w:szCs w:val="20"/>
          <w:lang w:eastAsia="en-US"/>
        </w:rPr>
        <w:t xml:space="preserve"> was restricted to those 29,56</w:t>
      </w:r>
      <w:r w:rsidR="00460AE2">
        <w:rPr>
          <w:rFonts w:eastAsia="Calibri" w:cstheme="minorHAnsi"/>
          <w:sz w:val="20"/>
          <w:szCs w:val="20"/>
          <w:lang w:eastAsia="en-US"/>
        </w:rPr>
        <w:t>7</w:t>
      </w:r>
      <w:r w:rsidRPr="00872547">
        <w:rPr>
          <w:rFonts w:eastAsia="Calibri" w:cstheme="minorHAnsi"/>
          <w:sz w:val="20"/>
          <w:szCs w:val="20"/>
          <w:lang w:eastAsia="en-US"/>
        </w:rPr>
        <w:t xml:space="preserve"> patients where a treatment gap </w:t>
      </w:r>
      <w:r w:rsidR="00A21164">
        <w:rPr>
          <w:rFonts w:eastAsia="Calibri" w:cstheme="minorHAnsi"/>
          <w:sz w:val="20"/>
          <w:szCs w:val="20"/>
          <w:lang w:eastAsia="en-US"/>
        </w:rPr>
        <w:t>was identified</w:t>
      </w:r>
      <w:r w:rsidRPr="00872547">
        <w:rPr>
          <w:rFonts w:eastAsia="Calibri" w:cstheme="minorHAnsi"/>
          <w:sz w:val="20"/>
          <w:szCs w:val="20"/>
          <w:lang w:eastAsia="en-US"/>
        </w:rPr>
        <w:t>.</w:t>
      </w:r>
    </w:p>
    <w:p w14:paraId="0B54BD33" w14:textId="317EF03E" w:rsidR="00AC45AF" w:rsidRPr="00AC45AF" w:rsidRDefault="00AC45AF" w:rsidP="00AC45AF">
      <w:pPr>
        <w:spacing w:after="160"/>
        <w:ind w:left="142" w:hanging="142"/>
        <w:rPr>
          <w:rFonts w:ascii="Arial Narrow" w:eastAsia="Calibri" w:hAnsi="Arial Narrow" w:cs="STIX-Regular"/>
          <w:i/>
          <w:sz w:val="18"/>
          <w:szCs w:val="18"/>
          <w:lang w:eastAsia="en-US"/>
        </w:rPr>
      </w:pPr>
    </w:p>
    <w:p w14:paraId="0740A3EA" w14:textId="77777777" w:rsidR="00AC45AF" w:rsidRDefault="00AC45AF" w:rsidP="000B4E32">
      <w:pPr>
        <w:shd w:val="clear" w:color="auto" w:fill="FFFFFF" w:themeFill="background1"/>
        <w:spacing w:before="120" w:after="120"/>
        <w:rPr>
          <w:rFonts w:eastAsia="Times New Roman" w:cstheme="minorHAnsi"/>
        </w:rPr>
      </w:pPr>
      <w:r w:rsidRPr="000B4E32">
        <w:rPr>
          <w:rFonts w:eastAsia="Times New Roman" w:cstheme="minorHAnsi"/>
        </w:rPr>
        <w:t xml:space="preserve">A patient’s pattern of </w:t>
      </w:r>
      <w:proofErr w:type="spellStart"/>
      <w:r w:rsidRPr="000B4E32">
        <w:rPr>
          <w:rFonts w:eastAsia="Times New Roman" w:cstheme="minorHAnsi"/>
        </w:rPr>
        <w:t>PrEP</w:t>
      </w:r>
      <w:proofErr w:type="spellEnd"/>
      <w:r w:rsidRPr="000B4E32">
        <w:rPr>
          <w:rFonts w:eastAsia="Times New Roman" w:cstheme="minorHAnsi"/>
        </w:rPr>
        <w:t xml:space="preserve"> use was classified as ‘continuous’ if they never had more than a 21-day gap between the expected end of one prescription and the date of the next prescription for </w:t>
      </w:r>
      <w:proofErr w:type="spellStart"/>
      <w:r w:rsidRPr="000B4E32">
        <w:rPr>
          <w:rFonts w:eastAsia="Times New Roman" w:cstheme="minorHAnsi"/>
        </w:rPr>
        <w:t>PrEP.</w:t>
      </w:r>
      <w:proofErr w:type="spellEnd"/>
      <w:r w:rsidRPr="000B4E32">
        <w:rPr>
          <w:rFonts w:eastAsia="Times New Roman" w:cstheme="minorHAnsi"/>
        </w:rPr>
        <w:t xml:space="preserve"> Patients had a ‘non-continuous’ pattern if they had one or more gaps of &gt; 21 days between the expected end of one prescription and the date of the next prescription for </w:t>
      </w:r>
      <w:proofErr w:type="spellStart"/>
      <w:r w:rsidRPr="000B4E32">
        <w:rPr>
          <w:rFonts w:eastAsia="Times New Roman" w:cstheme="minorHAnsi"/>
        </w:rPr>
        <w:t>PrEP.</w:t>
      </w:r>
      <w:proofErr w:type="spellEnd"/>
      <w:r w:rsidRPr="000B4E32">
        <w:rPr>
          <w:rFonts w:eastAsia="Times New Roman" w:cstheme="minorHAnsi"/>
        </w:rPr>
        <w:t xml:space="preserve"> </w:t>
      </w:r>
    </w:p>
    <w:p w14:paraId="2795A0FA" w14:textId="20D58A34" w:rsidR="000B4E32" w:rsidRPr="000B4E32" w:rsidRDefault="000B4E32" w:rsidP="000B4E32">
      <w:pPr>
        <w:shd w:val="clear" w:color="auto" w:fill="FFFFFF" w:themeFill="background1"/>
        <w:spacing w:before="120" w:after="120"/>
        <w:rPr>
          <w:rFonts w:eastAsia="Times New Roman" w:cstheme="minorHAnsi"/>
        </w:rPr>
      </w:pPr>
      <w:r>
        <w:rPr>
          <w:rFonts w:eastAsia="Times New Roman" w:cstheme="minorHAnsi"/>
        </w:rPr>
        <w:t xml:space="preserve">Among 44,303 patients dispensed </w:t>
      </w:r>
      <w:proofErr w:type="spellStart"/>
      <w:r>
        <w:rPr>
          <w:rFonts w:eastAsia="Times New Roman" w:cstheme="minorHAnsi"/>
        </w:rPr>
        <w:t>PrEP</w:t>
      </w:r>
      <w:proofErr w:type="spellEnd"/>
      <w:r w:rsidRPr="000B4E32">
        <w:rPr>
          <w:rFonts w:eastAsia="Times New Roman" w:cstheme="minorHAnsi"/>
        </w:rPr>
        <w:t xml:space="preserve"> </w:t>
      </w:r>
      <w:r>
        <w:rPr>
          <w:rFonts w:eastAsia="Times New Roman" w:cstheme="minorHAnsi"/>
        </w:rPr>
        <w:t xml:space="preserve">during the 3-year period, a fifth (19.6%) were only dispensed </w:t>
      </w:r>
      <w:proofErr w:type="spellStart"/>
      <w:r>
        <w:rPr>
          <w:rFonts w:eastAsia="Times New Roman" w:cstheme="minorHAnsi"/>
        </w:rPr>
        <w:t>PrEP</w:t>
      </w:r>
      <w:proofErr w:type="spellEnd"/>
      <w:r>
        <w:rPr>
          <w:rFonts w:eastAsia="Times New Roman" w:cstheme="minorHAnsi"/>
        </w:rPr>
        <w:t xml:space="preserve"> once, </w:t>
      </w:r>
      <w:r w:rsidRPr="000B4E32">
        <w:rPr>
          <w:rFonts w:eastAsia="Times New Roman" w:cstheme="minorHAnsi"/>
        </w:rPr>
        <w:t>13.7</w:t>
      </w:r>
      <w:r>
        <w:rPr>
          <w:rFonts w:eastAsia="Times New Roman" w:cstheme="minorHAnsi"/>
        </w:rPr>
        <w:t>% had continuous supply and two thirds (66.7%) had non-continuous supply (</w:t>
      </w:r>
      <w:proofErr w:type="gramStart"/>
      <w:r>
        <w:rPr>
          <w:rFonts w:eastAsia="Times New Roman" w:cstheme="minorHAnsi"/>
        </w:rPr>
        <w:t>i.e.</w:t>
      </w:r>
      <w:proofErr w:type="gramEnd"/>
      <w:r>
        <w:rPr>
          <w:rFonts w:eastAsia="Times New Roman" w:cstheme="minorHAnsi"/>
        </w:rPr>
        <w:t xml:space="preserve"> one or more gaps of &gt;21 days during the 3 years) (Table 8).</w:t>
      </w:r>
      <w:r w:rsidR="007808C0">
        <w:rPr>
          <w:rFonts w:eastAsia="Times New Roman" w:cstheme="minorHAnsi"/>
        </w:rPr>
        <w:t xml:space="preserve"> </w:t>
      </w:r>
      <w:r w:rsidR="00472F96">
        <w:rPr>
          <w:rFonts w:eastAsia="Times New Roman" w:cstheme="minorHAnsi"/>
        </w:rPr>
        <w:t xml:space="preserve">Non-continuous </w:t>
      </w:r>
      <w:proofErr w:type="spellStart"/>
      <w:r w:rsidR="00472F96">
        <w:rPr>
          <w:rFonts w:eastAsia="Times New Roman" w:cstheme="minorHAnsi"/>
        </w:rPr>
        <w:t>PrEP</w:t>
      </w:r>
      <w:proofErr w:type="spellEnd"/>
      <w:r w:rsidR="00472F96">
        <w:rPr>
          <w:rFonts w:eastAsia="Times New Roman" w:cstheme="minorHAnsi"/>
        </w:rPr>
        <w:t xml:space="preserve"> use appears to be more common</w:t>
      </w:r>
      <w:r w:rsidR="00A54BB1">
        <w:rPr>
          <w:rFonts w:eastAsia="Times New Roman" w:cstheme="minorHAnsi"/>
        </w:rPr>
        <w:t xml:space="preserve"> than continuous use according to the PBS data,</w:t>
      </w:r>
      <w:r w:rsidR="00472F96">
        <w:rPr>
          <w:rFonts w:eastAsia="Times New Roman" w:cstheme="minorHAnsi"/>
        </w:rPr>
        <w:t xml:space="preserve"> </w:t>
      </w:r>
      <w:r w:rsidR="00EA7AAF">
        <w:rPr>
          <w:rFonts w:eastAsia="Times New Roman" w:cstheme="minorHAnsi"/>
        </w:rPr>
        <w:t xml:space="preserve">whereas a similar proportion of patients in the </w:t>
      </w:r>
      <w:proofErr w:type="spellStart"/>
      <w:r w:rsidR="00EA7AAF">
        <w:rPr>
          <w:rFonts w:eastAsia="Times New Roman" w:cstheme="minorHAnsi"/>
        </w:rPr>
        <w:t>MedicineInsight</w:t>
      </w:r>
      <w:proofErr w:type="spellEnd"/>
      <w:r w:rsidR="00EA7AAF">
        <w:rPr>
          <w:rFonts w:eastAsia="Times New Roman" w:cstheme="minorHAnsi"/>
        </w:rPr>
        <w:t xml:space="preserve"> report appeared to </w:t>
      </w:r>
      <w:r w:rsidR="00886841">
        <w:rPr>
          <w:rFonts w:eastAsia="Times New Roman" w:cstheme="minorHAnsi"/>
        </w:rPr>
        <w:t>have</w:t>
      </w:r>
      <w:r w:rsidR="00EA7AAF">
        <w:rPr>
          <w:rFonts w:eastAsia="Times New Roman" w:cstheme="minorHAnsi"/>
        </w:rPr>
        <w:t xml:space="preserve"> continuous or non-continuous </w:t>
      </w:r>
      <w:proofErr w:type="spellStart"/>
      <w:r w:rsidR="00EA7AAF">
        <w:rPr>
          <w:rFonts w:eastAsia="Times New Roman" w:cstheme="minorHAnsi"/>
        </w:rPr>
        <w:t>PrEP</w:t>
      </w:r>
      <w:proofErr w:type="spellEnd"/>
      <w:r w:rsidR="00886841">
        <w:rPr>
          <w:rFonts w:eastAsia="Times New Roman" w:cstheme="minorHAnsi"/>
        </w:rPr>
        <w:t xml:space="preserve"> use</w:t>
      </w:r>
      <w:r w:rsidR="00A54BB1">
        <w:rPr>
          <w:rFonts w:eastAsia="Times New Roman" w:cstheme="minorHAnsi"/>
        </w:rPr>
        <w:t xml:space="preserve">. The </w:t>
      </w:r>
      <w:proofErr w:type="spellStart"/>
      <w:r w:rsidR="00A54BB1">
        <w:rPr>
          <w:rFonts w:eastAsia="Times New Roman" w:cstheme="minorHAnsi"/>
        </w:rPr>
        <w:t>MedicineInsight</w:t>
      </w:r>
      <w:proofErr w:type="spellEnd"/>
      <w:r w:rsidR="00A54BB1">
        <w:rPr>
          <w:rFonts w:eastAsia="Times New Roman" w:cstheme="minorHAnsi"/>
        </w:rPr>
        <w:t xml:space="preserve"> data</w:t>
      </w:r>
      <w:r w:rsidR="007808C0">
        <w:rPr>
          <w:rFonts w:eastAsia="Times New Roman" w:cstheme="minorHAnsi"/>
        </w:rPr>
        <w:t xml:space="preserve"> found that, </w:t>
      </w:r>
      <w:r w:rsidR="00005D3B" w:rsidRPr="007808C0">
        <w:rPr>
          <w:rFonts w:eastAsia="Times New Roman" w:cstheme="minorHAnsi"/>
        </w:rPr>
        <w:t xml:space="preserve">30.3% of patients had only one original script for </w:t>
      </w:r>
      <w:proofErr w:type="spellStart"/>
      <w:r w:rsidR="00005D3B" w:rsidRPr="007808C0">
        <w:rPr>
          <w:rFonts w:eastAsia="Times New Roman" w:cstheme="minorHAnsi"/>
        </w:rPr>
        <w:t>PrEP</w:t>
      </w:r>
      <w:proofErr w:type="spellEnd"/>
      <w:r w:rsidR="00005D3B" w:rsidRPr="007808C0">
        <w:rPr>
          <w:rFonts w:eastAsia="Times New Roman" w:cstheme="minorHAnsi"/>
        </w:rPr>
        <w:t xml:space="preserve"> recorded</w:t>
      </w:r>
      <w:r w:rsidR="00005D3B">
        <w:rPr>
          <w:rFonts w:eastAsia="Times New Roman" w:cstheme="minorHAnsi"/>
        </w:rPr>
        <w:t xml:space="preserve">, </w:t>
      </w:r>
      <w:r w:rsidR="007808C0" w:rsidRPr="007808C0">
        <w:rPr>
          <w:rFonts w:eastAsia="Times New Roman" w:cstheme="minorHAnsi"/>
        </w:rPr>
        <w:t>36.3% were on continuous therapy,</w:t>
      </w:r>
      <w:r w:rsidR="00005D3B">
        <w:rPr>
          <w:rFonts w:eastAsia="Times New Roman" w:cstheme="minorHAnsi"/>
        </w:rPr>
        <w:t xml:space="preserve"> and</w:t>
      </w:r>
      <w:r w:rsidR="007808C0" w:rsidRPr="007808C0">
        <w:rPr>
          <w:rFonts w:eastAsia="Times New Roman" w:cstheme="minorHAnsi"/>
        </w:rPr>
        <w:t xml:space="preserve"> 33.4% appeared to have non-continuous </w:t>
      </w:r>
      <w:proofErr w:type="spellStart"/>
      <w:r w:rsidR="007808C0" w:rsidRPr="007808C0">
        <w:rPr>
          <w:rFonts w:eastAsia="Times New Roman" w:cstheme="minorHAnsi"/>
        </w:rPr>
        <w:t>PrEP</w:t>
      </w:r>
      <w:proofErr w:type="spellEnd"/>
      <w:r w:rsidR="007808C0" w:rsidRPr="007808C0">
        <w:rPr>
          <w:rFonts w:eastAsia="Times New Roman" w:cstheme="minorHAnsi"/>
        </w:rPr>
        <w:t xml:space="preserve"> use.</w:t>
      </w:r>
    </w:p>
    <w:p w14:paraId="65F12F98" w14:textId="6E54C762" w:rsidR="00AC45AF" w:rsidRPr="000B4E32" w:rsidRDefault="00AC45AF" w:rsidP="000B4E32">
      <w:pPr>
        <w:shd w:val="clear" w:color="auto" w:fill="FFFFFF" w:themeFill="background1"/>
        <w:spacing w:before="120" w:after="120"/>
        <w:rPr>
          <w:rFonts w:eastAsia="Times New Roman" w:cstheme="minorHAnsi"/>
        </w:rPr>
      </w:pPr>
      <w:bookmarkStart w:id="22" w:name="_Hlk79403470"/>
      <w:r w:rsidRPr="003B73DB">
        <w:rPr>
          <w:rFonts w:eastAsia="Times New Roman" w:cstheme="minorHAnsi"/>
        </w:rPr>
        <w:t xml:space="preserve">The </w:t>
      </w:r>
      <w:r w:rsidR="000B4E32" w:rsidRPr="003B73DB">
        <w:rPr>
          <w:rFonts w:eastAsia="Times New Roman" w:cstheme="minorHAnsi"/>
        </w:rPr>
        <w:t>analysis</w:t>
      </w:r>
      <w:r w:rsidRPr="003B73DB">
        <w:rPr>
          <w:rFonts w:eastAsia="Times New Roman" w:cstheme="minorHAnsi"/>
        </w:rPr>
        <w:t xml:space="preserve"> of </w:t>
      </w:r>
      <w:proofErr w:type="spellStart"/>
      <w:r w:rsidRPr="003B73DB">
        <w:rPr>
          <w:rFonts w:eastAsia="Times New Roman" w:cstheme="minorHAnsi"/>
        </w:rPr>
        <w:t>PrEP</w:t>
      </w:r>
      <w:proofErr w:type="spellEnd"/>
      <w:r w:rsidRPr="003B73DB">
        <w:rPr>
          <w:rFonts w:eastAsia="Times New Roman" w:cstheme="minorHAnsi"/>
        </w:rPr>
        <w:t xml:space="preserve"> </w:t>
      </w:r>
      <w:r w:rsidR="000B4E32" w:rsidRPr="003B73DB">
        <w:rPr>
          <w:rFonts w:eastAsia="Times New Roman" w:cstheme="minorHAnsi"/>
        </w:rPr>
        <w:t xml:space="preserve">user </w:t>
      </w:r>
      <w:r w:rsidRPr="003B73DB">
        <w:rPr>
          <w:rFonts w:eastAsia="Times New Roman" w:cstheme="minorHAnsi"/>
        </w:rPr>
        <w:t xml:space="preserve">status at the end of the study </w:t>
      </w:r>
      <w:r w:rsidR="000B4E32" w:rsidRPr="003B73DB">
        <w:rPr>
          <w:rFonts w:eastAsia="Times New Roman" w:cstheme="minorHAnsi"/>
        </w:rPr>
        <w:t xml:space="preserve">period (31 March 2021) found that </w:t>
      </w:r>
      <w:r w:rsidR="000B4E32">
        <w:rPr>
          <w:rFonts w:eastAsia="Times New Roman" w:cstheme="minorHAnsi"/>
        </w:rPr>
        <w:t>54.</w:t>
      </w:r>
      <w:r w:rsidR="006315E6">
        <w:rPr>
          <w:rFonts w:eastAsia="Times New Roman" w:cstheme="minorHAnsi"/>
        </w:rPr>
        <w:t>0</w:t>
      </w:r>
      <w:r w:rsidR="000B4E32" w:rsidRPr="003B73DB">
        <w:rPr>
          <w:rFonts w:eastAsia="Times New Roman" w:cstheme="minorHAnsi"/>
        </w:rPr>
        <w:t>%</w:t>
      </w:r>
      <w:r w:rsidRPr="003B73DB">
        <w:rPr>
          <w:rFonts w:eastAsia="Times New Roman" w:cstheme="minorHAnsi"/>
        </w:rPr>
        <w:t xml:space="preserve"> </w:t>
      </w:r>
      <w:r>
        <w:rPr>
          <w:rFonts w:eastAsia="Times New Roman" w:cstheme="minorHAnsi"/>
        </w:rPr>
        <w:t xml:space="preserve">had a current prescription </w:t>
      </w:r>
      <w:r w:rsidR="000B4E32">
        <w:rPr>
          <w:rFonts w:eastAsia="Times New Roman" w:cstheme="minorHAnsi"/>
        </w:rPr>
        <w:t xml:space="preserve">and 46.0% </w:t>
      </w:r>
      <w:r w:rsidR="000B4E32" w:rsidRPr="003B73DB">
        <w:rPr>
          <w:rFonts w:eastAsia="Times New Roman" w:cstheme="minorHAnsi"/>
        </w:rPr>
        <w:t xml:space="preserve">had discontinued </w:t>
      </w:r>
      <w:proofErr w:type="spellStart"/>
      <w:r w:rsidR="000B4E32">
        <w:rPr>
          <w:rFonts w:eastAsia="Times New Roman" w:cstheme="minorHAnsi"/>
        </w:rPr>
        <w:t>PrEP</w:t>
      </w:r>
      <w:proofErr w:type="spellEnd"/>
      <w:r w:rsidR="000B4E32">
        <w:rPr>
          <w:rFonts w:eastAsia="Times New Roman" w:cstheme="minorHAnsi"/>
        </w:rPr>
        <w:t xml:space="preserve"> </w:t>
      </w:r>
      <w:r w:rsidR="000B4E32" w:rsidRPr="000B4E32">
        <w:rPr>
          <w:rFonts w:eastAsia="Times New Roman" w:cstheme="minorHAnsi"/>
        </w:rPr>
        <w:t>(</w:t>
      </w:r>
      <w:proofErr w:type="gramStart"/>
      <w:r w:rsidR="000B4E32" w:rsidRPr="000B4E32">
        <w:rPr>
          <w:rFonts w:eastAsia="Times New Roman" w:cstheme="minorHAnsi"/>
        </w:rPr>
        <w:t>i.e.</w:t>
      </w:r>
      <w:proofErr w:type="gramEnd"/>
      <w:r w:rsidR="000B4E32" w:rsidRPr="000B4E32">
        <w:rPr>
          <w:rFonts w:eastAsia="Times New Roman" w:cstheme="minorHAnsi"/>
        </w:rPr>
        <w:t xml:space="preserve"> the</w:t>
      </w:r>
      <w:r w:rsidR="000B4E32">
        <w:rPr>
          <w:rFonts w:eastAsia="Times New Roman" w:cstheme="minorHAnsi"/>
        </w:rPr>
        <w:t>ir</w:t>
      </w:r>
      <w:r w:rsidR="000B4E32" w:rsidRPr="000B4E32">
        <w:rPr>
          <w:rFonts w:eastAsia="Times New Roman" w:cstheme="minorHAnsi"/>
        </w:rPr>
        <w:t xml:space="preserve"> last </w:t>
      </w:r>
      <w:proofErr w:type="spellStart"/>
      <w:r w:rsidR="000B4E32">
        <w:rPr>
          <w:rFonts w:eastAsia="Times New Roman" w:cstheme="minorHAnsi"/>
        </w:rPr>
        <w:t>PrEP</w:t>
      </w:r>
      <w:proofErr w:type="spellEnd"/>
      <w:r w:rsidR="000B4E32">
        <w:rPr>
          <w:rFonts w:eastAsia="Times New Roman" w:cstheme="minorHAnsi"/>
        </w:rPr>
        <w:t xml:space="preserve"> </w:t>
      </w:r>
      <w:r w:rsidR="00DF23EC">
        <w:rPr>
          <w:rFonts w:eastAsia="Times New Roman" w:cstheme="minorHAnsi"/>
        </w:rPr>
        <w:t xml:space="preserve">purchase </w:t>
      </w:r>
      <w:r w:rsidR="000B4E32">
        <w:rPr>
          <w:rFonts w:eastAsia="Times New Roman" w:cstheme="minorHAnsi"/>
        </w:rPr>
        <w:t>was more than 120 days before 31 March 2021</w:t>
      </w:r>
      <w:r w:rsidR="00965ABC">
        <w:rPr>
          <w:rFonts w:eastAsia="Times New Roman" w:cstheme="minorHAnsi"/>
        </w:rPr>
        <w:t>)</w:t>
      </w:r>
      <w:r w:rsidR="000B4E32">
        <w:rPr>
          <w:rFonts w:eastAsia="Times New Roman" w:cstheme="minorHAnsi"/>
        </w:rPr>
        <w:t xml:space="preserve">. </w:t>
      </w:r>
      <w:bookmarkEnd w:id="22"/>
    </w:p>
    <w:p w14:paraId="70BBD519" w14:textId="77777777" w:rsidR="00AC45AF" w:rsidRPr="00AC45AF" w:rsidRDefault="00AC45AF" w:rsidP="00AC45AF">
      <w:pPr>
        <w:spacing w:after="160"/>
        <w:ind w:left="142" w:hanging="142"/>
        <w:rPr>
          <w:rFonts w:ascii="Arial Narrow" w:eastAsia="Calibri" w:hAnsi="Arial Narrow" w:cs="STIX-Regular"/>
          <w:i/>
          <w:sz w:val="18"/>
          <w:szCs w:val="18"/>
          <w:lang w:eastAsia="en-US"/>
        </w:rPr>
      </w:pPr>
    </w:p>
    <w:p w14:paraId="70EB1C16" w14:textId="6E1FA05E" w:rsidR="00AC45AF" w:rsidRPr="000B4E32" w:rsidRDefault="00AC45AF" w:rsidP="000B4E32">
      <w:pPr>
        <w:rPr>
          <w:b/>
        </w:rPr>
      </w:pPr>
      <w:r w:rsidRPr="000B4E32">
        <w:rPr>
          <w:b/>
        </w:rPr>
        <w:lastRenderedPageBreak/>
        <w:t xml:space="preserve">Table </w:t>
      </w:r>
      <w:r w:rsidR="00655B9D">
        <w:rPr>
          <w:b/>
        </w:rPr>
        <w:t>8</w:t>
      </w:r>
      <w:r w:rsidRPr="000B4E32">
        <w:rPr>
          <w:b/>
        </w:rPr>
        <w:t xml:space="preserve">: Patterns of use for the </w:t>
      </w:r>
      <w:proofErr w:type="spellStart"/>
      <w:r w:rsidRPr="000B4E32">
        <w:rPr>
          <w:b/>
        </w:rPr>
        <w:t>PrEP</w:t>
      </w:r>
      <w:proofErr w:type="spellEnd"/>
      <w:r w:rsidRPr="000B4E32">
        <w:rPr>
          <w:b/>
        </w:rPr>
        <w:t xml:space="preserve"> population (between 1 April 2018 and 31 March 2021)</w:t>
      </w:r>
    </w:p>
    <w:tbl>
      <w:tblPr>
        <w:tblStyle w:val="TableNPSstandard1"/>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5946"/>
        <w:gridCol w:w="1022"/>
        <w:gridCol w:w="1979"/>
      </w:tblGrid>
      <w:tr w:rsidR="00F91129" w:rsidRPr="00AC45AF" w14:paraId="79C0A36E" w14:textId="77777777" w:rsidTr="00B73CA8">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323" w:type="pct"/>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noWrap/>
            <w:vAlign w:val="center"/>
            <w:hideMark/>
          </w:tcPr>
          <w:p w14:paraId="06A16983" w14:textId="7862D9F0" w:rsidR="00AC45AF" w:rsidRPr="005C6C1B" w:rsidRDefault="002E5630" w:rsidP="00B73CA8">
            <w:pPr>
              <w:rPr>
                <w:rFonts w:asciiTheme="minorHAnsi" w:hAnsiTheme="minorHAnsi" w:cstheme="minorHAnsi"/>
                <w:sz w:val="20"/>
                <w:szCs w:val="20"/>
              </w:rPr>
            </w:pPr>
            <w:r>
              <w:rPr>
                <w:rFonts w:asciiTheme="minorHAnsi" w:eastAsia="Calibri" w:hAnsiTheme="minorHAnsi" w:cstheme="minorHAnsi"/>
                <w:sz w:val="20"/>
                <w:szCs w:val="20"/>
              </w:rPr>
              <w:t xml:space="preserve">Patterns of </w:t>
            </w:r>
            <w:proofErr w:type="spellStart"/>
            <w:r>
              <w:rPr>
                <w:rFonts w:asciiTheme="minorHAnsi" w:eastAsia="Calibri" w:hAnsiTheme="minorHAnsi" w:cstheme="minorHAnsi"/>
                <w:sz w:val="20"/>
                <w:szCs w:val="20"/>
              </w:rPr>
              <w:t>PrEP</w:t>
            </w:r>
            <w:proofErr w:type="spellEnd"/>
            <w:r>
              <w:rPr>
                <w:rFonts w:asciiTheme="minorHAnsi" w:eastAsia="Calibri" w:hAnsiTheme="minorHAnsi" w:cstheme="minorHAnsi"/>
                <w:sz w:val="20"/>
                <w:szCs w:val="20"/>
              </w:rPr>
              <w:t xml:space="preserve"> use</w:t>
            </w:r>
          </w:p>
        </w:tc>
        <w:tc>
          <w:tcPr>
            <w:tcW w:w="1677" w:type="pct"/>
            <w:gridSpan w:val="2"/>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vAlign w:val="top"/>
          </w:tcPr>
          <w:p w14:paraId="79598141" w14:textId="77777777" w:rsidR="00AC45AF" w:rsidRPr="005C6C1B" w:rsidRDefault="00AC45AF" w:rsidP="00AC45AF">
            <w:pP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proofErr w:type="spellStart"/>
            <w:r w:rsidRPr="005C6C1B">
              <w:rPr>
                <w:rFonts w:asciiTheme="minorHAnsi" w:eastAsia="Calibri" w:hAnsiTheme="minorHAnsi" w:cstheme="minorHAnsi"/>
                <w:sz w:val="20"/>
                <w:szCs w:val="20"/>
              </w:rPr>
              <w:t>PrEP</w:t>
            </w:r>
            <w:proofErr w:type="spellEnd"/>
            <w:r w:rsidRPr="005C6C1B">
              <w:rPr>
                <w:rFonts w:asciiTheme="minorHAnsi" w:eastAsia="Calibri" w:hAnsiTheme="minorHAnsi" w:cstheme="minorHAnsi"/>
                <w:sz w:val="20"/>
                <w:szCs w:val="20"/>
              </w:rPr>
              <w:t xml:space="preserve"> population</w:t>
            </w:r>
          </w:p>
        </w:tc>
      </w:tr>
      <w:tr w:rsidR="003C136F" w:rsidRPr="00AC45AF" w14:paraId="4E9F73ED" w14:textId="77777777" w:rsidTr="00EA620B">
        <w:trPr>
          <w:trHeight w:val="274"/>
        </w:trPr>
        <w:tc>
          <w:tcPr>
            <w:cnfStyle w:val="001000000000" w:firstRow="0" w:lastRow="0" w:firstColumn="1" w:lastColumn="0" w:oddVBand="0" w:evenVBand="0" w:oddHBand="0" w:evenHBand="0" w:firstRowFirstColumn="0" w:firstRowLastColumn="0" w:lastRowFirstColumn="0" w:lastRowLastColumn="0"/>
            <w:tcW w:w="3323" w:type="pct"/>
            <w:vMerge/>
            <w:shd w:val="clear" w:color="auto" w:fill="BFBFBF"/>
            <w:hideMark/>
          </w:tcPr>
          <w:p w14:paraId="6E4AA6DF" w14:textId="77777777" w:rsidR="00AC45AF" w:rsidRPr="005C6C1B" w:rsidRDefault="00AC45AF" w:rsidP="00AC45AF">
            <w:pPr>
              <w:rPr>
                <w:rFonts w:asciiTheme="minorHAnsi" w:hAnsiTheme="minorHAnsi" w:cstheme="minorHAnsi"/>
                <w:sz w:val="20"/>
                <w:szCs w:val="20"/>
              </w:rPr>
            </w:pPr>
          </w:p>
        </w:tc>
        <w:tc>
          <w:tcPr>
            <w:tcW w:w="571" w:type="pct"/>
            <w:shd w:val="clear" w:color="auto" w:fill="BFBFBF"/>
          </w:tcPr>
          <w:p w14:paraId="40F0B937" w14:textId="77777777" w:rsidR="00AC45AF" w:rsidRPr="005C6C1B" w:rsidRDefault="00AC45AF" w:rsidP="00AC45AF">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sz w:val="20"/>
                <w:szCs w:val="20"/>
              </w:rPr>
            </w:pPr>
            <w:r w:rsidRPr="005C6C1B">
              <w:rPr>
                <w:rFonts w:asciiTheme="minorHAnsi" w:eastAsia="Calibri" w:hAnsiTheme="minorHAnsi" w:cstheme="minorHAnsi"/>
                <w:b/>
                <w:sz w:val="20"/>
                <w:szCs w:val="20"/>
              </w:rPr>
              <w:t>Number</w:t>
            </w:r>
          </w:p>
        </w:tc>
        <w:tc>
          <w:tcPr>
            <w:tcW w:w="1106" w:type="pct"/>
            <w:shd w:val="clear" w:color="auto" w:fill="BFBFBF"/>
          </w:tcPr>
          <w:p w14:paraId="6DFE44BA" w14:textId="77777777" w:rsidR="00AC45AF" w:rsidRPr="005C6C1B" w:rsidRDefault="00AC45AF" w:rsidP="00AC45AF">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sz w:val="20"/>
                <w:szCs w:val="20"/>
              </w:rPr>
            </w:pPr>
            <w:r w:rsidRPr="005C6C1B">
              <w:rPr>
                <w:rFonts w:asciiTheme="minorHAnsi" w:eastAsia="Calibri" w:hAnsiTheme="minorHAnsi" w:cstheme="minorHAnsi"/>
                <w:b/>
                <w:sz w:val="20"/>
                <w:szCs w:val="20"/>
              </w:rPr>
              <w:t>% (95% CI)</w:t>
            </w:r>
          </w:p>
        </w:tc>
      </w:tr>
      <w:tr w:rsidR="003C136F" w:rsidRPr="00AC45AF" w14:paraId="7663B200" w14:textId="77777777" w:rsidTr="00EA620B">
        <w:trPr>
          <w:trHeight w:val="274"/>
        </w:trPr>
        <w:tc>
          <w:tcPr>
            <w:cnfStyle w:val="001000000000" w:firstRow="0" w:lastRow="0" w:firstColumn="1" w:lastColumn="0" w:oddVBand="0" w:evenVBand="0" w:oddHBand="0" w:evenHBand="0" w:firstRowFirstColumn="0" w:firstRowLastColumn="0" w:lastRowFirstColumn="0" w:lastRowLastColumn="0"/>
            <w:tcW w:w="3323" w:type="pct"/>
            <w:noWrap/>
          </w:tcPr>
          <w:p w14:paraId="562F3BB7" w14:textId="77777777" w:rsidR="00AC45AF" w:rsidRPr="005C6C1B" w:rsidRDefault="00AC45AF" w:rsidP="00AC45AF">
            <w:pPr>
              <w:rPr>
                <w:rFonts w:asciiTheme="minorHAnsi" w:eastAsia="Calibri" w:hAnsiTheme="minorHAnsi" w:cstheme="minorHAnsi"/>
                <w:i/>
                <w:sz w:val="20"/>
                <w:szCs w:val="20"/>
              </w:rPr>
            </w:pPr>
            <w:r w:rsidRPr="005C6C1B">
              <w:rPr>
                <w:rFonts w:asciiTheme="minorHAnsi" w:eastAsia="Calibri" w:hAnsiTheme="minorHAnsi" w:cstheme="minorHAnsi"/>
                <w:i/>
                <w:sz w:val="20"/>
                <w:szCs w:val="20"/>
              </w:rPr>
              <w:t>Number of individuals</w:t>
            </w:r>
          </w:p>
        </w:tc>
        <w:tc>
          <w:tcPr>
            <w:tcW w:w="571" w:type="pct"/>
          </w:tcPr>
          <w:p w14:paraId="6D12B58B"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i/>
                <w:sz w:val="20"/>
                <w:szCs w:val="20"/>
              </w:rPr>
            </w:pPr>
            <w:r w:rsidRPr="005C6C1B">
              <w:rPr>
                <w:rFonts w:asciiTheme="minorHAnsi" w:eastAsia="Calibri" w:hAnsiTheme="minorHAnsi" w:cstheme="minorHAnsi"/>
                <w:sz w:val="20"/>
                <w:szCs w:val="20"/>
              </w:rPr>
              <w:t>44,303</w:t>
            </w:r>
          </w:p>
        </w:tc>
        <w:tc>
          <w:tcPr>
            <w:tcW w:w="1106" w:type="pct"/>
          </w:tcPr>
          <w:p w14:paraId="01CB7C14" w14:textId="77777777" w:rsidR="00AC45AF" w:rsidRPr="005C6C1B" w:rsidRDefault="00AC45AF" w:rsidP="00AC45AF">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p>
        </w:tc>
      </w:tr>
      <w:tr w:rsidR="003C136F" w:rsidRPr="00AC45AF" w14:paraId="3629DB69" w14:textId="77777777" w:rsidTr="00EA620B">
        <w:trPr>
          <w:trHeight w:val="175"/>
        </w:trPr>
        <w:tc>
          <w:tcPr>
            <w:cnfStyle w:val="001000000000" w:firstRow="0" w:lastRow="0" w:firstColumn="1" w:lastColumn="0" w:oddVBand="0" w:evenVBand="0" w:oddHBand="0" w:evenHBand="0" w:firstRowFirstColumn="0" w:firstRowLastColumn="0" w:lastRowFirstColumn="0" w:lastRowLastColumn="0"/>
            <w:tcW w:w="3323" w:type="pct"/>
            <w:noWrap/>
          </w:tcPr>
          <w:p w14:paraId="69B0A6AE" w14:textId="77777777" w:rsidR="00AC45AF" w:rsidRPr="005C6C1B" w:rsidRDefault="00AC45AF" w:rsidP="00AC45AF">
            <w:pPr>
              <w:rPr>
                <w:rFonts w:asciiTheme="minorHAnsi" w:eastAsia="Calibri" w:hAnsiTheme="minorHAnsi" w:cstheme="minorHAnsi"/>
                <w:sz w:val="20"/>
                <w:szCs w:val="20"/>
              </w:rPr>
            </w:pPr>
            <w:r w:rsidRPr="005C6C1B">
              <w:rPr>
                <w:rFonts w:asciiTheme="minorHAnsi" w:eastAsia="Calibri" w:hAnsiTheme="minorHAnsi" w:cstheme="minorHAnsi"/>
                <w:sz w:val="20"/>
                <w:szCs w:val="20"/>
              </w:rPr>
              <w:t xml:space="preserve">Patterns of </w:t>
            </w:r>
            <w:proofErr w:type="spellStart"/>
            <w:r w:rsidRPr="005C6C1B">
              <w:rPr>
                <w:rFonts w:asciiTheme="minorHAnsi" w:eastAsia="Calibri" w:hAnsiTheme="minorHAnsi" w:cstheme="minorHAnsi"/>
                <w:sz w:val="20"/>
                <w:szCs w:val="20"/>
              </w:rPr>
              <w:t>PrEP</w:t>
            </w:r>
            <w:proofErr w:type="spellEnd"/>
            <w:r w:rsidRPr="005C6C1B">
              <w:rPr>
                <w:rFonts w:asciiTheme="minorHAnsi" w:eastAsia="Calibri" w:hAnsiTheme="minorHAnsi" w:cstheme="minorHAnsi"/>
                <w:sz w:val="20"/>
                <w:szCs w:val="20"/>
              </w:rPr>
              <w:t xml:space="preserve"> use </w:t>
            </w:r>
          </w:p>
        </w:tc>
        <w:tc>
          <w:tcPr>
            <w:tcW w:w="571" w:type="pct"/>
          </w:tcPr>
          <w:p w14:paraId="38F75BB8" w14:textId="77777777" w:rsidR="00AC45AF" w:rsidRPr="005C6C1B" w:rsidRDefault="00AC45AF" w:rsidP="00AC45AF">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p>
        </w:tc>
        <w:tc>
          <w:tcPr>
            <w:tcW w:w="1106" w:type="pct"/>
          </w:tcPr>
          <w:p w14:paraId="04867B03" w14:textId="77777777" w:rsidR="00AC45AF" w:rsidRPr="005C6C1B" w:rsidRDefault="00AC45AF" w:rsidP="00AC45AF">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p>
        </w:tc>
      </w:tr>
      <w:tr w:rsidR="003C136F" w:rsidRPr="00AC45AF" w14:paraId="450D7FBB" w14:textId="77777777" w:rsidTr="00EA620B">
        <w:trPr>
          <w:trHeight w:val="274"/>
        </w:trPr>
        <w:tc>
          <w:tcPr>
            <w:cnfStyle w:val="001000000000" w:firstRow="0" w:lastRow="0" w:firstColumn="1" w:lastColumn="0" w:oddVBand="0" w:evenVBand="0" w:oddHBand="0" w:evenHBand="0" w:firstRowFirstColumn="0" w:firstRowLastColumn="0" w:lastRowFirstColumn="0" w:lastRowLastColumn="0"/>
            <w:tcW w:w="3323" w:type="pct"/>
            <w:noWrap/>
          </w:tcPr>
          <w:p w14:paraId="7ED32342" w14:textId="77777777" w:rsidR="00AC45AF" w:rsidRPr="005C6C1B" w:rsidRDefault="00AC45AF" w:rsidP="00AC45AF">
            <w:pPr>
              <w:rPr>
                <w:rFonts w:asciiTheme="minorHAnsi" w:eastAsia="Calibri" w:hAnsiTheme="minorHAnsi" w:cstheme="minorHAnsi"/>
                <w:b w:val="0"/>
                <w:sz w:val="20"/>
                <w:szCs w:val="20"/>
              </w:rPr>
            </w:pPr>
            <w:r w:rsidRPr="005C6C1B">
              <w:rPr>
                <w:rFonts w:asciiTheme="minorHAnsi" w:eastAsia="Calibri" w:hAnsiTheme="minorHAnsi" w:cstheme="minorHAnsi"/>
                <w:b w:val="0"/>
                <w:i/>
                <w:sz w:val="20"/>
                <w:szCs w:val="20"/>
              </w:rPr>
              <w:t>Continuous (no significant gaps between scripts)</w:t>
            </w:r>
          </w:p>
        </w:tc>
        <w:tc>
          <w:tcPr>
            <w:tcW w:w="571" w:type="pct"/>
            <w:vAlign w:val="bottom"/>
          </w:tcPr>
          <w:p w14:paraId="04FC8C32" w14:textId="7F23AC64"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606</w:t>
            </w:r>
            <w:r w:rsidR="004431CB">
              <w:rPr>
                <w:rFonts w:asciiTheme="minorHAnsi" w:eastAsia="Calibri" w:hAnsiTheme="minorHAnsi" w:cstheme="minorHAnsi"/>
                <w:sz w:val="20"/>
                <w:szCs w:val="20"/>
              </w:rPr>
              <w:t>8</w:t>
            </w:r>
          </w:p>
        </w:tc>
        <w:tc>
          <w:tcPr>
            <w:tcW w:w="1106" w:type="pct"/>
            <w:vAlign w:val="bottom"/>
          </w:tcPr>
          <w:p w14:paraId="679B1F52"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13.7 (13.4-14.0)</w:t>
            </w:r>
          </w:p>
        </w:tc>
      </w:tr>
      <w:tr w:rsidR="003C136F" w:rsidRPr="00AC45AF" w14:paraId="4DA9B3D4" w14:textId="77777777" w:rsidTr="00EA620B">
        <w:trPr>
          <w:trHeight w:val="274"/>
        </w:trPr>
        <w:tc>
          <w:tcPr>
            <w:cnfStyle w:val="001000000000" w:firstRow="0" w:lastRow="0" w:firstColumn="1" w:lastColumn="0" w:oddVBand="0" w:evenVBand="0" w:oddHBand="0" w:evenHBand="0" w:firstRowFirstColumn="0" w:firstRowLastColumn="0" w:lastRowFirstColumn="0" w:lastRowLastColumn="0"/>
            <w:tcW w:w="3323" w:type="pct"/>
            <w:noWrap/>
          </w:tcPr>
          <w:p w14:paraId="31E9F4D6" w14:textId="77777777" w:rsidR="00AC45AF" w:rsidRPr="005C6C1B" w:rsidRDefault="00AC45AF" w:rsidP="00AC45AF">
            <w:pPr>
              <w:rPr>
                <w:rFonts w:asciiTheme="minorHAnsi" w:eastAsia="Calibri" w:hAnsiTheme="minorHAnsi" w:cstheme="minorHAnsi"/>
                <w:b w:val="0"/>
                <w:i/>
                <w:sz w:val="20"/>
                <w:szCs w:val="20"/>
              </w:rPr>
            </w:pPr>
            <w:r w:rsidRPr="005C6C1B">
              <w:rPr>
                <w:rFonts w:asciiTheme="minorHAnsi" w:eastAsia="Calibri" w:hAnsiTheme="minorHAnsi" w:cstheme="minorHAnsi"/>
                <w:b w:val="0"/>
                <w:i/>
                <w:sz w:val="20"/>
                <w:szCs w:val="20"/>
              </w:rPr>
              <w:t>Non-continuous (gaps between scripts or on-demand dosing)</w:t>
            </w:r>
          </w:p>
        </w:tc>
        <w:tc>
          <w:tcPr>
            <w:tcW w:w="571" w:type="pct"/>
            <w:vAlign w:val="bottom"/>
          </w:tcPr>
          <w:p w14:paraId="77628FA7" w14:textId="15E8EB3B"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29,56</w:t>
            </w:r>
            <w:r w:rsidR="004431CB">
              <w:rPr>
                <w:rFonts w:asciiTheme="minorHAnsi" w:eastAsia="Calibri" w:hAnsiTheme="minorHAnsi" w:cstheme="minorHAnsi"/>
                <w:sz w:val="20"/>
                <w:szCs w:val="20"/>
              </w:rPr>
              <w:t>7</w:t>
            </w:r>
          </w:p>
        </w:tc>
        <w:tc>
          <w:tcPr>
            <w:tcW w:w="1106" w:type="pct"/>
            <w:vAlign w:val="bottom"/>
          </w:tcPr>
          <w:p w14:paraId="1B2DF8AD"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66.7 (66.3-67.2)</w:t>
            </w:r>
          </w:p>
        </w:tc>
      </w:tr>
      <w:tr w:rsidR="003C136F" w:rsidRPr="00AC45AF" w14:paraId="3F3ACC53" w14:textId="77777777" w:rsidTr="00EA620B">
        <w:trPr>
          <w:trHeight w:val="274"/>
        </w:trPr>
        <w:tc>
          <w:tcPr>
            <w:cnfStyle w:val="001000000000" w:firstRow="0" w:lastRow="0" w:firstColumn="1" w:lastColumn="0" w:oddVBand="0" w:evenVBand="0" w:oddHBand="0" w:evenHBand="0" w:firstRowFirstColumn="0" w:firstRowLastColumn="0" w:lastRowFirstColumn="0" w:lastRowLastColumn="0"/>
            <w:tcW w:w="3323" w:type="pct"/>
            <w:noWrap/>
          </w:tcPr>
          <w:p w14:paraId="0264A196" w14:textId="77777777" w:rsidR="00AC45AF" w:rsidRPr="005C6C1B" w:rsidRDefault="00AC45AF" w:rsidP="00AC45AF">
            <w:pPr>
              <w:rPr>
                <w:rFonts w:asciiTheme="minorHAnsi" w:eastAsia="Calibri" w:hAnsiTheme="minorHAnsi" w:cstheme="minorHAnsi"/>
                <w:b w:val="0"/>
                <w:i/>
                <w:sz w:val="20"/>
                <w:szCs w:val="20"/>
              </w:rPr>
            </w:pPr>
            <w:r w:rsidRPr="005C6C1B">
              <w:rPr>
                <w:rFonts w:asciiTheme="minorHAnsi" w:eastAsia="Calibri" w:hAnsiTheme="minorHAnsi" w:cstheme="minorHAnsi"/>
                <w:b w:val="0"/>
                <w:i/>
                <w:sz w:val="20"/>
                <w:szCs w:val="20"/>
              </w:rPr>
              <w:t>Not assessable (only one script)</w:t>
            </w:r>
          </w:p>
        </w:tc>
        <w:tc>
          <w:tcPr>
            <w:tcW w:w="571" w:type="pct"/>
            <w:vAlign w:val="bottom"/>
          </w:tcPr>
          <w:p w14:paraId="6997BB9A" w14:textId="21C78DDD"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866</w:t>
            </w:r>
            <w:r w:rsidR="004431CB">
              <w:rPr>
                <w:rFonts w:asciiTheme="minorHAnsi" w:eastAsia="Calibri" w:hAnsiTheme="minorHAnsi" w:cstheme="minorHAnsi"/>
                <w:sz w:val="20"/>
                <w:szCs w:val="20"/>
              </w:rPr>
              <w:t>8</w:t>
            </w:r>
          </w:p>
        </w:tc>
        <w:tc>
          <w:tcPr>
            <w:tcW w:w="1106" w:type="pct"/>
            <w:vAlign w:val="bottom"/>
          </w:tcPr>
          <w:p w14:paraId="7D04E10E"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19.6 (19.2-19.9)</w:t>
            </w:r>
          </w:p>
        </w:tc>
      </w:tr>
      <w:tr w:rsidR="003C136F" w:rsidRPr="00AC45AF" w14:paraId="5EDDC384" w14:textId="77777777" w:rsidTr="00EA620B">
        <w:trPr>
          <w:trHeight w:val="274"/>
        </w:trPr>
        <w:tc>
          <w:tcPr>
            <w:cnfStyle w:val="001000000000" w:firstRow="0" w:lastRow="0" w:firstColumn="1" w:lastColumn="0" w:oddVBand="0" w:evenVBand="0" w:oddHBand="0" w:evenHBand="0" w:firstRowFirstColumn="0" w:firstRowLastColumn="0" w:lastRowFirstColumn="0" w:lastRowLastColumn="0"/>
            <w:tcW w:w="3323" w:type="pct"/>
            <w:noWrap/>
          </w:tcPr>
          <w:p w14:paraId="4DBD57E8" w14:textId="77777777" w:rsidR="00AC45AF" w:rsidRPr="005C6C1B" w:rsidRDefault="00AC45AF" w:rsidP="00AC45AF">
            <w:pPr>
              <w:rPr>
                <w:rFonts w:asciiTheme="minorHAnsi" w:eastAsia="Calibri" w:hAnsiTheme="minorHAnsi" w:cstheme="minorHAnsi"/>
                <w:sz w:val="20"/>
                <w:szCs w:val="20"/>
              </w:rPr>
            </w:pPr>
            <w:proofErr w:type="spellStart"/>
            <w:r w:rsidRPr="005C6C1B">
              <w:rPr>
                <w:rFonts w:asciiTheme="minorHAnsi" w:eastAsia="Calibri" w:hAnsiTheme="minorHAnsi" w:cstheme="minorHAnsi"/>
                <w:sz w:val="20"/>
                <w:szCs w:val="20"/>
              </w:rPr>
              <w:t>PrEP</w:t>
            </w:r>
            <w:proofErr w:type="spellEnd"/>
            <w:r w:rsidRPr="005C6C1B">
              <w:rPr>
                <w:rFonts w:asciiTheme="minorHAnsi" w:eastAsia="Calibri" w:hAnsiTheme="minorHAnsi" w:cstheme="minorHAnsi"/>
                <w:sz w:val="20"/>
                <w:szCs w:val="20"/>
              </w:rPr>
              <w:t xml:space="preserve"> status at end of follow-up </w:t>
            </w:r>
          </w:p>
        </w:tc>
        <w:tc>
          <w:tcPr>
            <w:tcW w:w="571" w:type="pct"/>
          </w:tcPr>
          <w:p w14:paraId="73E22B41" w14:textId="77777777" w:rsidR="00AC45AF" w:rsidRPr="005C6C1B" w:rsidRDefault="00AC45AF" w:rsidP="00AC45AF">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p>
        </w:tc>
        <w:tc>
          <w:tcPr>
            <w:tcW w:w="1106" w:type="pct"/>
          </w:tcPr>
          <w:p w14:paraId="46A263DC" w14:textId="77777777" w:rsidR="00AC45AF" w:rsidRPr="005C6C1B" w:rsidRDefault="00AC45AF" w:rsidP="00AC45AF">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p>
        </w:tc>
      </w:tr>
      <w:tr w:rsidR="003C136F" w:rsidRPr="00AC45AF" w14:paraId="4113A6F0" w14:textId="77777777" w:rsidTr="00EA620B">
        <w:trPr>
          <w:trHeight w:val="274"/>
        </w:trPr>
        <w:tc>
          <w:tcPr>
            <w:cnfStyle w:val="001000000000" w:firstRow="0" w:lastRow="0" w:firstColumn="1" w:lastColumn="0" w:oddVBand="0" w:evenVBand="0" w:oddHBand="0" w:evenHBand="0" w:firstRowFirstColumn="0" w:firstRowLastColumn="0" w:lastRowFirstColumn="0" w:lastRowLastColumn="0"/>
            <w:tcW w:w="3323" w:type="pct"/>
            <w:noWrap/>
          </w:tcPr>
          <w:p w14:paraId="7CA27B90" w14:textId="77777777" w:rsidR="00AC45AF" w:rsidRPr="005C6C1B" w:rsidRDefault="00AC45AF" w:rsidP="00AC45AF">
            <w:pPr>
              <w:rPr>
                <w:rFonts w:asciiTheme="minorHAnsi" w:eastAsia="Calibri" w:hAnsiTheme="minorHAnsi" w:cstheme="minorHAnsi"/>
                <w:b w:val="0"/>
                <w:i/>
                <w:sz w:val="20"/>
                <w:szCs w:val="20"/>
              </w:rPr>
            </w:pPr>
            <w:r w:rsidRPr="005C6C1B">
              <w:rPr>
                <w:rFonts w:asciiTheme="minorHAnsi" w:eastAsia="Calibri" w:hAnsiTheme="minorHAnsi" w:cstheme="minorHAnsi"/>
                <w:b w:val="0"/>
                <w:i/>
                <w:sz w:val="20"/>
                <w:szCs w:val="20"/>
              </w:rPr>
              <w:t xml:space="preserve">Active </w:t>
            </w:r>
            <w:proofErr w:type="spellStart"/>
            <w:r w:rsidRPr="005C6C1B">
              <w:rPr>
                <w:rFonts w:asciiTheme="minorHAnsi" w:eastAsia="Calibri" w:hAnsiTheme="minorHAnsi" w:cstheme="minorHAnsi"/>
                <w:b w:val="0"/>
                <w:i/>
                <w:sz w:val="20"/>
                <w:szCs w:val="20"/>
              </w:rPr>
              <w:t>PrEP</w:t>
            </w:r>
            <w:proofErr w:type="spellEnd"/>
            <w:r w:rsidRPr="005C6C1B">
              <w:rPr>
                <w:rFonts w:asciiTheme="minorHAnsi" w:eastAsia="Calibri" w:hAnsiTheme="minorHAnsi" w:cstheme="minorHAnsi"/>
                <w:b w:val="0"/>
                <w:i/>
                <w:sz w:val="20"/>
                <w:szCs w:val="20"/>
              </w:rPr>
              <w:t xml:space="preserve"> at end of study</w:t>
            </w:r>
          </w:p>
        </w:tc>
        <w:tc>
          <w:tcPr>
            <w:tcW w:w="571" w:type="pct"/>
            <w:vAlign w:val="bottom"/>
          </w:tcPr>
          <w:p w14:paraId="006B30A3"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23,921</w:t>
            </w:r>
          </w:p>
        </w:tc>
        <w:tc>
          <w:tcPr>
            <w:tcW w:w="1106" w:type="pct"/>
            <w:vAlign w:val="bottom"/>
          </w:tcPr>
          <w:p w14:paraId="2B35914B"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54.0 (53.5-54.5)</w:t>
            </w:r>
          </w:p>
        </w:tc>
      </w:tr>
      <w:tr w:rsidR="003C136F" w:rsidRPr="00AC45AF" w14:paraId="321A4831" w14:textId="77777777" w:rsidTr="00EA620B">
        <w:trPr>
          <w:trHeight w:val="274"/>
        </w:trPr>
        <w:tc>
          <w:tcPr>
            <w:cnfStyle w:val="001000000000" w:firstRow="0" w:lastRow="0" w:firstColumn="1" w:lastColumn="0" w:oddVBand="0" w:evenVBand="0" w:oddHBand="0" w:evenHBand="0" w:firstRowFirstColumn="0" w:firstRowLastColumn="0" w:lastRowFirstColumn="0" w:lastRowLastColumn="0"/>
            <w:tcW w:w="3323" w:type="pct"/>
            <w:noWrap/>
          </w:tcPr>
          <w:p w14:paraId="29F82F7A" w14:textId="77777777" w:rsidR="00AC45AF" w:rsidRPr="005C6C1B" w:rsidRDefault="00AC45AF" w:rsidP="00AC45AF">
            <w:pPr>
              <w:rPr>
                <w:rFonts w:asciiTheme="minorHAnsi" w:eastAsia="Calibri" w:hAnsiTheme="minorHAnsi" w:cstheme="minorHAnsi"/>
                <w:b w:val="0"/>
                <w:i/>
                <w:sz w:val="20"/>
                <w:szCs w:val="20"/>
              </w:rPr>
            </w:pPr>
            <w:r w:rsidRPr="005C6C1B">
              <w:rPr>
                <w:rFonts w:asciiTheme="minorHAnsi" w:eastAsia="Calibri" w:hAnsiTheme="minorHAnsi" w:cstheme="minorHAnsi"/>
                <w:b w:val="0"/>
                <w:i/>
                <w:sz w:val="20"/>
                <w:szCs w:val="20"/>
              </w:rPr>
              <w:t xml:space="preserve">Discontinued </w:t>
            </w:r>
            <w:proofErr w:type="spellStart"/>
            <w:r w:rsidRPr="005C6C1B">
              <w:rPr>
                <w:rFonts w:asciiTheme="minorHAnsi" w:eastAsia="Calibri" w:hAnsiTheme="minorHAnsi" w:cstheme="minorHAnsi"/>
                <w:b w:val="0"/>
                <w:i/>
                <w:sz w:val="20"/>
                <w:szCs w:val="20"/>
              </w:rPr>
              <w:t>PrEP</w:t>
            </w:r>
            <w:proofErr w:type="spellEnd"/>
            <w:r w:rsidRPr="005C6C1B">
              <w:rPr>
                <w:rFonts w:asciiTheme="minorHAnsi" w:eastAsia="Calibri" w:hAnsiTheme="minorHAnsi" w:cstheme="minorHAnsi"/>
                <w:b w:val="0"/>
                <w:i/>
                <w:sz w:val="20"/>
                <w:szCs w:val="20"/>
              </w:rPr>
              <w:t xml:space="preserve"> at end of study</w:t>
            </w:r>
          </w:p>
        </w:tc>
        <w:tc>
          <w:tcPr>
            <w:tcW w:w="571" w:type="pct"/>
            <w:vAlign w:val="bottom"/>
          </w:tcPr>
          <w:p w14:paraId="314214DE"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20,382</w:t>
            </w:r>
          </w:p>
        </w:tc>
        <w:tc>
          <w:tcPr>
            <w:tcW w:w="1106" w:type="pct"/>
            <w:vAlign w:val="bottom"/>
          </w:tcPr>
          <w:p w14:paraId="4F274F4E"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46.0 (45.5-46.5)</w:t>
            </w:r>
          </w:p>
        </w:tc>
      </w:tr>
      <w:tr w:rsidR="003C136F" w:rsidRPr="00AC45AF" w14:paraId="58D906AD" w14:textId="77777777" w:rsidTr="00EA620B">
        <w:trPr>
          <w:trHeight w:val="274"/>
        </w:trPr>
        <w:tc>
          <w:tcPr>
            <w:cnfStyle w:val="001000000000" w:firstRow="0" w:lastRow="0" w:firstColumn="1" w:lastColumn="0" w:oddVBand="0" w:evenVBand="0" w:oddHBand="0" w:evenHBand="0" w:firstRowFirstColumn="0" w:firstRowLastColumn="0" w:lastRowFirstColumn="0" w:lastRowLastColumn="0"/>
            <w:tcW w:w="3323" w:type="pct"/>
            <w:noWrap/>
          </w:tcPr>
          <w:p w14:paraId="35504602" w14:textId="77777777" w:rsidR="00AC45AF" w:rsidRPr="005C6C1B" w:rsidRDefault="00AC45AF" w:rsidP="00AC45AF">
            <w:pPr>
              <w:rPr>
                <w:rFonts w:asciiTheme="minorHAnsi" w:eastAsia="Calibri" w:hAnsiTheme="minorHAnsi" w:cstheme="minorHAnsi"/>
                <w:i/>
                <w:sz w:val="20"/>
                <w:szCs w:val="20"/>
              </w:rPr>
            </w:pPr>
            <w:proofErr w:type="spellStart"/>
            <w:r w:rsidRPr="005C6C1B">
              <w:rPr>
                <w:rFonts w:asciiTheme="minorHAnsi" w:eastAsia="Calibri" w:hAnsiTheme="minorHAnsi" w:cstheme="minorHAnsi"/>
                <w:sz w:val="20"/>
                <w:szCs w:val="20"/>
              </w:rPr>
              <w:t>PrEP</w:t>
            </w:r>
            <w:proofErr w:type="spellEnd"/>
            <w:r w:rsidRPr="005C6C1B">
              <w:rPr>
                <w:rFonts w:asciiTheme="minorHAnsi" w:eastAsia="Calibri" w:hAnsiTheme="minorHAnsi" w:cstheme="minorHAnsi"/>
                <w:sz w:val="20"/>
                <w:szCs w:val="20"/>
              </w:rPr>
              <w:t xml:space="preserve"> status at end of follow-up counting for patients with HIV</w:t>
            </w:r>
          </w:p>
        </w:tc>
        <w:tc>
          <w:tcPr>
            <w:tcW w:w="571" w:type="pct"/>
          </w:tcPr>
          <w:p w14:paraId="639A9C22"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p>
        </w:tc>
        <w:tc>
          <w:tcPr>
            <w:tcW w:w="1106" w:type="pct"/>
          </w:tcPr>
          <w:p w14:paraId="3D64A349"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p>
        </w:tc>
      </w:tr>
      <w:tr w:rsidR="003C136F" w:rsidRPr="00AC45AF" w14:paraId="49262A01" w14:textId="77777777" w:rsidTr="00EA620B">
        <w:trPr>
          <w:trHeight w:val="274"/>
        </w:trPr>
        <w:tc>
          <w:tcPr>
            <w:cnfStyle w:val="001000000000" w:firstRow="0" w:lastRow="0" w:firstColumn="1" w:lastColumn="0" w:oddVBand="0" w:evenVBand="0" w:oddHBand="0" w:evenHBand="0" w:firstRowFirstColumn="0" w:firstRowLastColumn="0" w:lastRowFirstColumn="0" w:lastRowLastColumn="0"/>
            <w:tcW w:w="3323" w:type="pct"/>
            <w:noWrap/>
          </w:tcPr>
          <w:p w14:paraId="18E20EEA" w14:textId="77777777" w:rsidR="00AC45AF" w:rsidRPr="005C6C1B" w:rsidRDefault="00AC45AF" w:rsidP="00AC45AF">
            <w:pPr>
              <w:rPr>
                <w:rFonts w:asciiTheme="minorHAnsi" w:eastAsia="Calibri" w:hAnsiTheme="minorHAnsi" w:cstheme="minorHAnsi"/>
                <w:b w:val="0"/>
                <w:i/>
                <w:sz w:val="20"/>
                <w:szCs w:val="20"/>
              </w:rPr>
            </w:pPr>
            <w:r w:rsidRPr="005C6C1B">
              <w:rPr>
                <w:rFonts w:asciiTheme="minorHAnsi" w:eastAsia="Calibri" w:hAnsiTheme="minorHAnsi" w:cstheme="minorHAnsi"/>
                <w:b w:val="0"/>
                <w:i/>
                <w:sz w:val="20"/>
                <w:szCs w:val="20"/>
              </w:rPr>
              <w:t xml:space="preserve">Active </w:t>
            </w:r>
            <w:proofErr w:type="spellStart"/>
            <w:r w:rsidRPr="005C6C1B">
              <w:rPr>
                <w:rFonts w:asciiTheme="minorHAnsi" w:eastAsia="Calibri" w:hAnsiTheme="minorHAnsi" w:cstheme="minorHAnsi"/>
                <w:b w:val="0"/>
                <w:i/>
                <w:sz w:val="20"/>
                <w:szCs w:val="20"/>
              </w:rPr>
              <w:t>PrEP</w:t>
            </w:r>
            <w:proofErr w:type="spellEnd"/>
            <w:r w:rsidRPr="005C6C1B">
              <w:rPr>
                <w:rFonts w:asciiTheme="minorHAnsi" w:eastAsia="Calibri" w:hAnsiTheme="minorHAnsi" w:cstheme="minorHAnsi"/>
                <w:b w:val="0"/>
                <w:i/>
                <w:sz w:val="20"/>
                <w:szCs w:val="20"/>
              </w:rPr>
              <w:t xml:space="preserve"> at end of study</w:t>
            </w:r>
          </w:p>
        </w:tc>
        <w:tc>
          <w:tcPr>
            <w:tcW w:w="571" w:type="pct"/>
            <w:vAlign w:val="bottom"/>
          </w:tcPr>
          <w:p w14:paraId="3362E859"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23,918</w:t>
            </w:r>
          </w:p>
        </w:tc>
        <w:tc>
          <w:tcPr>
            <w:tcW w:w="1106" w:type="pct"/>
            <w:vAlign w:val="bottom"/>
          </w:tcPr>
          <w:p w14:paraId="747860CA"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54.0 (53.5-54.5)</w:t>
            </w:r>
          </w:p>
        </w:tc>
      </w:tr>
      <w:tr w:rsidR="003C136F" w:rsidRPr="00AC45AF" w14:paraId="4D029B56" w14:textId="77777777" w:rsidTr="00EA620B">
        <w:trPr>
          <w:trHeight w:val="274"/>
        </w:trPr>
        <w:tc>
          <w:tcPr>
            <w:cnfStyle w:val="001000000000" w:firstRow="0" w:lastRow="0" w:firstColumn="1" w:lastColumn="0" w:oddVBand="0" w:evenVBand="0" w:oddHBand="0" w:evenHBand="0" w:firstRowFirstColumn="0" w:firstRowLastColumn="0" w:lastRowFirstColumn="0" w:lastRowLastColumn="0"/>
            <w:tcW w:w="3323" w:type="pct"/>
            <w:noWrap/>
          </w:tcPr>
          <w:p w14:paraId="582655AF" w14:textId="77777777" w:rsidR="00AC45AF" w:rsidRPr="005C6C1B" w:rsidRDefault="00AC45AF" w:rsidP="00AC45AF">
            <w:pPr>
              <w:rPr>
                <w:rFonts w:asciiTheme="minorHAnsi" w:eastAsia="Calibri" w:hAnsiTheme="minorHAnsi" w:cstheme="minorHAnsi"/>
                <w:b w:val="0"/>
                <w:i/>
                <w:sz w:val="20"/>
                <w:szCs w:val="20"/>
              </w:rPr>
            </w:pPr>
            <w:r w:rsidRPr="005C6C1B">
              <w:rPr>
                <w:rFonts w:asciiTheme="minorHAnsi" w:eastAsia="Calibri" w:hAnsiTheme="minorHAnsi" w:cstheme="minorHAnsi"/>
                <w:b w:val="0"/>
                <w:i/>
                <w:sz w:val="20"/>
                <w:szCs w:val="20"/>
              </w:rPr>
              <w:t xml:space="preserve">Discontinued </w:t>
            </w:r>
            <w:proofErr w:type="spellStart"/>
            <w:r w:rsidRPr="005C6C1B">
              <w:rPr>
                <w:rFonts w:asciiTheme="minorHAnsi" w:eastAsia="Calibri" w:hAnsiTheme="minorHAnsi" w:cstheme="minorHAnsi"/>
                <w:b w:val="0"/>
                <w:i/>
                <w:sz w:val="20"/>
                <w:szCs w:val="20"/>
              </w:rPr>
              <w:t>PrEP</w:t>
            </w:r>
            <w:proofErr w:type="spellEnd"/>
            <w:r w:rsidRPr="005C6C1B">
              <w:rPr>
                <w:rFonts w:asciiTheme="minorHAnsi" w:eastAsia="Calibri" w:hAnsiTheme="minorHAnsi" w:cstheme="minorHAnsi"/>
                <w:b w:val="0"/>
                <w:i/>
                <w:sz w:val="20"/>
                <w:szCs w:val="20"/>
              </w:rPr>
              <w:t xml:space="preserve"> at end of study</w:t>
            </w:r>
          </w:p>
        </w:tc>
        <w:tc>
          <w:tcPr>
            <w:tcW w:w="571" w:type="pct"/>
            <w:vAlign w:val="bottom"/>
          </w:tcPr>
          <w:p w14:paraId="51B1F4F0"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20,253</w:t>
            </w:r>
          </w:p>
        </w:tc>
        <w:tc>
          <w:tcPr>
            <w:tcW w:w="1106" w:type="pct"/>
            <w:vAlign w:val="bottom"/>
          </w:tcPr>
          <w:p w14:paraId="330E7747"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45.7 (45.3-46.2)</w:t>
            </w:r>
          </w:p>
        </w:tc>
      </w:tr>
      <w:tr w:rsidR="003C136F" w:rsidRPr="00AC45AF" w14:paraId="0D73076C" w14:textId="77777777" w:rsidTr="00EA620B">
        <w:trPr>
          <w:trHeight w:val="274"/>
        </w:trPr>
        <w:tc>
          <w:tcPr>
            <w:cnfStyle w:val="001000000000" w:firstRow="0" w:lastRow="0" w:firstColumn="1" w:lastColumn="0" w:oddVBand="0" w:evenVBand="0" w:oddHBand="0" w:evenHBand="0" w:firstRowFirstColumn="0" w:firstRowLastColumn="0" w:lastRowFirstColumn="0" w:lastRowLastColumn="0"/>
            <w:tcW w:w="3323" w:type="pct"/>
            <w:noWrap/>
          </w:tcPr>
          <w:p w14:paraId="780E0316" w14:textId="77777777" w:rsidR="00AC45AF" w:rsidRPr="005C6C1B" w:rsidRDefault="00AC45AF" w:rsidP="00AC45AF">
            <w:pPr>
              <w:rPr>
                <w:rFonts w:asciiTheme="minorHAnsi" w:eastAsia="Calibri" w:hAnsiTheme="minorHAnsi" w:cstheme="minorHAnsi"/>
                <w:b w:val="0"/>
                <w:i/>
                <w:sz w:val="20"/>
                <w:szCs w:val="20"/>
              </w:rPr>
            </w:pPr>
            <w:r w:rsidRPr="005C6C1B">
              <w:rPr>
                <w:rFonts w:asciiTheme="minorHAnsi" w:eastAsia="Calibri" w:hAnsiTheme="minorHAnsi" w:cstheme="minorHAnsi"/>
                <w:b w:val="0"/>
                <w:i/>
                <w:sz w:val="20"/>
                <w:szCs w:val="20"/>
              </w:rPr>
              <w:t>Patients lost to follow-up due to HIV</w:t>
            </w:r>
          </w:p>
        </w:tc>
        <w:tc>
          <w:tcPr>
            <w:tcW w:w="571" w:type="pct"/>
            <w:vAlign w:val="bottom"/>
          </w:tcPr>
          <w:p w14:paraId="4C9962D2"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132</w:t>
            </w:r>
          </w:p>
        </w:tc>
        <w:tc>
          <w:tcPr>
            <w:tcW w:w="1106" w:type="pct"/>
            <w:vAlign w:val="bottom"/>
          </w:tcPr>
          <w:p w14:paraId="3370E7A2" w14:textId="77777777" w:rsidR="00AC45AF" w:rsidRPr="005C6C1B" w:rsidRDefault="00AC45AF" w:rsidP="00AC45A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5C6C1B">
              <w:rPr>
                <w:rFonts w:asciiTheme="minorHAnsi" w:eastAsia="Calibri" w:hAnsiTheme="minorHAnsi" w:cstheme="minorHAnsi"/>
                <w:sz w:val="20"/>
                <w:szCs w:val="20"/>
              </w:rPr>
              <w:t>0.3 (0.2-0.3)</w:t>
            </w:r>
          </w:p>
        </w:tc>
      </w:tr>
    </w:tbl>
    <w:p w14:paraId="10F07E59" w14:textId="4EA3F0C0" w:rsidR="00AC45AF" w:rsidRPr="00AC45AF" w:rsidRDefault="00AC45AF" w:rsidP="00AC45AF">
      <w:pPr>
        <w:spacing w:after="160"/>
        <w:ind w:left="142" w:hanging="142"/>
        <w:rPr>
          <w:rFonts w:ascii="Arial Narrow" w:eastAsia="Calibri" w:hAnsi="Arial Narrow" w:cs="STIX-Regular"/>
          <w:i/>
          <w:sz w:val="18"/>
          <w:szCs w:val="18"/>
          <w:lang w:eastAsia="en-US"/>
        </w:rPr>
      </w:pPr>
    </w:p>
    <w:p w14:paraId="0257D5D0" w14:textId="61684072" w:rsidR="00655B9D" w:rsidRPr="00655B9D" w:rsidRDefault="00655B9D" w:rsidP="00655B9D">
      <w:pPr>
        <w:rPr>
          <w:b/>
        </w:rPr>
      </w:pPr>
      <w:r w:rsidRPr="00655B9D">
        <w:rPr>
          <w:b/>
        </w:rPr>
        <w:t xml:space="preserve">HIV in patients dispensed </w:t>
      </w:r>
      <w:proofErr w:type="spellStart"/>
      <w:r w:rsidRPr="00655B9D">
        <w:rPr>
          <w:b/>
        </w:rPr>
        <w:t>PrEP</w:t>
      </w:r>
      <w:proofErr w:type="spellEnd"/>
    </w:p>
    <w:p w14:paraId="63465BE3" w14:textId="77777777" w:rsidR="00397F60" w:rsidRDefault="00655B9D" w:rsidP="00655B9D">
      <w:r w:rsidRPr="003B73DB">
        <w:t xml:space="preserve">We described the number of patients in the </w:t>
      </w:r>
      <w:proofErr w:type="spellStart"/>
      <w:r w:rsidRPr="003B73DB">
        <w:t>PrEP</w:t>
      </w:r>
      <w:proofErr w:type="spellEnd"/>
      <w:r w:rsidRPr="003B73DB">
        <w:t xml:space="preserve"> population </w:t>
      </w:r>
      <w:r>
        <w:t xml:space="preserve">newly dispensed an antiretroviral medicine for </w:t>
      </w:r>
      <w:r w:rsidRPr="003B73DB">
        <w:t xml:space="preserve">HIV at least </w:t>
      </w:r>
      <w:r>
        <w:t>8</w:t>
      </w:r>
      <w:r w:rsidRPr="003B73DB">
        <w:t xml:space="preserve"> days following their first prescription for </w:t>
      </w:r>
      <w:proofErr w:type="spellStart"/>
      <w:r w:rsidRPr="003B73DB">
        <w:t>PrEP</w:t>
      </w:r>
      <w:proofErr w:type="spellEnd"/>
      <w:r w:rsidRPr="003B73DB">
        <w:t xml:space="preserve">, according to patterns of </w:t>
      </w:r>
      <w:proofErr w:type="spellStart"/>
      <w:r w:rsidRPr="003B73DB">
        <w:t>PrEP</w:t>
      </w:r>
      <w:proofErr w:type="spellEnd"/>
      <w:r w:rsidRPr="003B73DB">
        <w:t xml:space="preserve"> use (</w:t>
      </w:r>
      <w:r w:rsidR="00AC45AF" w:rsidRPr="003B73DB">
        <w:t xml:space="preserve">Table </w:t>
      </w:r>
      <w:r>
        <w:t>9</w:t>
      </w:r>
      <w:r w:rsidRPr="003B73DB">
        <w:t xml:space="preserve">). The </w:t>
      </w:r>
      <w:r>
        <w:t>proportion</w:t>
      </w:r>
      <w:r w:rsidRPr="003B73DB">
        <w:t xml:space="preserve"> of new HIV diagnoses in patients, at least </w:t>
      </w:r>
      <w:r>
        <w:t>8</w:t>
      </w:r>
      <w:r w:rsidRPr="003B73DB">
        <w:t xml:space="preserve"> days following </w:t>
      </w:r>
      <w:proofErr w:type="spellStart"/>
      <w:r w:rsidRPr="003B73DB">
        <w:t>PrEP</w:t>
      </w:r>
      <w:proofErr w:type="spellEnd"/>
      <w:r w:rsidRPr="003B73DB">
        <w:t xml:space="preserve"> initiation, was 0.</w:t>
      </w:r>
      <w:r>
        <w:t>3</w:t>
      </w:r>
      <w:r w:rsidRPr="003B73DB">
        <w:t>%</w:t>
      </w:r>
      <w:r>
        <w:t xml:space="preserve"> (</w:t>
      </w:r>
      <w:r w:rsidRPr="003B73DB">
        <w:t>95% CI 0</w:t>
      </w:r>
      <w:r>
        <w:t>.2</w:t>
      </w:r>
      <w:r w:rsidRPr="003B73DB">
        <w:t>–0</w:t>
      </w:r>
      <w:r>
        <w:t xml:space="preserve">.3) and the incidence was 0.5 </w:t>
      </w:r>
      <w:r w:rsidRPr="003B73DB">
        <w:t>per 100 person-years</w:t>
      </w:r>
      <w:r>
        <w:t xml:space="preserve"> (</w:t>
      </w:r>
      <w:r w:rsidRPr="003B73DB">
        <w:t>95% CI 0</w:t>
      </w:r>
      <w:r>
        <w:t>.3</w:t>
      </w:r>
      <w:r w:rsidRPr="003B73DB">
        <w:t>–0</w:t>
      </w:r>
      <w:r>
        <w:t>.7)</w:t>
      </w:r>
      <w:r w:rsidRPr="003B73DB">
        <w:t>, higher than the incidence seen in the EPIC-NSW study</w:t>
      </w:r>
      <w:r w:rsidR="00D27E2F">
        <w:fldChar w:fldCharType="begin">
          <w:fldData xml:space="preserve">PEVuZE5vdGU+PENpdGU+PEF1dGhvcj5HcnVsaWNoPC9BdXRob3I+PFllYXI+MjAxODwvWWVhcj48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</w:fldData>
        </w:fldChar>
      </w:r>
      <w:r w:rsidR="00D27E2F">
        <w:instrText xml:space="preserve"> ADDIN EN.CITE </w:instrText>
      </w:r>
      <w:r w:rsidR="00D27E2F">
        <w:fldChar w:fldCharType="begin">
          <w:fldData xml:space="preserve">PEVuZE5vdGU+PENpdGU+PEF1dGhvcj5HcnVsaWNoPC9BdXRob3I+PFllYXI+MjAxODwvWWVhcj48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</w:fldData>
        </w:fldChar>
      </w:r>
      <w:r w:rsidR="00D27E2F">
        <w:instrText xml:space="preserve"> ADDIN EN.CITE.DATA </w:instrText>
      </w:r>
      <w:r w:rsidR="00D27E2F">
        <w:fldChar w:fldCharType="end"/>
      </w:r>
      <w:r w:rsidR="00D27E2F">
        <w:fldChar w:fldCharType="separate"/>
      </w:r>
      <w:r w:rsidR="00D27E2F" w:rsidRPr="00D27E2F">
        <w:rPr>
          <w:noProof/>
          <w:vertAlign w:val="superscript"/>
        </w:rPr>
        <w:t>8</w:t>
      </w:r>
      <w:r w:rsidR="00D27E2F">
        <w:fldChar w:fldCharType="end"/>
      </w:r>
      <w:r w:rsidRPr="003B73DB">
        <w:t xml:space="preserve"> (incidence 0.048 per 100 person-years, 95% CI 0</w:t>
      </w:r>
      <w:r>
        <w:t>.</w:t>
      </w:r>
      <w:r w:rsidRPr="003B73DB">
        <w:t>012–0</w:t>
      </w:r>
      <w:r>
        <w:t>.</w:t>
      </w:r>
      <w:r w:rsidRPr="003B73DB">
        <w:t>195).</w:t>
      </w:r>
      <w:r w:rsidR="00C664F7">
        <w:t xml:space="preserve"> </w:t>
      </w:r>
    </w:p>
    <w:p w14:paraId="185605F2" w14:textId="77137833" w:rsidR="00655B9D" w:rsidRDefault="008B32B3" w:rsidP="00655B9D">
      <w:r>
        <w:t xml:space="preserve">In the sensitivity analysis we assumed patients who started an antiretroviral medicine for HIV up to 30 days after starting </w:t>
      </w:r>
      <w:r w:rsidRPr="00FD0F71">
        <w:t xml:space="preserve">tenofovir disoproxil </w:t>
      </w:r>
      <w:r w:rsidRPr="00C500FE">
        <w:t>+ emtricitabine</w:t>
      </w:r>
      <w:r>
        <w:t xml:space="preserve">, were using </w:t>
      </w:r>
      <w:r w:rsidRPr="00FD0F71">
        <w:t xml:space="preserve">tenofovir disoproxil </w:t>
      </w:r>
      <w:r w:rsidRPr="00C500FE">
        <w:t>+ emtricitabine</w:t>
      </w:r>
      <w:r>
        <w:t xml:space="preserve"> for HIV all along, rather than </w:t>
      </w:r>
      <w:proofErr w:type="spellStart"/>
      <w:r>
        <w:t>PrEP.</w:t>
      </w:r>
      <w:proofErr w:type="spellEnd"/>
      <w:r>
        <w:t xml:space="preserve"> After excluding these patients from the </w:t>
      </w:r>
      <w:proofErr w:type="spellStart"/>
      <w:r>
        <w:t>PrEP</w:t>
      </w:r>
      <w:proofErr w:type="spellEnd"/>
      <w:r>
        <w:t xml:space="preserve"> </w:t>
      </w:r>
      <w:proofErr w:type="gramStart"/>
      <w:r>
        <w:t>cohort</w:t>
      </w:r>
      <w:proofErr w:type="gramEnd"/>
      <w:r>
        <w:t xml:space="preserve"> the </w:t>
      </w:r>
      <w:r w:rsidRPr="00827E9C">
        <w:t xml:space="preserve">incidence </w:t>
      </w:r>
      <w:r w:rsidR="00827D9B">
        <w:t xml:space="preserve">of HIV </w:t>
      </w:r>
      <w:r w:rsidRPr="00827E9C">
        <w:t>was 0.</w:t>
      </w:r>
      <w:r>
        <w:t>2</w:t>
      </w:r>
      <w:r w:rsidRPr="00827E9C">
        <w:t xml:space="preserve"> per 100 person-years (95% CI 0.</w:t>
      </w:r>
      <w:r>
        <w:t>2</w:t>
      </w:r>
      <w:r w:rsidRPr="00827E9C">
        <w:t>–0.</w:t>
      </w:r>
      <w:r>
        <w:t>3</w:t>
      </w:r>
      <w:r w:rsidRPr="00827E9C">
        <w:t>)</w:t>
      </w:r>
      <w:r>
        <w:t>; still</w:t>
      </w:r>
      <w:r w:rsidRPr="00827E9C">
        <w:t xml:space="preserve"> higher than the incidence seen in the EPIC-NSW study (0.048 per 100 person-years</w:t>
      </w:r>
      <w:r>
        <w:t>) but lower than the original analysis (Table 10).</w:t>
      </w:r>
    </w:p>
    <w:p w14:paraId="345F5705" w14:textId="08B68F6F" w:rsidR="00655B9D" w:rsidRPr="00655B9D" w:rsidRDefault="00447717" w:rsidP="00655B9D">
      <w:pPr>
        <w:rPr>
          <w:highlight w:val="yellow"/>
        </w:rPr>
      </w:pPr>
      <w:r>
        <w:t xml:space="preserve">There was no statistically significant difference in the proportion of new HIV diagnoses </w:t>
      </w:r>
      <w:r w:rsidRPr="00A67340">
        <w:t xml:space="preserve">among patients on continuous </w:t>
      </w:r>
      <w:r w:rsidR="003022E9" w:rsidRPr="00A67340">
        <w:t xml:space="preserve">versus non-continuous </w:t>
      </w:r>
      <w:proofErr w:type="spellStart"/>
      <w:r w:rsidR="003022E9" w:rsidRPr="00A67340">
        <w:t>PrEP</w:t>
      </w:r>
      <w:r w:rsidR="00675875">
        <w:t>.</w:t>
      </w:r>
      <w:proofErr w:type="spellEnd"/>
      <w:r w:rsidRPr="00A67340">
        <w:t xml:space="preserve"> </w:t>
      </w:r>
      <w:r w:rsidR="00655B9D" w:rsidRPr="00A67340">
        <w:t xml:space="preserve"> The proportion and incidence of patients with a new diagnosis of HIV was higher among patients on continuous </w:t>
      </w:r>
      <w:proofErr w:type="spellStart"/>
      <w:r w:rsidR="00655B9D" w:rsidRPr="00A67340">
        <w:t>PrEP</w:t>
      </w:r>
      <w:proofErr w:type="spellEnd"/>
      <w:r w:rsidR="00655B9D" w:rsidRPr="00A67340">
        <w:t xml:space="preserve"> than non-continuous </w:t>
      </w:r>
      <w:proofErr w:type="spellStart"/>
      <w:r w:rsidR="00655B9D" w:rsidRPr="00A67340">
        <w:t>PrEP</w:t>
      </w:r>
      <w:proofErr w:type="spellEnd"/>
      <w:r w:rsidR="00655B9D" w:rsidRPr="00A67340">
        <w:t>, although this difference was not statistically significant.</w:t>
      </w:r>
      <w:r w:rsidR="00B8403C">
        <w:t xml:space="preserve"> </w:t>
      </w:r>
      <w:r w:rsidR="00655B9D" w:rsidRPr="00A67340">
        <w:t xml:space="preserve">(Table </w:t>
      </w:r>
      <w:r w:rsidR="00A67340" w:rsidRPr="00A67340">
        <w:t>9</w:t>
      </w:r>
      <w:r w:rsidR="00655B9D" w:rsidRPr="00A67340">
        <w:t>)</w:t>
      </w:r>
    </w:p>
    <w:p w14:paraId="489A1BB4" w14:textId="23F90A60" w:rsidR="00655B9D" w:rsidRPr="008B32B3" w:rsidRDefault="00655B9D" w:rsidP="00655B9D">
      <w:r w:rsidRPr="00707A0D">
        <w:t xml:space="preserve">These findings should be interpreted with caution, noting the possibility that despite our best efforts, a patient with HIV may </w:t>
      </w:r>
      <w:r w:rsidR="00C86C60" w:rsidRPr="00707A0D">
        <w:t xml:space="preserve">have been misclassified as using </w:t>
      </w:r>
      <w:r w:rsidR="00C500FE" w:rsidRPr="00FD0F71">
        <w:t>tenofovir disoproxil + emtricitabine</w:t>
      </w:r>
      <w:r w:rsidR="00F26A43" w:rsidRPr="00F91129">
        <w:t xml:space="preserve"> for</w:t>
      </w:r>
      <w:r w:rsidRPr="008B32B3">
        <w:t xml:space="preserve"> </w:t>
      </w:r>
      <w:proofErr w:type="spellStart"/>
      <w:r w:rsidRPr="008B32B3">
        <w:t>PrEP</w:t>
      </w:r>
      <w:r w:rsidR="00A10871" w:rsidRPr="008B32B3">
        <w:t>.</w:t>
      </w:r>
      <w:proofErr w:type="spellEnd"/>
      <w:r w:rsidR="00A10871" w:rsidRPr="008B32B3">
        <w:t xml:space="preserve"> </w:t>
      </w:r>
      <w:r w:rsidR="00EA2B6D">
        <w:t xml:space="preserve"> </w:t>
      </w:r>
      <w:r w:rsidR="00A10871" w:rsidRPr="00FD0F71">
        <w:t>Also</w:t>
      </w:r>
      <w:r w:rsidR="00EA2B6D">
        <w:t>, the</w:t>
      </w:r>
      <w:r w:rsidR="00A10871" w:rsidRPr="00FD0F71">
        <w:t xml:space="preserve"> reliance on </w:t>
      </w:r>
      <w:r w:rsidR="00E04E84" w:rsidRPr="00F91129">
        <w:t xml:space="preserve">a </w:t>
      </w:r>
      <w:r w:rsidR="00A10871" w:rsidRPr="00F75741">
        <w:t xml:space="preserve">proxy measure of antiretroviral </w:t>
      </w:r>
      <w:r w:rsidR="003965DE" w:rsidRPr="003C136F">
        <w:t>pre</w:t>
      </w:r>
      <w:r w:rsidR="00A10871" w:rsidRPr="00EA2B6D">
        <w:t>script</w:t>
      </w:r>
      <w:r w:rsidR="003965DE" w:rsidRPr="00EA2B6D">
        <w:t>ions</w:t>
      </w:r>
      <w:r w:rsidR="00A10871" w:rsidRPr="00EA2B6D">
        <w:t xml:space="preserve"> </w:t>
      </w:r>
      <w:r w:rsidR="00A10871" w:rsidRPr="00EA2B6D">
        <w:lastRenderedPageBreak/>
        <w:t xml:space="preserve">for HIV diagnosis </w:t>
      </w:r>
      <w:r w:rsidR="00E04E84" w:rsidRPr="00EA2B6D">
        <w:t xml:space="preserve">may have led to </w:t>
      </w:r>
      <w:r w:rsidR="00542D6F" w:rsidRPr="004E4FD9">
        <w:t>misclassification</w:t>
      </w:r>
      <w:r w:rsidR="00542D6F" w:rsidRPr="00BB2397">
        <w:t>, for example if</w:t>
      </w:r>
      <w:r w:rsidR="00A10871" w:rsidRPr="00BB2397">
        <w:t xml:space="preserve"> some people started on </w:t>
      </w:r>
      <w:r w:rsidR="00D37696" w:rsidRPr="009B51B6">
        <w:t>tenofovir</w:t>
      </w:r>
      <w:r w:rsidR="00D37696" w:rsidRPr="002203C5">
        <w:t xml:space="preserve"> </w:t>
      </w:r>
      <w:r w:rsidR="00347F5C" w:rsidRPr="00B647E4">
        <w:t>alafenamide</w:t>
      </w:r>
      <w:r w:rsidR="004A0DA3" w:rsidRPr="00CA6A75">
        <w:t xml:space="preserve"> </w:t>
      </w:r>
      <w:r w:rsidR="004A0DA3" w:rsidRPr="00910035">
        <w:t>+ emtricitabine</w:t>
      </w:r>
      <w:r w:rsidR="004A0DA3" w:rsidRPr="00B30F95">
        <w:t xml:space="preserve"> (</w:t>
      </w:r>
      <w:proofErr w:type="spellStart"/>
      <w:r w:rsidR="00A10871" w:rsidRPr="00C87AE4">
        <w:t>Descovy</w:t>
      </w:r>
      <w:proofErr w:type="spellEnd"/>
      <w:r w:rsidR="004A0DA3" w:rsidRPr="00C87AE4">
        <w:t>)</w:t>
      </w:r>
      <w:r w:rsidR="00A10871" w:rsidRPr="00293398">
        <w:t xml:space="preserve"> for </w:t>
      </w:r>
      <w:proofErr w:type="spellStart"/>
      <w:r w:rsidR="00A10871" w:rsidRPr="00293398">
        <w:t>PreP</w:t>
      </w:r>
      <w:r w:rsidR="004A0DA3" w:rsidRPr="00884061">
        <w:t>.</w:t>
      </w:r>
      <w:proofErr w:type="spellEnd"/>
      <w:r w:rsidR="00EA2B6D">
        <w:t xml:space="preserve"> </w:t>
      </w:r>
    </w:p>
    <w:p w14:paraId="05002EF3" w14:textId="7BC19453" w:rsidR="00655B9D" w:rsidRPr="008B32B3" w:rsidRDefault="00655B9D" w:rsidP="00655B9D">
      <w:pPr>
        <w:rPr>
          <w:b/>
        </w:rPr>
      </w:pPr>
      <w:r w:rsidRPr="008B32B3">
        <w:rPr>
          <w:b/>
        </w:rPr>
        <w:t xml:space="preserve">Table 9: Proportion of patients on </w:t>
      </w:r>
      <w:proofErr w:type="spellStart"/>
      <w:r w:rsidRPr="008B32B3">
        <w:rPr>
          <w:b/>
        </w:rPr>
        <w:t>PrEP</w:t>
      </w:r>
      <w:proofErr w:type="spellEnd"/>
      <w:r w:rsidRPr="008B32B3">
        <w:rPr>
          <w:b/>
        </w:rPr>
        <w:t xml:space="preserve"> with an HIV medicine dispensed </w:t>
      </w:r>
      <w:r w:rsidR="00C6441A">
        <w:rPr>
          <w:b/>
        </w:rPr>
        <w:t xml:space="preserve">at least 8 days </w:t>
      </w:r>
      <w:r w:rsidRPr="008B32B3">
        <w:rPr>
          <w:b/>
        </w:rPr>
        <w:t xml:space="preserve">after commencing </w:t>
      </w:r>
      <w:proofErr w:type="spellStart"/>
      <w:r w:rsidRPr="008B32B3">
        <w:rPr>
          <w:b/>
        </w:rPr>
        <w:t>PrEP</w:t>
      </w:r>
      <w:proofErr w:type="spellEnd"/>
    </w:p>
    <w:tbl>
      <w:tblPr>
        <w:tblStyle w:val="TableNPSstandard1"/>
        <w:tblW w:w="4999"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156"/>
        <w:gridCol w:w="891"/>
        <w:gridCol w:w="1950"/>
        <w:gridCol w:w="1948"/>
      </w:tblGrid>
      <w:tr w:rsidR="00655B9D" w:rsidRPr="00FD0F71" w14:paraId="48DC674E" w14:textId="77777777" w:rsidTr="00B73CA8">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323" w:type="pct"/>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noWrap/>
            <w:vAlign w:val="center"/>
            <w:hideMark/>
          </w:tcPr>
          <w:p w14:paraId="7315C2BE" w14:textId="77777777" w:rsidR="00655B9D" w:rsidRPr="008B32B3" w:rsidRDefault="00655B9D" w:rsidP="00B73CA8">
            <w:pPr>
              <w:rPr>
                <w:rFonts w:ascii="Calibri" w:hAnsi="Calibri" w:cs="Calibri"/>
                <w:sz w:val="18"/>
                <w:szCs w:val="18"/>
              </w:rPr>
            </w:pPr>
            <w:proofErr w:type="spellStart"/>
            <w:r w:rsidRPr="008B32B3">
              <w:rPr>
                <w:rFonts w:ascii="Calibri" w:eastAsia="Calibri" w:hAnsi="Calibri" w:cs="Calibri"/>
                <w:sz w:val="18"/>
                <w:szCs w:val="18"/>
              </w:rPr>
              <w:t>PrEP</w:t>
            </w:r>
            <w:proofErr w:type="spellEnd"/>
            <w:r w:rsidRPr="008B32B3">
              <w:rPr>
                <w:rFonts w:ascii="Calibri" w:eastAsia="Calibri" w:hAnsi="Calibri" w:cs="Calibri"/>
                <w:sz w:val="18"/>
                <w:szCs w:val="18"/>
              </w:rPr>
              <w:t xml:space="preserve"> status</w:t>
            </w:r>
          </w:p>
        </w:tc>
        <w:tc>
          <w:tcPr>
            <w:tcW w:w="2677" w:type="pct"/>
            <w:gridSpan w:val="3"/>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vAlign w:val="top"/>
          </w:tcPr>
          <w:p w14:paraId="24DCE225" w14:textId="3A5E007A" w:rsidR="00655B9D" w:rsidRPr="008B32B3" w:rsidRDefault="00655B9D" w:rsidP="009D7BC8">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sz w:val="18"/>
                <w:szCs w:val="18"/>
              </w:rPr>
            </w:pPr>
            <w:r w:rsidRPr="008B32B3">
              <w:rPr>
                <w:rFonts w:ascii="Calibri" w:eastAsia="Calibri" w:hAnsi="Calibri" w:cs="Calibri"/>
                <w:sz w:val="18"/>
                <w:szCs w:val="18"/>
              </w:rPr>
              <w:t xml:space="preserve">HIV Medicine dispensed while on </w:t>
            </w:r>
            <w:proofErr w:type="spellStart"/>
            <w:r w:rsidRPr="008B32B3">
              <w:rPr>
                <w:rFonts w:ascii="Calibri" w:eastAsia="Calibri" w:hAnsi="Calibri" w:cs="Calibri"/>
                <w:sz w:val="18"/>
                <w:szCs w:val="18"/>
              </w:rPr>
              <w:t>PrEP</w:t>
            </w:r>
            <w:proofErr w:type="spellEnd"/>
            <w:r w:rsidR="00D91DE2">
              <w:rPr>
                <w:rFonts w:ascii="Calibri" w:eastAsia="Calibri" w:hAnsi="Calibri" w:cs="Calibri"/>
                <w:sz w:val="18"/>
                <w:szCs w:val="18"/>
              </w:rPr>
              <w:t xml:space="preserve"> (n=44,303)</w:t>
            </w:r>
          </w:p>
        </w:tc>
      </w:tr>
      <w:tr w:rsidR="00655B9D" w:rsidRPr="00FD0F71" w14:paraId="0A13089A" w14:textId="77777777" w:rsidTr="009D7BC8">
        <w:trPr>
          <w:trHeight w:val="274"/>
        </w:trPr>
        <w:tc>
          <w:tcPr>
            <w:cnfStyle w:val="001000000000" w:firstRow="0" w:lastRow="0" w:firstColumn="1" w:lastColumn="0" w:oddVBand="0" w:evenVBand="0" w:oddHBand="0" w:evenHBand="0" w:firstRowFirstColumn="0" w:firstRowLastColumn="0" w:lastRowFirstColumn="0" w:lastRowLastColumn="0"/>
            <w:tcW w:w="2323" w:type="pct"/>
            <w:vMerge/>
            <w:shd w:val="clear" w:color="auto" w:fill="BFBFBF"/>
            <w:hideMark/>
          </w:tcPr>
          <w:p w14:paraId="4A73E836" w14:textId="77777777" w:rsidR="00655B9D" w:rsidRPr="008B32B3" w:rsidRDefault="00655B9D" w:rsidP="009D7BC8">
            <w:pPr>
              <w:rPr>
                <w:rFonts w:ascii="Calibri" w:hAnsi="Calibri" w:cs="Calibri"/>
                <w:sz w:val="18"/>
                <w:szCs w:val="18"/>
              </w:rPr>
            </w:pPr>
          </w:p>
        </w:tc>
        <w:tc>
          <w:tcPr>
            <w:tcW w:w="498" w:type="pct"/>
            <w:shd w:val="clear" w:color="auto" w:fill="BFBFBF"/>
            <w:vAlign w:val="center"/>
          </w:tcPr>
          <w:p w14:paraId="5BA04764" w14:textId="77777777" w:rsidR="00655B9D" w:rsidRPr="008B32B3"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8"/>
                <w:szCs w:val="18"/>
              </w:rPr>
            </w:pPr>
            <w:r w:rsidRPr="008B32B3">
              <w:rPr>
                <w:rFonts w:ascii="Calibri" w:eastAsia="Calibri" w:hAnsi="Calibri" w:cs="Calibri"/>
                <w:b/>
                <w:sz w:val="18"/>
                <w:szCs w:val="18"/>
              </w:rPr>
              <w:t>Number</w:t>
            </w:r>
          </w:p>
        </w:tc>
        <w:tc>
          <w:tcPr>
            <w:tcW w:w="1090" w:type="pct"/>
            <w:shd w:val="clear" w:color="auto" w:fill="BFBFBF"/>
            <w:vAlign w:val="center"/>
          </w:tcPr>
          <w:p w14:paraId="2EDFB71F" w14:textId="77777777" w:rsidR="00655B9D" w:rsidRPr="008B32B3" w:rsidRDefault="00655B9D" w:rsidP="009D7BC8">
            <w:pPr>
              <w:jc w:val="center"/>
              <w:cnfStyle w:val="000000000000" w:firstRow="0" w:lastRow="0" w:firstColumn="0" w:lastColumn="0" w:oddVBand="0" w:evenVBand="0" w:oddHBand="0" w:evenHBand="0" w:firstRowFirstColumn="0" w:firstRowLastColumn="0" w:lastRowFirstColumn="0" w:lastRowLastColumn="0"/>
              <w:rPr>
                <w:rFonts w:eastAsia="Calibri" w:cs="Calibri"/>
                <w:b/>
                <w:sz w:val="18"/>
                <w:szCs w:val="18"/>
              </w:rPr>
            </w:pPr>
            <w:r w:rsidRPr="008B32B3">
              <w:rPr>
                <w:rFonts w:ascii="Calibri" w:eastAsia="Calibri" w:hAnsi="Calibri" w:cs="Calibri"/>
                <w:b/>
                <w:sz w:val="18"/>
                <w:szCs w:val="18"/>
              </w:rPr>
              <w:t>% (95% CI)</w:t>
            </w:r>
          </w:p>
        </w:tc>
        <w:tc>
          <w:tcPr>
            <w:tcW w:w="1089" w:type="pct"/>
            <w:shd w:val="clear" w:color="auto" w:fill="BFBFBF"/>
            <w:vAlign w:val="bottom"/>
          </w:tcPr>
          <w:p w14:paraId="5780FA66" w14:textId="77777777" w:rsidR="00655B9D" w:rsidRPr="008B32B3" w:rsidRDefault="00655B9D" w:rsidP="009D7BC8">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8"/>
                <w:szCs w:val="18"/>
              </w:rPr>
            </w:pPr>
            <w:r w:rsidRPr="008B32B3">
              <w:rPr>
                <w:rFonts w:ascii="Calibri" w:eastAsia="Calibri" w:hAnsi="Calibri"/>
                <w:b/>
                <w:bCs/>
                <w:sz w:val="18"/>
                <w:szCs w:val="18"/>
              </w:rPr>
              <w:t>rate per 100 person years, (95% CI)</w:t>
            </w:r>
          </w:p>
        </w:tc>
      </w:tr>
      <w:tr w:rsidR="00655B9D" w:rsidRPr="00FD0F71" w14:paraId="16759568" w14:textId="77777777" w:rsidTr="009D7BC8">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173DC4DA" w14:textId="77777777" w:rsidR="00655B9D" w:rsidRPr="008B32B3" w:rsidRDefault="00655B9D" w:rsidP="009D7BC8">
            <w:pPr>
              <w:rPr>
                <w:rFonts w:ascii="Calibri" w:eastAsia="Calibri" w:hAnsi="Calibri" w:cs="Calibri"/>
                <w:bCs/>
                <w:i/>
                <w:sz w:val="18"/>
                <w:szCs w:val="18"/>
              </w:rPr>
            </w:pPr>
            <w:r w:rsidRPr="008B32B3">
              <w:rPr>
                <w:rFonts w:ascii="Calibri" w:hAnsi="Calibri" w:cs="Calibri"/>
                <w:bCs/>
                <w:sz w:val="20"/>
                <w:szCs w:val="20"/>
              </w:rPr>
              <w:t xml:space="preserve">All patients dispensed </w:t>
            </w:r>
            <w:proofErr w:type="spellStart"/>
            <w:r w:rsidRPr="008B32B3">
              <w:rPr>
                <w:rFonts w:ascii="Calibri" w:hAnsi="Calibri" w:cs="Calibri"/>
                <w:bCs/>
                <w:sz w:val="20"/>
                <w:szCs w:val="20"/>
              </w:rPr>
              <w:t>PrEP</w:t>
            </w:r>
            <w:proofErr w:type="spellEnd"/>
          </w:p>
        </w:tc>
        <w:tc>
          <w:tcPr>
            <w:tcW w:w="498" w:type="pct"/>
          </w:tcPr>
          <w:p w14:paraId="37B5AEEB" w14:textId="77777777" w:rsidR="00655B9D" w:rsidRPr="008B32B3"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132</w:t>
            </w:r>
          </w:p>
        </w:tc>
        <w:tc>
          <w:tcPr>
            <w:tcW w:w="1090" w:type="pct"/>
          </w:tcPr>
          <w:p w14:paraId="50045166" w14:textId="77777777"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0.3 (0.2-0.3)</w:t>
            </w:r>
          </w:p>
        </w:tc>
        <w:tc>
          <w:tcPr>
            <w:tcW w:w="1089" w:type="pct"/>
          </w:tcPr>
          <w:p w14:paraId="50B3A2B3" w14:textId="77777777"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0.5 (0.3-0.7)</w:t>
            </w:r>
          </w:p>
        </w:tc>
      </w:tr>
      <w:tr w:rsidR="00655B9D" w:rsidRPr="00FD0F71" w14:paraId="5D978C60" w14:textId="77777777" w:rsidTr="009D7BC8">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37F16B3B" w14:textId="77777777" w:rsidR="00655B9D" w:rsidRPr="008B32B3" w:rsidRDefault="00655B9D" w:rsidP="009D7BC8">
            <w:pPr>
              <w:rPr>
                <w:rFonts w:ascii="Calibri" w:eastAsia="Calibri" w:hAnsi="Calibri" w:cs="Calibri"/>
                <w:bCs/>
                <w:i/>
                <w:sz w:val="18"/>
                <w:szCs w:val="18"/>
              </w:rPr>
            </w:pPr>
            <w:r w:rsidRPr="008B32B3">
              <w:rPr>
                <w:rFonts w:ascii="Calibri" w:hAnsi="Calibri" w:cs="Calibri"/>
                <w:bCs/>
                <w:sz w:val="20"/>
                <w:szCs w:val="20"/>
              </w:rPr>
              <w:t xml:space="preserve">Continuous </w:t>
            </w:r>
            <w:proofErr w:type="spellStart"/>
            <w:r w:rsidRPr="008B32B3">
              <w:rPr>
                <w:rFonts w:ascii="Calibri" w:hAnsi="Calibri" w:cs="Calibri"/>
                <w:bCs/>
                <w:sz w:val="20"/>
                <w:szCs w:val="20"/>
              </w:rPr>
              <w:t>PrEP</w:t>
            </w:r>
            <w:proofErr w:type="spellEnd"/>
          </w:p>
        </w:tc>
        <w:tc>
          <w:tcPr>
            <w:tcW w:w="498" w:type="pct"/>
          </w:tcPr>
          <w:p w14:paraId="43AB95F8" w14:textId="4F07BD0C" w:rsidR="00655B9D" w:rsidRPr="008B32B3"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2</w:t>
            </w:r>
            <w:r w:rsidR="0003493D">
              <w:rPr>
                <w:rFonts w:ascii="Calibri" w:eastAsia="Calibri" w:hAnsi="Calibri" w:cs="Calibri"/>
                <w:sz w:val="20"/>
                <w:szCs w:val="20"/>
              </w:rPr>
              <w:t>6</w:t>
            </w:r>
          </w:p>
        </w:tc>
        <w:tc>
          <w:tcPr>
            <w:tcW w:w="1090" w:type="pct"/>
          </w:tcPr>
          <w:p w14:paraId="28A51546" w14:textId="77777777"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0.4 (0.3-0.6)</w:t>
            </w:r>
          </w:p>
        </w:tc>
        <w:tc>
          <w:tcPr>
            <w:tcW w:w="1089" w:type="pct"/>
          </w:tcPr>
          <w:p w14:paraId="602DF186" w14:textId="77777777"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0.5 (0.2-0.8)</w:t>
            </w:r>
          </w:p>
        </w:tc>
      </w:tr>
      <w:tr w:rsidR="00655B9D" w:rsidRPr="00FD0F71" w14:paraId="1C95C916" w14:textId="77777777" w:rsidTr="009D7BC8">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19F131E4" w14:textId="77777777" w:rsidR="00655B9D" w:rsidRPr="008B32B3" w:rsidRDefault="00655B9D" w:rsidP="009D7BC8">
            <w:pPr>
              <w:rPr>
                <w:rFonts w:ascii="Calibri" w:eastAsia="Calibri" w:hAnsi="Calibri" w:cs="Calibri"/>
                <w:bCs/>
                <w:i/>
                <w:sz w:val="18"/>
                <w:szCs w:val="18"/>
              </w:rPr>
            </w:pPr>
            <w:r w:rsidRPr="008B32B3">
              <w:rPr>
                <w:rFonts w:ascii="Calibri" w:hAnsi="Calibri" w:cs="Calibri"/>
                <w:bCs/>
                <w:sz w:val="20"/>
                <w:szCs w:val="20"/>
              </w:rPr>
              <w:t xml:space="preserve">Non-continuous </w:t>
            </w:r>
            <w:proofErr w:type="spellStart"/>
            <w:r w:rsidRPr="008B32B3">
              <w:rPr>
                <w:rFonts w:ascii="Calibri" w:hAnsi="Calibri" w:cs="Calibri"/>
                <w:bCs/>
                <w:sz w:val="20"/>
                <w:szCs w:val="20"/>
              </w:rPr>
              <w:t>PrEP</w:t>
            </w:r>
            <w:proofErr w:type="spellEnd"/>
          </w:p>
        </w:tc>
        <w:tc>
          <w:tcPr>
            <w:tcW w:w="498" w:type="pct"/>
          </w:tcPr>
          <w:p w14:paraId="5513CAB3" w14:textId="04BEB904" w:rsidR="00655B9D" w:rsidRPr="008B32B3" w:rsidRDefault="0003493D" w:rsidP="009D7BC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Pr>
                <w:rFonts w:ascii="Calibri" w:eastAsia="Calibri" w:hAnsi="Calibri" w:cs="Calibri"/>
                <w:sz w:val="20"/>
                <w:szCs w:val="20"/>
              </w:rPr>
              <w:t>59</w:t>
            </w:r>
          </w:p>
        </w:tc>
        <w:tc>
          <w:tcPr>
            <w:tcW w:w="1090" w:type="pct"/>
          </w:tcPr>
          <w:p w14:paraId="73540AD1" w14:textId="6ED10982"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0.2 (0.</w:t>
            </w:r>
            <w:r w:rsidR="006D1E68">
              <w:rPr>
                <w:rFonts w:ascii="Calibri" w:eastAsia="Calibri" w:hAnsi="Calibri" w:cs="Calibri"/>
                <w:sz w:val="20"/>
                <w:szCs w:val="20"/>
              </w:rPr>
              <w:t>1</w:t>
            </w:r>
            <w:r w:rsidRPr="008B32B3">
              <w:rPr>
                <w:rFonts w:ascii="Calibri" w:eastAsia="Calibri" w:hAnsi="Calibri" w:cs="Calibri"/>
                <w:sz w:val="20"/>
                <w:szCs w:val="20"/>
              </w:rPr>
              <w:t>-0.3)</w:t>
            </w:r>
          </w:p>
        </w:tc>
        <w:tc>
          <w:tcPr>
            <w:tcW w:w="1089" w:type="pct"/>
          </w:tcPr>
          <w:p w14:paraId="7A2FF34D" w14:textId="77777777"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0.3 (0.2-0.4)</w:t>
            </w:r>
          </w:p>
        </w:tc>
      </w:tr>
      <w:tr w:rsidR="00655B9D" w:rsidRPr="00FD0F71" w14:paraId="6EBE4523" w14:textId="77777777" w:rsidTr="009D7BC8">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39500B10" w14:textId="77777777" w:rsidR="00655B9D" w:rsidRPr="008B32B3" w:rsidRDefault="00655B9D" w:rsidP="009D7BC8">
            <w:pPr>
              <w:rPr>
                <w:rFonts w:ascii="Calibri" w:eastAsia="Calibri" w:hAnsi="Calibri" w:cs="Calibri"/>
                <w:bCs/>
                <w:sz w:val="18"/>
                <w:szCs w:val="18"/>
              </w:rPr>
            </w:pPr>
            <w:r w:rsidRPr="008B32B3">
              <w:rPr>
                <w:rFonts w:ascii="Calibri" w:hAnsi="Calibri" w:cs="Calibri"/>
                <w:bCs/>
                <w:sz w:val="20"/>
                <w:szCs w:val="20"/>
              </w:rPr>
              <w:t>Active</w:t>
            </w:r>
          </w:p>
        </w:tc>
        <w:tc>
          <w:tcPr>
            <w:tcW w:w="498" w:type="pct"/>
          </w:tcPr>
          <w:p w14:paraId="4EC535E2" w14:textId="77777777" w:rsidR="00655B9D" w:rsidRPr="008B32B3"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lt;5</w:t>
            </w:r>
          </w:p>
        </w:tc>
        <w:tc>
          <w:tcPr>
            <w:tcW w:w="1090" w:type="pct"/>
          </w:tcPr>
          <w:p w14:paraId="7EB10D78" w14:textId="77777777"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0.0 (0.0-0.0)</w:t>
            </w:r>
          </w:p>
        </w:tc>
        <w:tc>
          <w:tcPr>
            <w:tcW w:w="1089" w:type="pct"/>
          </w:tcPr>
          <w:p w14:paraId="695EA3C9" w14:textId="77777777"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0.0 (0.0-0.0)</w:t>
            </w:r>
          </w:p>
        </w:tc>
      </w:tr>
      <w:tr w:rsidR="00655B9D" w:rsidRPr="00FD0F71" w14:paraId="4A26AD83" w14:textId="77777777" w:rsidTr="009D7BC8">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146F37DE" w14:textId="77777777" w:rsidR="00655B9D" w:rsidRPr="00B73CA8" w:rsidRDefault="00655B9D" w:rsidP="009D7BC8">
            <w:pPr>
              <w:ind w:left="589"/>
              <w:rPr>
                <w:rFonts w:ascii="Calibri" w:eastAsia="Calibri" w:hAnsi="Calibri" w:cs="Calibri"/>
                <w:b w:val="0"/>
                <w:i/>
                <w:sz w:val="18"/>
                <w:szCs w:val="18"/>
              </w:rPr>
            </w:pPr>
            <w:r w:rsidRPr="00B73CA8">
              <w:rPr>
                <w:rFonts w:ascii="Calibri" w:hAnsi="Calibri" w:cs="Calibri"/>
                <w:b w:val="0"/>
                <w:i/>
                <w:sz w:val="20"/>
                <w:szCs w:val="20"/>
              </w:rPr>
              <w:t xml:space="preserve">Active with continuous use </w:t>
            </w:r>
          </w:p>
        </w:tc>
        <w:tc>
          <w:tcPr>
            <w:tcW w:w="498" w:type="pct"/>
          </w:tcPr>
          <w:p w14:paraId="09BF05B6" w14:textId="77777777" w:rsidR="00655B9D" w:rsidRPr="008B32B3"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0</w:t>
            </w:r>
          </w:p>
        </w:tc>
        <w:tc>
          <w:tcPr>
            <w:tcW w:w="1090" w:type="pct"/>
          </w:tcPr>
          <w:p w14:paraId="004AC43A" w14:textId="77777777"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w:t>
            </w:r>
          </w:p>
        </w:tc>
        <w:tc>
          <w:tcPr>
            <w:tcW w:w="1089" w:type="pct"/>
          </w:tcPr>
          <w:p w14:paraId="4F56A5E2" w14:textId="77777777"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w:t>
            </w:r>
          </w:p>
        </w:tc>
      </w:tr>
      <w:tr w:rsidR="00655B9D" w:rsidRPr="00FD0F71" w14:paraId="2504D043" w14:textId="77777777" w:rsidTr="009D7BC8">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48DB5DB8" w14:textId="77777777" w:rsidR="00655B9D" w:rsidRPr="00B73CA8" w:rsidRDefault="00655B9D" w:rsidP="009D7BC8">
            <w:pPr>
              <w:ind w:left="589"/>
              <w:rPr>
                <w:rFonts w:ascii="Calibri" w:eastAsia="Calibri" w:hAnsi="Calibri" w:cs="Calibri"/>
                <w:b w:val="0"/>
                <w:i/>
                <w:sz w:val="18"/>
                <w:szCs w:val="18"/>
              </w:rPr>
            </w:pPr>
            <w:r w:rsidRPr="00B73CA8">
              <w:rPr>
                <w:rFonts w:ascii="Calibri" w:hAnsi="Calibri" w:cs="Calibri"/>
                <w:b w:val="0"/>
                <w:i/>
                <w:sz w:val="20"/>
                <w:szCs w:val="20"/>
              </w:rPr>
              <w:t>Active with non-continuous use</w:t>
            </w:r>
          </w:p>
        </w:tc>
        <w:tc>
          <w:tcPr>
            <w:tcW w:w="498" w:type="pct"/>
          </w:tcPr>
          <w:p w14:paraId="22A74199" w14:textId="77777777" w:rsidR="00655B9D" w:rsidRPr="008B32B3"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lt;5</w:t>
            </w:r>
          </w:p>
        </w:tc>
        <w:tc>
          <w:tcPr>
            <w:tcW w:w="1090" w:type="pct"/>
          </w:tcPr>
          <w:p w14:paraId="058C57B0" w14:textId="77777777"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0.0 (0.0-0.0)</w:t>
            </w:r>
          </w:p>
        </w:tc>
        <w:tc>
          <w:tcPr>
            <w:tcW w:w="1089" w:type="pct"/>
          </w:tcPr>
          <w:p w14:paraId="740CAAE4" w14:textId="77777777"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0.0 (0.0-0.0)</w:t>
            </w:r>
          </w:p>
        </w:tc>
      </w:tr>
      <w:tr w:rsidR="00655B9D" w:rsidRPr="00FD0F71" w14:paraId="51A9C0B5" w14:textId="77777777" w:rsidTr="009D7BC8">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44B64F50" w14:textId="77777777" w:rsidR="00655B9D" w:rsidRPr="008B32B3" w:rsidRDefault="00655B9D" w:rsidP="009D7BC8">
            <w:pPr>
              <w:rPr>
                <w:rFonts w:ascii="Calibri" w:eastAsia="Calibri" w:hAnsi="Calibri" w:cs="Calibri"/>
                <w:bCs/>
                <w:i/>
                <w:sz w:val="18"/>
                <w:szCs w:val="18"/>
              </w:rPr>
            </w:pPr>
            <w:r w:rsidRPr="008B32B3">
              <w:rPr>
                <w:rFonts w:ascii="Calibri" w:hAnsi="Calibri" w:cs="Calibri"/>
                <w:bCs/>
                <w:sz w:val="20"/>
                <w:szCs w:val="20"/>
              </w:rPr>
              <w:t xml:space="preserve">Discontinued </w:t>
            </w:r>
            <w:proofErr w:type="spellStart"/>
            <w:r w:rsidRPr="008B32B3">
              <w:rPr>
                <w:rFonts w:ascii="Calibri" w:hAnsi="Calibri" w:cs="Calibri"/>
                <w:bCs/>
                <w:sz w:val="20"/>
                <w:szCs w:val="20"/>
              </w:rPr>
              <w:t>PrEP</w:t>
            </w:r>
            <w:proofErr w:type="spellEnd"/>
          </w:p>
        </w:tc>
        <w:tc>
          <w:tcPr>
            <w:tcW w:w="498" w:type="pct"/>
          </w:tcPr>
          <w:p w14:paraId="210D9A03" w14:textId="77777777" w:rsidR="00655B9D" w:rsidRPr="008B32B3"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129</w:t>
            </w:r>
          </w:p>
        </w:tc>
        <w:tc>
          <w:tcPr>
            <w:tcW w:w="1090" w:type="pct"/>
          </w:tcPr>
          <w:p w14:paraId="21DA38C9" w14:textId="77777777"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0.6 (0.5-0.7)</w:t>
            </w:r>
          </w:p>
        </w:tc>
        <w:tc>
          <w:tcPr>
            <w:tcW w:w="1089" w:type="pct"/>
          </w:tcPr>
          <w:p w14:paraId="4BC14CBD" w14:textId="77777777" w:rsidR="00655B9D" w:rsidRPr="008B32B3"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8B32B3">
              <w:rPr>
                <w:rFonts w:ascii="Calibri" w:eastAsia="Calibri" w:hAnsi="Calibri" w:cs="Calibri"/>
                <w:sz w:val="20"/>
                <w:szCs w:val="20"/>
              </w:rPr>
              <w:t>3.5 (2.2-4.8)</w:t>
            </w:r>
          </w:p>
        </w:tc>
      </w:tr>
    </w:tbl>
    <w:p w14:paraId="7852B59E" w14:textId="77777777" w:rsidR="00655B9D" w:rsidRPr="008B32B3" w:rsidRDefault="00655B9D" w:rsidP="00655B9D">
      <w:pPr>
        <w:spacing w:after="160"/>
        <w:ind w:left="360"/>
        <w:contextualSpacing/>
        <w:rPr>
          <w:rFonts w:ascii="Arial Narrow" w:eastAsia="Calibri" w:hAnsi="Arial Narrow" w:cs="STIX-Regular"/>
          <w:i/>
          <w:sz w:val="18"/>
          <w:szCs w:val="18"/>
          <w:lang w:eastAsia="en-US"/>
        </w:rPr>
      </w:pPr>
    </w:p>
    <w:p w14:paraId="180E74BF" w14:textId="77777777" w:rsidR="00655B9D" w:rsidRPr="00655B9D" w:rsidRDefault="00655B9D" w:rsidP="00655B9D">
      <w:pPr>
        <w:spacing w:after="160" w:line="259" w:lineRule="auto"/>
        <w:rPr>
          <w:rFonts w:ascii="Calibri" w:eastAsia="Calibri" w:hAnsi="Calibri" w:cs="Times New Roman"/>
          <w:b/>
          <w:bCs/>
          <w:i/>
          <w:iCs/>
          <w:sz w:val="22"/>
          <w:szCs w:val="22"/>
          <w:highlight w:val="yellow"/>
          <w:lang w:eastAsia="en-US"/>
        </w:rPr>
      </w:pPr>
    </w:p>
    <w:p w14:paraId="3A47E0B2" w14:textId="0DDBDBC5" w:rsidR="00655B9D" w:rsidRPr="00D91DE2" w:rsidRDefault="00655B9D" w:rsidP="00655B9D">
      <w:pPr>
        <w:rPr>
          <w:b/>
        </w:rPr>
      </w:pPr>
      <w:r w:rsidRPr="00D91DE2">
        <w:rPr>
          <w:b/>
        </w:rPr>
        <w:t xml:space="preserve">Table </w:t>
      </w:r>
      <w:r w:rsidR="0092642A" w:rsidRPr="00D91DE2">
        <w:rPr>
          <w:b/>
        </w:rPr>
        <w:t>10</w:t>
      </w:r>
      <w:r w:rsidRPr="00D91DE2">
        <w:rPr>
          <w:b/>
        </w:rPr>
        <w:t xml:space="preserve">: </w:t>
      </w:r>
      <w:r w:rsidR="0092642A" w:rsidRPr="00D91DE2">
        <w:rPr>
          <w:b/>
        </w:rPr>
        <w:t xml:space="preserve">Sensitivity analysis - </w:t>
      </w:r>
      <w:r w:rsidRPr="00D91DE2">
        <w:rPr>
          <w:b/>
        </w:rPr>
        <w:t xml:space="preserve">Proportion of patients on </w:t>
      </w:r>
      <w:proofErr w:type="spellStart"/>
      <w:r w:rsidRPr="00D91DE2">
        <w:rPr>
          <w:b/>
        </w:rPr>
        <w:t>PrEP</w:t>
      </w:r>
      <w:proofErr w:type="spellEnd"/>
      <w:r w:rsidRPr="00D91DE2">
        <w:rPr>
          <w:b/>
        </w:rPr>
        <w:t xml:space="preserve"> with an HIV medicine dispensed </w:t>
      </w:r>
      <w:r w:rsidR="00C6441A" w:rsidRPr="00D91DE2">
        <w:rPr>
          <w:b/>
        </w:rPr>
        <w:t xml:space="preserve">at least 31 days </w:t>
      </w:r>
      <w:r w:rsidRPr="00D91DE2">
        <w:rPr>
          <w:b/>
        </w:rPr>
        <w:t xml:space="preserve">after commencing </w:t>
      </w:r>
      <w:proofErr w:type="spellStart"/>
      <w:r w:rsidRPr="00D91DE2">
        <w:rPr>
          <w:b/>
        </w:rPr>
        <w:t>PrEP</w:t>
      </w:r>
      <w:proofErr w:type="spellEnd"/>
    </w:p>
    <w:tbl>
      <w:tblPr>
        <w:tblStyle w:val="TableNPSstandard1"/>
        <w:tblW w:w="4999"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154"/>
        <w:gridCol w:w="897"/>
        <w:gridCol w:w="1948"/>
        <w:gridCol w:w="1946"/>
      </w:tblGrid>
      <w:tr w:rsidR="00C6441A" w:rsidRPr="00D91DE2" w14:paraId="39FFB76C" w14:textId="77777777" w:rsidTr="0085672B">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323" w:type="pct"/>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noWrap/>
            <w:vAlign w:val="center"/>
            <w:hideMark/>
          </w:tcPr>
          <w:p w14:paraId="7283CF1F" w14:textId="77777777" w:rsidR="00655B9D" w:rsidRPr="00D91DE2" w:rsidRDefault="00655B9D" w:rsidP="0085672B">
            <w:pPr>
              <w:rPr>
                <w:rFonts w:asciiTheme="minorHAnsi" w:hAnsiTheme="minorHAnsi" w:cstheme="minorHAnsi"/>
                <w:sz w:val="20"/>
                <w:szCs w:val="20"/>
              </w:rPr>
            </w:pPr>
            <w:proofErr w:type="spellStart"/>
            <w:r w:rsidRPr="00D91DE2">
              <w:rPr>
                <w:rFonts w:asciiTheme="minorHAnsi" w:eastAsia="Calibri" w:hAnsiTheme="minorHAnsi" w:cstheme="minorHAnsi"/>
                <w:sz w:val="20"/>
                <w:szCs w:val="20"/>
              </w:rPr>
              <w:t>PrEP</w:t>
            </w:r>
            <w:proofErr w:type="spellEnd"/>
            <w:r w:rsidRPr="00D91DE2">
              <w:rPr>
                <w:rFonts w:asciiTheme="minorHAnsi" w:eastAsia="Calibri" w:hAnsiTheme="minorHAnsi" w:cstheme="minorHAnsi"/>
                <w:sz w:val="20"/>
                <w:szCs w:val="20"/>
              </w:rPr>
              <w:t xml:space="preserve"> status</w:t>
            </w:r>
          </w:p>
        </w:tc>
        <w:tc>
          <w:tcPr>
            <w:tcW w:w="2677" w:type="pct"/>
            <w:gridSpan w:val="3"/>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vAlign w:val="top"/>
          </w:tcPr>
          <w:p w14:paraId="45ADDCE3" w14:textId="4223500B" w:rsidR="00655B9D" w:rsidRPr="00D91DE2" w:rsidRDefault="00655B9D" w:rsidP="009D7BC8">
            <w:pPr>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 xml:space="preserve">HIV Medicine dispensed while on </w:t>
            </w:r>
            <w:proofErr w:type="spellStart"/>
            <w:r w:rsidRPr="00D91DE2">
              <w:rPr>
                <w:rFonts w:asciiTheme="minorHAnsi" w:eastAsia="Calibri" w:hAnsiTheme="minorHAnsi" w:cstheme="minorHAnsi"/>
                <w:sz w:val="20"/>
                <w:szCs w:val="20"/>
              </w:rPr>
              <w:t>PrEP</w:t>
            </w:r>
            <w:proofErr w:type="spellEnd"/>
            <w:r w:rsidR="00C6441A" w:rsidRPr="00D91DE2">
              <w:rPr>
                <w:rFonts w:asciiTheme="minorHAnsi" w:eastAsia="Calibri" w:hAnsiTheme="minorHAnsi" w:cstheme="minorHAnsi"/>
                <w:sz w:val="20"/>
                <w:szCs w:val="20"/>
              </w:rPr>
              <w:t xml:space="preserve"> </w:t>
            </w:r>
            <w:r w:rsidR="0085672B">
              <w:rPr>
                <w:rFonts w:asciiTheme="minorHAnsi" w:eastAsia="Calibri" w:hAnsiTheme="minorHAnsi" w:cstheme="minorHAnsi"/>
                <w:sz w:val="20"/>
                <w:szCs w:val="20"/>
              </w:rPr>
              <w:t>(n</w:t>
            </w:r>
            <w:r w:rsidR="00C6441A" w:rsidRPr="00D91DE2">
              <w:rPr>
                <w:rFonts w:asciiTheme="minorHAnsi" w:eastAsia="Calibri" w:hAnsiTheme="minorHAnsi" w:cstheme="minorHAnsi"/>
                <w:bCs/>
                <w:i/>
                <w:iCs/>
                <w:sz w:val="20"/>
                <w:szCs w:val="20"/>
              </w:rPr>
              <w:t>=</w:t>
            </w:r>
            <w:r w:rsidR="00C6441A" w:rsidRPr="00D91DE2">
              <w:rPr>
                <w:rFonts w:asciiTheme="minorHAnsi" w:eastAsia="Calibri" w:hAnsiTheme="minorHAnsi" w:cstheme="minorHAnsi"/>
                <w:sz w:val="20"/>
                <w:szCs w:val="20"/>
              </w:rPr>
              <w:t xml:space="preserve"> </w:t>
            </w:r>
            <w:r w:rsidR="00C6441A" w:rsidRPr="00D91DE2">
              <w:rPr>
                <w:rFonts w:asciiTheme="minorHAnsi" w:eastAsia="Calibri" w:hAnsiTheme="minorHAnsi" w:cstheme="minorHAnsi"/>
                <w:bCs/>
                <w:i/>
                <w:iCs/>
                <w:sz w:val="20"/>
                <w:szCs w:val="20"/>
              </w:rPr>
              <w:t>44,269</w:t>
            </w:r>
            <w:r w:rsidR="0085672B">
              <w:rPr>
                <w:rFonts w:asciiTheme="minorHAnsi" w:eastAsia="Calibri" w:hAnsiTheme="minorHAnsi" w:cstheme="minorHAnsi"/>
                <w:bCs/>
                <w:i/>
                <w:iCs/>
                <w:sz w:val="20"/>
                <w:szCs w:val="20"/>
              </w:rPr>
              <w:t>)</w:t>
            </w:r>
          </w:p>
        </w:tc>
      </w:tr>
      <w:tr w:rsidR="003C136F" w:rsidRPr="00D91DE2" w14:paraId="7215AADD" w14:textId="77777777" w:rsidTr="00D27E2F">
        <w:trPr>
          <w:trHeight w:val="274"/>
        </w:trPr>
        <w:tc>
          <w:tcPr>
            <w:cnfStyle w:val="001000000000" w:firstRow="0" w:lastRow="0" w:firstColumn="1" w:lastColumn="0" w:oddVBand="0" w:evenVBand="0" w:oddHBand="0" w:evenHBand="0" w:firstRowFirstColumn="0" w:firstRowLastColumn="0" w:lastRowFirstColumn="0" w:lastRowLastColumn="0"/>
            <w:tcW w:w="2323" w:type="pct"/>
            <w:vMerge/>
            <w:shd w:val="clear" w:color="auto" w:fill="BFBFBF"/>
            <w:hideMark/>
          </w:tcPr>
          <w:p w14:paraId="222C849A" w14:textId="77777777" w:rsidR="00655B9D" w:rsidRPr="00D91DE2" w:rsidRDefault="00655B9D" w:rsidP="009D7BC8">
            <w:pPr>
              <w:rPr>
                <w:rFonts w:asciiTheme="minorHAnsi" w:hAnsiTheme="minorHAnsi" w:cstheme="minorHAnsi"/>
                <w:sz w:val="20"/>
                <w:szCs w:val="20"/>
              </w:rPr>
            </w:pPr>
          </w:p>
        </w:tc>
        <w:tc>
          <w:tcPr>
            <w:tcW w:w="498" w:type="pct"/>
            <w:shd w:val="clear" w:color="auto" w:fill="BFBFBF"/>
            <w:vAlign w:val="center"/>
          </w:tcPr>
          <w:p w14:paraId="20E7BDAC" w14:textId="77777777" w:rsidR="00655B9D" w:rsidRPr="00D91DE2"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sz w:val="20"/>
                <w:szCs w:val="20"/>
              </w:rPr>
            </w:pPr>
            <w:r w:rsidRPr="00D91DE2">
              <w:rPr>
                <w:rFonts w:asciiTheme="minorHAnsi" w:eastAsia="Calibri" w:hAnsiTheme="minorHAnsi" w:cstheme="minorHAnsi"/>
                <w:b/>
                <w:sz w:val="20"/>
                <w:szCs w:val="20"/>
              </w:rPr>
              <w:t>Number</w:t>
            </w:r>
          </w:p>
        </w:tc>
        <w:tc>
          <w:tcPr>
            <w:tcW w:w="1090" w:type="pct"/>
            <w:shd w:val="clear" w:color="auto" w:fill="BFBFBF"/>
            <w:vAlign w:val="center"/>
          </w:tcPr>
          <w:p w14:paraId="75642C06" w14:textId="77777777" w:rsidR="00655B9D" w:rsidRPr="00D91DE2"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sz w:val="20"/>
                <w:szCs w:val="20"/>
              </w:rPr>
            </w:pPr>
            <w:r w:rsidRPr="00D91DE2">
              <w:rPr>
                <w:rFonts w:asciiTheme="minorHAnsi" w:eastAsia="Calibri" w:hAnsiTheme="minorHAnsi" w:cstheme="minorHAnsi"/>
                <w:b/>
                <w:sz w:val="20"/>
                <w:szCs w:val="20"/>
              </w:rPr>
              <w:t>% (95% CI)</w:t>
            </w:r>
          </w:p>
        </w:tc>
        <w:tc>
          <w:tcPr>
            <w:tcW w:w="1089" w:type="pct"/>
            <w:shd w:val="clear" w:color="auto" w:fill="BFBFBF"/>
            <w:vAlign w:val="bottom"/>
          </w:tcPr>
          <w:p w14:paraId="1EF9D965" w14:textId="00894ED7" w:rsidR="00655B9D" w:rsidRPr="00D91DE2" w:rsidRDefault="00C6441A" w:rsidP="009D7BC8">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91DE2">
              <w:rPr>
                <w:rFonts w:asciiTheme="minorHAnsi" w:eastAsia="Calibri" w:hAnsiTheme="minorHAnsi" w:cstheme="minorHAnsi"/>
                <w:b/>
                <w:bCs/>
                <w:sz w:val="20"/>
                <w:szCs w:val="20"/>
              </w:rPr>
              <w:t>R</w:t>
            </w:r>
            <w:r w:rsidR="00655B9D" w:rsidRPr="00D91DE2">
              <w:rPr>
                <w:rFonts w:asciiTheme="minorHAnsi" w:eastAsia="Calibri" w:hAnsiTheme="minorHAnsi" w:cstheme="minorHAnsi"/>
                <w:b/>
                <w:bCs/>
                <w:sz w:val="20"/>
                <w:szCs w:val="20"/>
              </w:rPr>
              <w:t>ate per 100 person years, (95% CI)</w:t>
            </w:r>
          </w:p>
        </w:tc>
      </w:tr>
      <w:tr w:rsidR="00F91129" w:rsidRPr="00D91DE2" w14:paraId="0C589499" w14:textId="77777777" w:rsidTr="00D27E2F">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4448E2CF" w14:textId="77777777" w:rsidR="00655B9D" w:rsidRPr="00D91DE2" w:rsidRDefault="00655B9D" w:rsidP="009D7BC8">
            <w:pPr>
              <w:rPr>
                <w:rFonts w:asciiTheme="minorHAnsi" w:eastAsia="Calibri" w:hAnsiTheme="minorHAnsi" w:cstheme="minorHAnsi"/>
                <w:bCs/>
                <w:i/>
                <w:sz w:val="20"/>
                <w:szCs w:val="20"/>
              </w:rPr>
            </w:pPr>
            <w:r w:rsidRPr="00D91DE2">
              <w:rPr>
                <w:rFonts w:asciiTheme="minorHAnsi" w:hAnsiTheme="minorHAnsi" w:cstheme="minorHAnsi"/>
                <w:bCs/>
                <w:sz w:val="20"/>
                <w:szCs w:val="20"/>
              </w:rPr>
              <w:t xml:space="preserve">All patients dispensed </w:t>
            </w:r>
            <w:proofErr w:type="spellStart"/>
            <w:r w:rsidRPr="00D91DE2">
              <w:rPr>
                <w:rFonts w:asciiTheme="minorHAnsi" w:hAnsiTheme="minorHAnsi" w:cstheme="minorHAnsi"/>
                <w:bCs/>
                <w:sz w:val="20"/>
                <w:szCs w:val="20"/>
              </w:rPr>
              <w:t>PrEP</w:t>
            </w:r>
            <w:proofErr w:type="spellEnd"/>
          </w:p>
        </w:tc>
        <w:tc>
          <w:tcPr>
            <w:tcW w:w="498" w:type="pct"/>
          </w:tcPr>
          <w:p w14:paraId="3B320939" w14:textId="77777777" w:rsidR="00655B9D" w:rsidRPr="00D91DE2"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121</w:t>
            </w:r>
          </w:p>
        </w:tc>
        <w:tc>
          <w:tcPr>
            <w:tcW w:w="1090" w:type="pct"/>
          </w:tcPr>
          <w:p w14:paraId="0998AA60"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0.3 (0.2-0.3)</w:t>
            </w:r>
          </w:p>
        </w:tc>
        <w:tc>
          <w:tcPr>
            <w:tcW w:w="1089" w:type="pct"/>
          </w:tcPr>
          <w:p w14:paraId="40CCD01C"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hAnsiTheme="minorHAnsi" w:cstheme="minorHAnsi"/>
                <w:color w:val="000000"/>
                <w:sz w:val="20"/>
                <w:szCs w:val="20"/>
              </w:rPr>
              <w:t>0.2 (0.2-0.3)</w:t>
            </w:r>
          </w:p>
        </w:tc>
      </w:tr>
      <w:tr w:rsidR="00F91129" w:rsidRPr="00D91DE2" w14:paraId="2B74B80C" w14:textId="77777777" w:rsidTr="00D27E2F">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3D495D91" w14:textId="77777777" w:rsidR="00655B9D" w:rsidRPr="00D91DE2" w:rsidRDefault="00655B9D" w:rsidP="009D7BC8">
            <w:pPr>
              <w:rPr>
                <w:rFonts w:asciiTheme="minorHAnsi" w:eastAsia="Calibri" w:hAnsiTheme="minorHAnsi" w:cstheme="minorHAnsi"/>
                <w:bCs/>
                <w:i/>
                <w:sz w:val="20"/>
                <w:szCs w:val="20"/>
              </w:rPr>
            </w:pPr>
            <w:r w:rsidRPr="00D91DE2">
              <w:rPr>
                <w:rFonts w:asciiTheme="minorHAnsi" w:hAnsiTheme="minorHAnsi" w:cstheme="minorHAnsi"/>
                <w:bCs/>
                <w:sz w:val="20"/>
                <w:szCs w:val="20"/>
              </w:rPr>
              <w:t xml:space="preserve">Continuous </w:t>
            </w:r>
            <w:proofErr w:type="spellStart"/>
            <w:r w:rsidRPr="00D91DE2">
              <w:rPr>
                <w:rFonts w:asciiTheme="minorHAnsi" w:hAnsiTheme="minorHAnsi" w:cstheme="minorHAnsi"/>
                <w:bCs/>
                <w:sz w:val="20"/>
                <w:szCs w:val="20"/>
              </w:rPr>
              <w:t>PrEP</w:t>
            </w:r>
            <w:proofErr w:type="spellEnd"/>
          </w:p>
        </w:tc>
        <w:tc>
          <w:tcPr>
            <w:tcW w:w="498" w:type="pct"/>
          </w:tcPr>
          <w:p w14:paraId="42974F0E" w14:textId="77777777" w:rsidR="00655B9D" w:rsidRPr="00D91DE2"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25</w:t>
            </w:r>
          </w:p>
        </w:tc>
        <w:tc>
          <w:tcPr>
            <w:tcW w:w="1090" w:type="pct"/>
          </w:tcPr>
          <w:p w14:paraId="41C09B96"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0.4 (0.3-0.6)</w:t>
            </w:r>
          </w:p>
        </w:tc>
        <w:tc>
          <w:tcPr>
            <w:tcW w:w="1089" w:type="pct"/>
          </w:tcPr>
          <w:p w14:paraId="151D989F"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0.5 (0.2-0.8)</w:t>
            </w:r>
          </w:p>
        </w:tc>
      </w:tr>
      <w:tr w:rsidR="00F91129" w:rsidRPr="00D91DE2" w14:paraId="26FEB576" w14:textId="77777777" w:rsidTr="00D27E2F">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37C56540" w14:textId="77777777" w:rsidR="00655B9D" w:rsidRPr="00D91DE2" w:rsidRDefault="00655B9D" w:rsidP="009D7BC8">
            <w:pPr>
              <w:rPr>
                <w:rFonts w:asciiTheme="minorHAnsi" w:eastAsia="Calibri" w:hAnsiTheme="minorHAnsi" w:cstheme="minorHAnsi"/>
                <w:bCs/>
                <w:i/>
                <w:sz w:val="20"/>
                <w:szCs w:val="20"/>
              </w:rPr>
            </w:pPr>
            <w:r w:rsidRPr="00D91DE2">
              <w:rPr>
                <w:rFonts w:asciiTheme="minorHAnsi" w:hAnsiTheme="minorHAnsi" w:cstheme="minorHAnsi"/>
                <w:bCs/>
                <w:sz w:val="20"/>
                <w:szCs w:val="20"/>
              </w:rPr>
              <w:t xml:space="preserve">Non-continuous </w:t>
            </w:r>
            <w:proofErr w:type="spellStart"/>
            <w:r w:rsidRPr="00D91DE2">
              <w:rPr>
                <w:rFonts w:asciiTheme="minorHAnsi" w:hAnsiTheme="minorHAnsi" w:cstheme="minorHAnsi"/>
                <w:bCs/>
                <w:sz w:val="20"/>
                <w:szCs w:val="20"/>
              </w:rPr>
              <w:t>PrEP</w:t>
            </w:r>
            <w:proofErr w:type="spellEnd"/>
          </w:p>
        </w:tc>
        <w:tc>
          <w:tcPr>
            <w:tcW w:w="498" w:type="pct"/>
          </w:tcPr>
          <w:p w14:paraId="2ACA0744" w14:textId="77777777" w:rsidR="00655B9D" w:rsidRPr="00D91DE2"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61</w:t>
            </w:r>
          </w:p>
        </w:tc>
        <w:tc>
          <w:tcPr>
            <w:tcW w:w="1090" w:type="pct"/>
          </w:tcPr>
          <w:p w14:paraId="23858C54"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0.2 (0.2-0.3)</w:t>
            </w:r>
          </w:p>
        </w:tc>
        <w:tc>
          <w:tcPr>
            <w:tcW w:w="1089" w:type="pct"/>
          </w:tcPr>
          <w:p w14:paraId="55653713"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0.3 (0.2-0.4)</w:t>
            </w:r>
          </w:p>
        </w:tc>
      </w:tr>
      <w:tr w:rsidR="00F91129" w:rsidRPr="00D91DE2" w14:paraId="75034144" w14:textId="77777777" w:rsidTr="00D27E2F">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14843661" w14:textId="77777777" w:rsidR="00655B9D" w:rsidRPr="00D91DE2" w:rsidRDefault="00655B9D" w:rsidP="009D7BC8">
            <w:pPr>
              <w:rPr>
                <w:rFonts w:asciiTheme="minorHAnsi" w:eastAsia="Calibri" w:hAnsiTheme="minorHAnsi" w:cstheme="minorHAnsi"/>
                <w:bCs/>
                <w:sz w:val="20"/>
                <w:szCs w:val="20"/>
              </w:rPr>
            </w:pPr>
            <w:r w:rsidRPr="00D91DE2">
              <w:rPr>
                <w:rFonts w:asciiTheme="minorHAnsi" w:hAnsiTheme="minorHAnsi" w:cstheme="minorHAnsi"/>
                <w:bCs/>
                <w:sz w:val="20"/>
                <w:szCs w:val="20"/>
              </w:rPr>
              <w:t>Active</w:t>
            </w:r>
          </w:p>
        </w:tc>
        <w:tc>
          <w:tcPr>
            <w:tcW w:w="498" w:type="pct"/>
          </w:tcPr>
          <w:p w14:paraId="2F26D7CB" w14:textId="77777777" w:rsidR="00655B9D" w:rsidRPr="00D91DE2"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lt;5</w:t>
            </w:r>
          </w:p>
        </w:tc>
        <w:tc>
          <w:tcPr>
            <w:tcW w:w="1090" w:type="pct"/>
          </w:tcPr>
          <w:p w14:paraId="00315533"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0.0 (0.0-0.0)</w:t>
            </w:r>
          </w:p>
        </w:tc>
        <w:tc>
          <w:tcPr>
            <w:tcW w:w="1089" w:type="pct"/>
          </w:tcPr>
          <w:p w14:paraId="7F9E3FD1"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0.0 (0.0-0.0)</w:t>
            </w:r>
          </w:p>
        </w:tc>
      </w:tr>
      <w:tr w:rsidR="00F91129" w:rsidRPr="00D91DE2" w14:paraId="5D0B65D1" w14:textId="77777777" w:rsidTr="00D27E2F">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18EBBE2C" w14:textId="77777777" w:rsidR="00655B9D" w:rsidRPr="00B73CA8" w:rsidRDefault="00655B9D" w:rsidP="009D7BC8">
            <w:pPr>
              <w:ind w:left="589"/>
              <w:rPr>
                <w:rFonts w:asciiTheme="minorHAnsi" w:eastAsia="Calibri" w:hAnsiTheme="minorHAnsi" w:cstheme="minorHAnsi"/>
                <w:b w:val="0"/>
                <w:i/>
                <w:sz w:val="20"/>
                <w:szCs w:val="20"/>
              </w:rPr>
            </w:pPr>
            <w:r w:rsidRPr="00B73CA8">
              <w:rPr>
                <w:rFonts w:asciiTheme="minorHAnsi" w:hAnsiTheme="minorHAnsi" w:cstheme="minorHAnsi"/>
                <w:b w:val="0"/>
                <w:i/>
                <w:sz w:val="20"/>
                <w:szCs w:val="20"/>
              </w:rPr>
              <w:t xml:space="preserve">Active with continuous use </w:t>
            </w:r>
          </w:p>
        </w:tc>
        <w:tc>
          <w:tcPr>
            <w:tcW w:w="498" w:type="pct"/>
          </w:tcPr>
          <w:p w14:paraId="26EB6A30" w14:textId="77777777" w:rsidR="00655B9D" w:rsidRPr="00D91DE2"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0</w:t>
            </w:r>
          </w:p>
        </w:tc>
        <w:tc>
          <w:tcPr>
            <w:tcW w:w="1090" w:type="pct"/>
          </w:tcPr>
          <w:p w14:paraId="305582DD"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w:t>
            </w:r>
          </w:p>
        </w:tc>
        <w:tc>
          <w:tcPr>
            <w:tcW w:w="1089" w:type="pct"/>
          </w:tcPr>
          <w:p w14:paraId="5B8A2071"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w:t>
            </w:r>
          </w:p>
        </w:tc>
      </w:tr>
      <w:tr w:rsidR="00F91129" w:rsidRPr="00D91DE2" w14:paraId="788AC8EA" w14:textId="77777777" w:rsidTr="00D27E2F">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194DE9CE" w14:textId="77777777" w:rsidR="00655B9D" w:rsidRPr="00B73CA8" w:rsidRDefault="00655B9D" w:rsidP="009D7BC8">
            <w:pPr>
              <w:ind w:left="589"/>
              <w:rPr>
                <w:rFonts w:asciiTheme="minorHAnsi" w:eastAsia="Calibri" w:hAnsiTheme="minorHAnsi" w:cstheme="minorHAnsi"/>
                <w:b w:val="0"/>
                <w:i/>
                <w:sz w:val="20"/>
                <w:szCs w:val="20"/>
              </w:rPr>
            </w:pPr>
            <w:r w:rsidRPr="00B73CA8">
              <w:rPr>
                <w:rFonts w:asciiTheme="minorHAnsi" w:hAnsiTheme="minorHAnsi" w:cstheme="minorHAnsi"/>
                <w:b w:val="0"/>
                <w:i/>
                <w:sz w:val="20"/>
                <w:szCs w:val="20"/>
              </w:rPr>
              <w:t>Active with non-continuous use</w:t>
            </w:r>
          </w:p>
        </w:tc>
        <w:tc>
          <w:tcPr>
            <w:tcW w:w="498" w:type="pct"/>
          </w:tcPr>
          <w:p w14:paraId="5D0F465F" w14:textId="77777777" w:rsidR="00655B9D" w:rsidRPr="00D91DE2"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lt;5</w:t>
            </w:r>
          </w:p>
        </w:tc>
        <w:tc>
          <w:tcPr>
            <w:tcW w:w="1090" w:type="pct"/>
          </w:tcPr>
          <w:p w14:paraId="2E0B8FBE"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0.0 (0.0-0.0)</w:t>
            </w:r>
          </w:p>
        </w:tc>
        <w:tc>
          <w:tcPr>
            <w:tcW w:w="1089" w:type="pct"/>
          </w:tcPr>
          <w:p w14:paraId="0C962EB7"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0.0 (0.0-0.0)</w:t>
            </w:r>
          </w:p>
        </w:tc>
      </w:tr>
      <w:tr w:rsidR="00F91129" w:rsidRPr="00D91DE2" w14:paraId="4551C4DD" w14:textId="77777777" w:rsidTr="00D27E2F">
        <w:trPr>
          <w:trHeight w:val="274"/>
        </w:trPr>
        <w:tc>
          <w:tcPr>
            <w:cnfStyle w:val="001000000000" w:firstRow="0" w:lastRow="0" w:firstColumn="1" w:lastColumn="0" w:oddVBand="0" w:evenVBand="0" w:oddHBand="0" w:evenHBand="0" w:firstRowFirstColumn="0" w:firstRowLastColumn="0" w:lastRowFirstColumn="0" w:lastRowLastColumn="0"/>
            <w:tcW w:w="2323" w:type="pct"/>
            <w:noWrap/>
          </w:tcPr>
          <w:p w14:paraId="7F4AC02D" w14:textId="77777777" w:rsidR="00655B9D" w:rsidRPr="00D91DE2" w:rsidRDefault="00655B9D" w:rsidP="009D7BC8">
            <w:pPr>
              <w:rPr>
                <w:rFonts w:asciiTheme="minorHAnsi" w:eastAsia="Calibri" w:hAnsiTheme="minorHAnsi" w:cstheme="minorHAnsi"/>
                <w:bCs/>
                <w:i/>
                <w:sz w:val="20"/>
                <w:szCs w:val="20"/>
              </w:rPr>
            </w:pPr>
            <w:r w:rsidRPr="00D91DE2">
              <w:rPr>
                <w:rFonts w:asciiTheme="minorHAnsi" w:hAnsiTheme="minorHAnsi" w:cstheme="minorHAnsi"/>
                <w:bCs/>
                <w:sz w:val="20"/>
                <w:szCs w:val="20"/>
              </w:rPr>
              <w:t xml:space="preserve">Discontinued </w:t>
            </w:r>
            <w:proofErr w:type="spellStart"/>
            <w:r w:rsidRPr="00D91DE2">
              <w:rPr>
                <w:rFonts w:asciiTheme="minorHAnsi" w:hAnsiTheme="minorHAnsi" w:cstheme="minorHAnsi"/>
                <w:bCs/>
                <w:sz w:val="20"/>
                <w:szCs w:val="20"/>
              </w:rPr>
              <w:t>PrEP</w:t>
            </w:r>
            <w:proofErr w:type="spellEnd"/>
          </w:p>
        </w:tc>
        <w:tc>
          <w:tcPr>
            <w:tcW w:w="498" w:type="pct"/>
          </w:tcPr>
          <w:p w14:paraId="71BB7242" w14:textId="77777777" w:rsidR="00655B9D" w:rsidRPr="00D91DE2" w:rsidRDefault="00655B9D" w:rsidP="009D7BC8">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118</w:t>
            </w:r>
          </w:p>
        </w:tc>
        <w:tc>
          <w:tcPr>
            <w:tcW w:w="1090" w:type="pct"/>
          </w:tcPr>
          <w:p w14:paraId="3F1B4E2E"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0.6 (0.5-0.7)</w:t>
            </w:r>
          </w:p>
        </w:tc>
        <w:tc>
          <w:tcPr>
            <w:tcW w:w="1089" w:type="pct"/>
          </w:tcPr>
          <w:p w14:paraId="15930C76" w14:textId="77777777" w:rsidR="00655B9D" w:rsidRPr="00D91DE2" w:rsidRDefault="00655B9D" w:rsidP="009D7BC8">
            <w:pPr>
              <w:spacing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D91DE2">
              <w:rPr>
                <w:rFonts w:asciiTheme="minorHAnsi" w:eastAsia="Calibri" w:hAnsiTheme="minorHAnsi" w:cstheme="minorHAnsi"/>
                <w:sz w:val="20"/>
                <w:szCs w:val="20"/>
              </w:rPr>
              <w:t>1.4 (1.0-1.8)</w:t>
            </w:r>
          </w:p>
        </w:tc>
      </w:tr>
    </w:tbl>
    <w:p w14:paraId="6CFA1C63" w14:textId="77777777" w:rsidR="00655B9D" w:rsidRPr="00D91DE2" w:rsidRDefault="00655B9D" w:rsidP="00655B9D">
      <w:pPr>
        <w:spacing w:after="160"/>
        <w:ind w:left="360"/>
        <w:contextualSpacing/>
        <w:rPr>
          <w:rFonts w:ascii="Arial Narrow" w:eastAsia="Calibri" w:hAnsi="Arial Narrow" w:cs="STIX-Regular"/>
          <w:i/>
          <w:sz w:val="18"/>
          <w:szCs w:val="18"/>
          <w:lang w:eastAsia="en-US"/>
        </w:rPr>
      </w:pPr>
    </w:p>
    <w:p w14:paraId="777D4B46" w14:textId="77777777" w:rsidR="00655B9D" w:rsidRPr="00655B9D" w:rsidRDefault="00655B9D" w:rsidP="00AC45AF">
      <w:pPr>
        <w:spacing w:after="160"/>
        <w:ind w:left="142" w:hanging="142"/>
        <w:rPr>
          <w:rFonts w:ascii="Arial Narrow" w:eastAsia="Calibri" w:hAnsi="Arial Narrow" w:cs="STIX-Regular"/>
          <w:i/>
          <w:sz w:val="18"/>
          <w:szCs w:val="18"/>
          <w:highlight w:val="yellow"/>
          <w:lang w:eastAsia="en-US"/>
        </w:rPr>
      </w:pPr>
    </w:p>
    <w:p w14:paraId="65F64CBA" w14:textId="77777777" w:rsidR="00AC2E81" w:rsidRDefault="00AC2E81">
      <w:pPr>
        <w:spacing w:line="276" w:lineRule="auto"/>
        <w:rPr>
          <w:rFonts w:eastAsiaTheme="majorEastAsia" w:cstheme="majorBidi"/>
          <w:b/>
          <w:bCs/>
          <w:sz w:val="32"/>
          <w:szCs w:val="32"/>
        </w:rPr>
      </w:pPr>
      <w:r>
        <w:br w:type="page"/>
      </w:r>
    </w:p>
    <w:p w14:paraId="7C4E4AB9" w14:textId="74B1D99D" w:rsidR="002C6E0C" w:rsidRDefault="002C6E0C" w:rsidP="00F73113">
      <w:pPr>
        <w:pStyle w:val="Heading1"/>
      </w:pPr>
      <w:r>
        <w:lastRenderedPageBreak/>
        <w:t>Appendices</w:t>
      </w:r>
    </w:p>
    <w:p w14:paraId="45DB7FE3" w14:textId="77777777" w:rsidR="008D0551" w:rsidRDefault="008D0551" w:rsidP="008D0551">
      <w:pPr>
        <w:rPr>
          <w:b/>
          <w:sz w:val="28"/>
        </w:rPr>
      </w:pPr>
      <w:r>
        <w:rPr>
          <w:b/>
          <w:sz w:val="28"/>
        </w:rPr>
        <w:t xml:space="preserve">Appendix A: PBS restriction information for </w:t>
      </w:r>
      <w:proofErr w:type="spellStart"/>
      <w:r>
        <w:rPr>
          <w:b/>
          <w:sz w:val="28"/>
        </w:rPr>
        <w:t>PrEP</w:t>
      </w:r>
      <w:proofErr w:type="spellEnd"/>
      <w:r>
        <w:rPr>
          <w:b/>
          <w:sz w:val="28"/>
        </w:rPr>
        <w:t xml:space="preserve"> from 2018 on</w:t>
      </w:r>
      <w:r w:rsidRPr="001C0A90">
        <w:rPr>
          <w:b/>
          <w:sz w:val="28"/>
        </w:rPr>
        <w:t>wards</w:t>
      </w:r>
    </w:p>
    <w:p w14:paraId="10C60F78" w14:textId="77777777" w:rsidR="008D0551" w:rsidRPr="001C0A90" w:rsidRDefault="008D0551" w:rsidP="008D0551">
      <w:pPr>
        <w:pStyle w:val="Tabletitle"/>
        <w:rPr>
          <w:b w:val="0"/>
          <w:sz w:val="28"/>
        </w:rPr>
      </w:pPr>
      <w:r>
        <w:t>T</w:t>
      </w:r>
      <w:r w:rsidRPr="00734A20">
        <w:t xml:space="preserve">able </w:t>
      </w:r>
      <w:r>
        <w:t>A1:</w:t>
      </w:r>
      <w:r w:rsidRPr="00583465">
        <w:t xml:space="preserve"> </w:t>
      </w:r>
      <w:r>
        <w:t xml:space="preserve">History of </w:t>
      </w:r>
      <w:proofErr w:type="spellStart"/>
      <w:r>
        <w:t>PrEP</w:t>
      </w:r>
      <w:proofErr w:type="spellEnd"/>
      <w:r>
        <w:t xml:space="preserve"> for HIV on the PBS</w:t>
      </w:r>
    </w:p>
    <w:tbl>
      <w:tblPr>
        <w:tblW w:w="0" w:type="auto"/>
        <w:tblLook w:val="0000" w:firstRow="0" w:lastRow="0" w:firstColumn="0" w:lastColumn="0" w:noHBand="0" w:noVBand="0"/>
      </w:tblPr>
      <w:tblGrid>
        <w:gridCol w:w="894"/>
        <w:gridCol w:w="5257"/>
        <w:gridCol w:w="1407"/>
        <w:gridCol w:w="1389"/>
      </w:tblGrid>
      <w:tr w:rsidR="008D0551" w:rsidRPr="008D0551" w14:paraId="7223D788" w14:textId="77777777" w:rsidTr="0031373C">
        <w:trPr>
          <w:trHeight w:val="255"/>
          <w:tblHeader/>
        </w:trPr>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14:paraId="194C2691" w14:textId="77777777" w:rsidR="008D0551" w:rsidRPr="008D0551" w:rsidRDefault="008D0551" w:rsidP="0031373C">
            <w:pPr>
              <w:pStyle w:val="BodyText1"/>
              <w:spacing w:before="60" w:after="60" w:line="240" w:lineRule="auto"/>
              <w:rPr>
                <w:rFonts w:asciiTheme="minorHAnsi" w:hAnsiTheme="minorHAnsi" w:cstheme="minorHAnsi"/>
                <w:b/>
                <w:lang w:val="en-US" w:eastAsia="en-US"/>
              </w:rPr>
            </w:pPr>
            <w:proofErr w:type="spellStart"/>
            <w:r w:rsidRPr="008D0551">
              <w:rPr>
                <w:rFonts w:asciiTheme="minorHAnsi" w:hAnsiTheme="minorHAnsi" w:cstheme="minorHAnsi"/>
              </w:rPr>
              <w:t>itm_cd</w:t>
            </w:r>
            <w:proofErr w:type="spellEnd"/>
          </w:p>
        </w:tc>
        <w:tc>
          <w:tcPr>
            <w:tcW w:w="0" w:type="auto"/>
            <w:tcBorders>
              <w:top w:val="single" w:sz="4" w:space="0" w:color="auto"/>
              <w:left w:val="nil"/>
              <w:bottom w:val="single" w:sz="4" w:space="0" w:color="auto"/>
              <w:right w:val="single" w:sz="4" w:space="0" w:color="auto"/>
            </w:tcBorders>
            <w:shd w:val="clear" w:color="auto" w:fill="BFBFBF" w:themeFill="background1" w:themeFillShade="BF"/>
          </w:tcPr>
          <w:p w14:paraId="19705674" w14:textId="77777777" w:rsidR="008D0551" w:rsidRPr="008D0551" w:rsidRDefault="008D0551" w:rsidP="0031373C">
            <w:pPr>
              <w:pStyle w:val="BodyText1"/>
              <w:spacing w:before="60" w:after="60" w:line="240" w:lineRule="auto"/>
              <w:rPr>
                <w:rFonts w:asciiTheme="minorHAnsi" w:hAnsiTheme="minorHAnsi" w:cstheme="minorHAnsi"/>
                <w:b/>
                <w:lang w:val="en-US" w:eastAsia="en-US"/>
              </w:rPr>
            </w:pPr>
            <w:r w:rsidRPr="008D0551">
              <w:rPr>
                <w:rFonts w:asciiTheme="minorHAnsi" w:hAnsiTheme="minorHAnsi" w:cstheme="minorHAnsi"/>
              </w:rPr>
              <w:t>RESTRICTION_TEXT</w:t>
            </w:r>
          </w:p>
        </w:tc>
        <w:tc>
          <w:tcPr>
            <w:tcW w:w="0" w:type="auto"/>
            <w:tcBorders>
              <w:top w:val="single" w:sz="4" w:space="0" w:color="auto"/>
              <w:left w:val="nil"/>
              <w:bottom w:val="single" w:sz="4" w:space="0" w:color="auto"/>
              <w:right w:val="single" w:sz="4" w:space="0" w:color="auto"/>
            </w:tcBorders>
            <w:shd w:val="clear" w:color="auto" w:fill="BFBFBF" w:themeFill="background1" w:themeFillShade="BF"/>
          </w:tcPr>
          <w:p w14:paraId="05B16873" w14:textId="77777777" w:rsidR="008D0551" w:rsidRPr="008D0551" w:rsidRDefault="008D0551" w:rsidP="0031373C">
            <w:pPr>
              <w:pStyle w:val="BodyText1"/>
              <w:spacing w:before="60" w:after="60" w:line="240" w:lineRule="auto"/>
              <w:rPr>
                <w:rFonts w:asciiTheme="minorHAnsi" w:hAnsiTheme="minorHAnsi" w:cstheme="minorHAnsi"/>
                <w:b/>
                <w:lang w:val="en-US" w:eastAsia="en-US"/>
              </w:rPr>
            </w:pPr>
            <w:r w:rsidRPr="008D0551">
              <w:rPr>
                <w:rFonts w:asciiTheme="minorHAnsi" w:hAnsiTheme="minorHAnsi" w:cstheme="minorHAnsi"/>
              </w:rPr>
              <w:t>RESTRICTION START DATE</w:t>
            </w:r>
          </w:p>
        </w:tc>
        <w:tc>
          <w:tcPr>
            <w:tcW w:w="0" w:type="auto"/>
            <w:tcBorders>
              <w:top w:val="single" w:sz="4" w:space="0" w:color="auto"/>
              <w:left w:val="nil"/>
              <w:bottom w:val="single" w:sz="4" w:space="0" w:color="auto"/>
              <w:right w:val="single" w:sz="4" w:space="0" w:color="auto"/>
            </w:tcBorders>
            <w:shd w:val="clear" w:color="auto" w:fill="BFBFBF" w:themeFill="background1" w:themeFillShade="BF"/>
          </w:tcPr>
          <w:p w14:paraId="0200C21F" w14:textId="77777777" w:rsidR="008D0551" w:rsidRPr="008D0551" w:rsidRDefault="008D0551" w:rsidP="0031373C">
            <w:pPr>
              <w:pStyle w:val="BodyText1"/>
              <w:spacing w:before="60" w:after="60" w:line="240" w:lineRule="auto"/>
              <w:rPr>
                <w:rFonts w:asciiTheme="minorHAnsi" w:hAnsiTheme="minorHAnsi" w:cstheme="minorHAnsi"/>
                <w:b/>
                <w:lang w:val="en-US" w:eastAsia="en-US"/>
              </w:rPr>
            </w:pPr>
            <w:r w:rsidRPr="008D0551">
              <w:rPr>
                <w:rFonts w:asciiTheme="minorHAnsi" w:hAnsiTheme="minorHAnsi" w:cstheme="minorHAnsi"/>
              </w:rPr>
              <w:t>RESTRICTION END DATE</w:t>
            </w:r>
          </w:p>
        </w:tc>
      </w:tr>
      <w:tr w:rsidR="008D0551" w:rsidRPr="008D0551" w14:paraId="22201285" w14:textId="77777777" w:rsidTr="0031373C">
        <w:trPr>
          <w:trHeight w:val="255"/>
        </w:trPr>
        <w:tc>
          <w:tcPr>
            <w:tcW w:w="0" w:type="auto"/>
            <w:tcBorders>
              <w:top w:val="nil"/>
              <w:left w:val="single" w:sz="4" w:space="0" w:color="auto"/>
              <w:bottom w:val="single" w:sz="4" w:space="0" w:color="auto"/>
              <w:right w:val="single" w:sz="4" w:space="0" w:color="auto"/>
            </w:tcBorders>
            <w:shd w:val="clear" w:color="auto" w:fill="auto"/>
            <w:noWrap/>
          </w:tcPr>
          <w:p w14:paraId="6410660E"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11276L</w:t>
            </w:r>
          </w:p>
        </w:tc>
        <w:tc>
          <w:tcPr>
            <w:tcW w:w="0" w:type="auto"/>
            <w:tcBorders>
              <w:top w:val="nil"/>
              <w:left w:val="nil"/>
              <w:bottom w:val="single" w:sz="4" w:space="0" w:color="auto"/>
              <w:right w:val="single" w:sz="4" w:space="0" w:color="auto"/>
            </w:tcBorders>
          </w:tcPr>
          <w:p w14:paraId="64281C59"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Pre-exposure prophylaxis (</w:t>
            </w:r>
            <w:proofErr w:type="spellStart"/>
            <w:r w:rsidRPr="008D0551">
              <w:rPr>
                <w:rFonts w:asciiTheme="minorHAnsi" w:hAnsiTheme="minorHAnsi" w:cstheme="minorHAnsi"/>
              </w:rPr>
              <w:t>PrEP</w:t>
            </w:r>
            <w:proofErr w:type="spellEnd"/>
            <w:r w:rsidRPr="008D0551">
              <w:rPr>
                <w:rFonts w:asciiTheme="minorHAnsi" w:hAnsiTheme="minorHAnsi" w:cstheme="minorHAnsi"/>
              </w:rPr>
              <w:t>) against human immunodeficiency virus (HIV) infection Clinical criteria: * The treatment must be for patients at medium to high risk of HIV infection, as defined by the Australasian Society for HIV, Viral Hepatitis and Sexual Health Medicine (ASHM) Guidelines, AND * Patient must have a negative HIV test result prior to treatment with PBS-subsidised therapy with this drug. Population criteria: * Patient must be 18 years or older.</w:t>
            </w:r>
          </w:p>
        </w:tc>
        <w:tc>
          <w:tcPr>
            <w:tcW w:w="0" w:type="auto"/>
            <w:tcBorders>
              <w:top w:val="nil"/>
              <w:left w:val="nil"/>
              <w:bottom w:val="single" w:sz="4" w:space="0" w:color="auto"/>
              <w:right w:val="single" w:sz="4" w:space="0" w:color="auto"/>
            </w:tcBorders>
          </w:tcPr>
          <w:p w14:paraId="71D4666F"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01Apr2018</w:t>
            </w:r>
          </w:p>
        </w:tc>
        <w:tc>
          <w:tcPr>
            <w:tcW w:w="0" w:type="auto"/>
            <w:tcBorders>
              <w:top w:val="nil"/>
              <w:left w:val="nil"/>
              <w:bottom w:val="single" w:sz="4" w:space="0" w:color="auto"/>
              <w:right w:val="single" w:sz="4" w:space="0" w:color="auto"/>
            </w:tcBorders>
          </w:tcPr>
          <w:p w14:paraId="7C6AA3EF"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31Dec2020</w:t>
            </w:r>
          </w:p>
        </w:tc>
      </w:tr>
      <w:tr w:rsidR="008D0551" w:rsidRPr="008D0551" w14:paraId="5537F5C1" w14:textId="77777777" w:rsidTr="0031373C">
        <w:trPr>
          <w:trHeight w:val="255"/>
        </w:trPr>
        <w:tc>
          <w:tcPr>
            <w:tcW w:w="0" w:type="auto"/>
            <w:tcBorders>
              <w:top w:val="nil"/>
              <w:left w:val="single" w:sz="4" w:space="0" w:color="auto"/>
              <w:bottom w:val="single" w:sz="4" w:space="0" w:color="auto"/>
              <w:right w:val="single" w:sz="4" w:space="0" w:color="auto"/>
            </w:tcBorders>
            <w:shd w:val="clear" w:color="auto" w:fill="auto"/>
            <w:noWrap/>
          </w:tcPr>
          <w:p w14:paraId="4373342F"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11296M</w:t>
            </w:r>
          </w:p>
        </w:tc>
        <w:tc>
          <w:tcPr>
            <w:tcW w:w="0" w:type="auto"/>
            <w:tcBorders>
              <w:top w:val="nil"/>
              <w:left w:val="nil"/>
              <w:bottom w:val="single" w:sz="4" w:space="0" w:color="auto"/>
              <w:right w:val="single" w:sz="4" w:space="0" w:color="auto"/>
            </w:tcBorders>
          </w:tcPr>
          <w:p w14:paraId="35A5CDEF"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Pre-exposure prophylaxis (</w:t>
            </w:r>
            <w:proofErr w:type="spellStart"/>
            <w:r w:rsidRPr="008D0551">
              <w:rPr>
                <w:rFonts w:asciiTheme="minorHAnsi" w:hAnsiTheme="minorHAnsi" w:cstheme="minorHAnsi"/>
              </w:rPr>
              <w:t>PrEP</w:t>
            </w:r>
            <w:proofErr w:type="spellEnd"/>
            <w:r w:rsidRPr="008D0551">
              <w:rPr>
                <w:rFonts w:asciiTheme="minorHAnsi" w:hAnsiTheme="minorHAnsi" w:cstheme="minorHAnsi"/>
              </w:rPr>
              <w:t>) against human immunodeficiency virus (HIV) infection Clinical criteria: * The treatment must be for patients at medium to high risk of HIV infection, as defined by the Australasian Society for HIV, Viral Hepatitis and Sexual Health Medicine (ASHM) Guidelines, AND * Patient must have a negative HIV test result prior to treatment with PBS-subsidised therapy with this drug. Population criteria: * Patient must be 18 years or older.</w:t>
            </w:r>
          </w:p>
        </w:tc>
        <w:tc>
          <w:tcPr>
            <w:tcW w:w="0" w:type="auto"/>
            <w:tcBorders>
              <w:top w:val="nil"/>
              <w:left w:val="nil"/>
              <w:bottom w:val="single" w:sz="4" w:space="0" w:color="auto"/>
              <w:right w:val="single" w:sz="4" w:space="0" w:color="auto"/>
            </w:tcBorders>
          </w:tcPr>
          <w:p w14:paraId="34DA2204"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01Apr2018</w:t>
            </w:r>
          </w:p>
        </w:tc>
        <w:tc>
          <w:tcPr>
            <w:tcW w:w="0" w:type="auto"/>
            <w:tcBorders>
              <w:top w:val="nil"/>
              <w:left w:val="nil"/>
              <w:bottom w:val="single" w:sz="4" w:space="0" w:color="auto"/>
              <w:right w:val="single" w:sz="4" w:space="0" w:color="auto"/>
            </w:tcBorders>
          </w:tcPr>
          <w:p w14:paraId="2F57C547"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31Dec2020</w:t>
            </w:r>
          </w:p>
        </w:tc>
      </w:tr>
      <w:tr w:rsidR="008D0551" w:rsidRPr="008D0551" w14:paraId="1C7DB40C" w14:textId="77777777" w:rsidTr="0031373C">
        <w:trPr>
          <w:trHeight w:val="255"/>
        </w:trPr>
        <w:tc>
          <w:tcPr>
            <w:tcW w:w="0" w:type="auto"/>
            <w:tcBorders>
              <w:top w:val="nil"/>
              <w:left w:val="single" w:sz="4" w:space="0" w:color="auto"/>
              <w:bottom w:val="single" w:sz="4" w:space="0" w:color="auto"/>
              <w:right w:val="single" w:sz="4" w:space="0" w:color="auto"/>
            </w:tcBorders>
            <w:shd w:val="clear" w:color="auto" w:fill="auto"/>
            <w:noWrap/>
          </w:tcPr>
          <w:p w14:paraId="5EDBD975"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11306C</w:t>
            </w:r>
          </w:p>
        </w:tc>
        <w:tc>
          <w:tcPr>
            <w:tcW w:w="0" w:type="auto"/>
            <w:tcBorders>
              <w:top w:val="nil"/>
              <w:left w:val="nil"/>
              <w:bottom w:val="single" w:sz="4" w:space="0" w:color="auto"/>
              <w:right w:val="single" w:sz="4" w:space="0" w:color="auto"/>
            </w:tcBorders>
          </w:tcPr>
          <w:p w14:paraId="3332505F"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Pre-exposure prophylaxis (</w:t>
            </w:r>
            <w:proofErr w:type="spellStart"/>
            <w:r w:rsidRPr="008D0551">
              <w:rPr>
                <w:rFonts w:asciiTheme="minorHAnsi" w:hAnsiTheme="minorHAnsi" w:cstheme="minorHAnsi"/>
              </w:rPr>
              <w:t>PrEP</w:t>
            </w:r>
            <w:proofErr w:type="spellEnd"/>
            <w:r w:rsidRPr="008D0551">
              <w:rPr>
                <w:rFonts w:asciiTheme="minorHAnsi" w:hAnsiTheme="minorHAnsi" w:cstheme="minorHAnsi"/>
              </w:rPr>
              <w:t>) against human immunodeficiency virus (HIV) infection Clinical criteria: * The treatment must be for patients at medium to high risk of HIV infection, as defined by the Australasian Society for HIV, Viral Hepatitis and Sexual Health Medicine (ASHM) Guidelines, AND * Patient must have a negative HIV test result prior to treatment with PBS-subsidised therapy with this drug. Population criteria: * Patient must be 18 years or older.</w:t>
            </w:r>
          </w:p>
        </w:tc>
        <w:tc>
          <w:tcPr>
            <w:tcW w:w="0" w:type="auto"/>
            <w:tcBorders>
              <w:top w:val="nil"/>
              <w:left w:val="nil"/>
              <w:bottom w:val="single" w:sz="4" w:space="0" w:color="auto"/>
              <w:right w:val="single" w:sz="4" w:space="0" w:color="auto"/>
            </w:tcBorders>
          </w:tcPr>
          <w:p w14:paraId="2C421173"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01Apr2018</w:t>
            </w:r>
          </w:p>
        </w:tc>
        <w:tc>
          <w:tcPr>
            <w:tcW w:w="0" w:type="auto"/>
            <w:tcBorders>
              <w:top w:val="nil"/>
              <w:left w:val="nil"/>
              <w:bottom w:val="single" w:sz="4" w:space="0" w:color="auto"/>
              <w:right w:val="single" w:sz="4" w:space="0" w:color="auto"/>
            </w:tcBorders>
          </w:tcPr>
          <w:p w14:paraId="7DA42072"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31Dec2020</w:t>
            </w:r>
          </w:p>
        </w:tc>
      </w:tr>
      <w:tr w:rsidR="008D0551" w:rsidRPr="008D0551" w14:paraId="3B5F51FB" w14:textId="77777777" w:rsidTr="0031373C">
        <w:trPr>
          <w:trHeight w:val="255"/>
        </w:trPr>
        <w:tc>
          <w:tcPr>
            <w:tcW w:w="0" w:type="auto"/>
            <w:tcBorders>
              <w:top w:val="nil"/>
              <w:left w:val="single" w:sz="4" w:space="0" w:color="auto"/>
              <w:bottom w:val="single" w:sz="4" w:space="0" w:color="auto"/>
              <w:right w:val="single" w:sz="4" w:space="0" w:color="auto"/>
            </w:tcBorders>
            <w:shd w:val="clear" w:color="auto" w:fill="auto"/>
            <w:noWrap/>
          </w:tcPr>
          <w:p w14:paraId="1D70E2F0"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12542D</w:t>
            </w:r>
          </w:p>
        </w:tc>
        <w:tc>
          <w:tcPr>
            <w:tcW w:w="0" w:type="auto"/>
            <w:tcBorders>
              <w:top w:val="nil"/>
              <w:left w:val="nil"/>
              <w:bottom w:val="single" w:sz="4" w:space="0" w:color="auto"/>
              <w:right w:val="single" w:sz="4" w:space="0" w:color="auto"/>
            </w:tcBorders>
          </w:tcPr>
          <w:p w14:paraId="0EBEDBF8"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Pre-exposure prophylaxis (</w:t>
            </w:r>
            <w:proofErr w:type="spellStart"/>
            <w:r w:rsidRPr="008D0551">
              <w:rPr>
                <w:rFonts w:asciiTheme="minorHAnsi" w:hAnsiTheme="minorHAnsi" w:cstheme="minorHAnsi"/>
              </w:rPr>
              <w:t>PrEP</w:t>
            </w:r>
            <w:proofErr w:type="spellEnd"/>
            <w:r w:rsidRPr="008D0551">
              <w:rPr>
                <w:rFonts w:asciiTheme="minorHAnsi" w:hAnsiTheme="minorHAnsi" w:cstheme="minorHAnsi"/>
              </w:rPr>
              <w:t>) against human immunodeficiency virus (HIV) infection Clinical criteria: * Patient must have at least one of the following prior to having the latest PBS-subsidised prescription issued: (</w:t>
            </w:r>
            <w:proofErr w:type="spellStart"/>
            <w:r w:rsidRPr="008D0551">
              <w:rPr>
                <w:rFonts w:asciiTheme="minorHAnsi" w:hAnsiTheme="minorHAnsi" w:cstheme="minorHAnsi"/>
              </w:rPr>
              <w:t>i</w:t>
            </w:r>
            <w:proofErr w:type="spellEnd"/>
            <w:r w:rsidRPr="008D0551">
              <w:rPr>
                <w:rFonts w:asciiTheme="minorHAnsi" w:hAnsiTheme="minorHAnsi" w:cstheme="minorHAnsi"/>
              </w:rPr>
              <w:t>) a negative HIV test result no older than 4 weeks, (ii) evidence that an HIV test has been conducted, but the result is still forthcoming.</w:t>
            </w:r>
          </w:p>
        </w:tc>
        <w:tc>
          <w:tcPr>
            <w:tcW w:w="0" w:type="auto"/>
            <w:tcBorders>
              <w:top w:val="nil"/>
              <w:left w:val="nil"/>
              <w:bottom w:val="single" w:sz="4" w:space="0" w:color="auto"/>
              <w:right w:val="single" w:sz="4" w:space="0" w:color="auto"/>
            </w:tcBorders>
          </w:tcPr>
          <w:p w14:paraId="4B097735"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r w:rsidRPr="008D0551">
              <w:rPr>
                <w:rFonts w:asciiTheme="minorHAnsi" w:hAnsiTheme="minorHAnsi" w:cstheme="minorHAnsi"/>
              </w:rPr>
              <w:t>01Jun2021</w:t>
            </w:r>
          </w:p>
        </w:tc>
        <w:tc>
          <w:tcPr>
            <w:tcW w:w="0" w:type="auto"/>
            <w:tcBorders>
              <w:top w:val="nil"/>
              <w:left w:val="nil"/>
              <w:bottom w:val="single" w:sz="4" w:space="0" w:color="auto"/>
              <w:right w:val="single" w:sz="4" w:space="0" w:color="auto"/>
            </w:tcBorders>
          </w:tcPr>
          <w:p w14:paraId="452F1C59" w14:textId="77777777" w:rsidR="008D0551" w:rsidRPr="008D0551" w:rsidRDefault="008D0551" w:rsidP="0031373C">
            <w:pPr>
              <w:pStyle w:val="BodyText1"/>
              <w:spacing w:before="60" w:after="60" w:line="240" w:lineRule="auto"/>
              <w:rPr>
                <w:rFonts w:asciiTheme="minorHAnsi" w:hAnsiTheme="minorHAnsi" w:cstheme="minorHAnsi"/>
                <w:lang w:val="en-US" w:eastAsia="en-US"/>
              </w:rPr>
            </w:pPr>
          </w:p>
        </w:tc>
      </w:tr>
    </w:tbl>
    <w:p w14:paraId="52D8E73E" w14:textId="77777777" w:rsidR="008D0551" w:rsidRDefault="008D0551" w:rsidP="008D0551">
      <w:pPr>
        <w:spacing w:line="276" w:lineRule="auto"/>
      </w:pPr>
    </w:p>
    <w:p w14:paraId="5A6701D4" w14:textId="3CBE067F" w:rsidR="008D0551" w:rsidRDefault="008D0551" w:rsidP="007F2D04">
      <w:pPr>
        <w:pStyle w:val="Tabletitle"/>
      </w:pPr>
    </w:p>
    <w:p w14:paraId="610BFFDD" w14:textId="77777777" w:rsidR="008D0551" w:rsidRPr="001C0A90" w:rsidRDefault="008D0551" w:rsidP="007F2D04">
      <w:pPr>
        <w:pStyle w:val="Tabletitle"/>
        <w:rPr>
          <w:b w:val="0"/>
          <w:sz w:val="28"/>
        </w:rPr>
      </w:pPr>
    </w:p>
    <w:p w14:paraId="5E5EF1E4" w14:textId="7630718C" w:rsidR="00D6570D" w:rsidRDefault="00D6570D" w:rsidP="00C54C7A">
      <w:pPr>
        <w:spacing w:line="276" w:lineRule="auto"/>
      </w:pPr>
    </w:p>
    <w:p w14:paraId="42E87373" w14:textId="1BF6E983" w:rsidR="009D7BC8" w:rsidRDefault="009D7BC8">
      <w:pPr>
        <w:spacing w:line="276" w:lineRule="auto"/>
      </w:pPr>
    </w:p>
    <w:p w14:paraId="6A68F711" w14:textId="57DB3505" w:rsidR="00CF2020" w:rsidRDefault="00CF2020">
      <w:pPr>
        <w:spacing w:line="276" w:lineRule="auto"/>
      </w:pPr>
    </w:p>
    <w:p w14:paraId="604B778A" w14:textId="563B234B" w:rsidR="009D7BC8" w:rsidRDefault="00CF2020" w:rsidP="00CF2020">
      <w:pPr>
        <w:pStyle w:val="Heading1"/>
      </w:pPr>
      <w:r>
        <w:lastRenderedPageBreak/>
        <w:t>References:</w:t>
      </w:r>
    </w:p>
    <w:p w14:paraId="202B4BD5" w14:textId="77777777" w:rsidR="00D27E2F" w:rsidRPr="00D27E2F" w:rsidRDefault="009D7BC8" w:rsidP="00D27E2F">
      <w:pPr>
        <w:pStyle w:val="EndNoteBibliography"/>
        <w:spacing w:after="0"/>
        <w:ind w:left="720" w:hanging="720"/>
      </w:pPr>
      <w:r>
        <w:fldChar w:fldCharType="begin"/>
      </w:r>
      <w:r>
        <w:instrText xml:space="preserve"> ADDIN EN.REFLIST </w:instrText>
      </w:r>
      <w:r>
        <w:fldChar w:fldCharType="separate"/>
      </w:r>
      <w:r w:rsidR="00D27E2F" w:rsidRPr="00D27E2F">
        <w:t>1.</w:t>
      </w:r>
      <w:r w:rsidR="00D27E2F" w:rsidRPr="00D27E2F">
        <w:tab/>
        <w:t xml:space="preserve">The Australasian Society of HIV Viral Hepatitis and Sexual Health Medicine (ASHM). </w:t>
      </w:r>
      <w:r w:rsidR="00D27E2F" w:rsidRPr="00D27E2F">
        <w:rPr>
          <w:i/>
        </w:rPr>
        <w:t xml:space="preserve">PrEP Guidelines Update. Prevent HIV by Prescribing PrEP. </w:t>
      </w:r>
      <w:r w:rsidR="00D27E2F" w:rsidRPr="00D27E2F">
        <w:t>Sydney: ASHM; 2019 2020.</w:t>
      </w:r>
    </w:p>
    <w:p w14:paraId="647281AE" w14:textId="77777777" w:rsidR="00D27E2F" w:rsidRPr="00D27E2F" w:rsidRDefault="00D27E2F" w:rsidP="00D27E2F">
      <w:pPr>
        <w:pStyle w:val="EndNoteBibliography"/>
        <w:spacing w:after="0"/>
        <w:ind w:left="720" w:hanging="720"/>
      </w:pPr>
      <w:r w:rsidRPr="00D27E2F">
        <w:t>2.</w:t>
      </w:r>
      <w:r w:rsidRPr="00D27E2F">
        <w:tab/>
        <w:t xml:space="preserve">Molina JM, Capitant C, Spire B, et al. On-Demand Preexposure Prophylaxis in Men at High Risk for HIV-1 Infection. </w:t>
      </w:r>
      <w:r w:rsidRPr="00D27E2F">
        <w:rPr>
          <w:i/>
        </w:rPr>
        <w:t xml:space="preserve">The New England journal of medicine. </w:t>
      </w:r>
      <w:r w:rsidRPr="00D27E2F">
        <w:t>2015;373(23):2237-2246.</w:t>
      </w:r>
    </w:p>
    <w:p w14:paraId="6559BD41" w14:textId="77777777" w:rsidR="00D27E2F" w:rsidRPr="00D27E2F" w:rsidRDefault="00D27E2F" w:rsidP="00D27E2F">
      <w:pPr>
        <w:pStyle w:val="EndNoteBibliography"/>
        <w:spacing w:after="0"/>
        <w:ind w:left="720" w:hanging="720"/>
      </w:pPr>
      <w:r w:rsidRPr="00D27E2F">
        <w:t>3.</w:t>
      </w:r>
      <w:r w:rsidRPr="00D27E2F">
        <w:tab/>
        <w:t xml:space="preserve">World Health Organization (WHO). </w:t>
      </w:r>
      <w:r w:rsidRPr="00D27E2F">
        <w:rPr>
          <w:i/>
        </w:rPr>
        <w:t xml:space="preserve">What's the 2+1+1? Event-driven oral pre-exposure prophylaxis to prevent HIV for men who have sex with men: update to WHO’s recommendation on oral PrEP. </w:t>
      </w:r>
      <w:r w:rsidRPr="00D27E2F">
        <w:t>Geneva: WHO;2019.</w:t>
      </w:r>
    </w:p>
    <w:p w14:paraId="278CC7D8" w14:textId="77777777" w:rsidR="00D27E2F" w:rsidRPr="00D27E2F" w:rsidRDefault="00D27E2F" w:rsidP="00D27E2F">
      <w:pPr>
        <w:pStyle w:val="EndNoteBibliography"/>
        <w:spacing w:after="0"/>
        <w:ind w:left="720" w:hanging="720"/>
      </w:pPr>
      <w:r w:rsidRPr="00D27E2F">
        <w:t>4.</w:t>
      </w:r>
      <w:r w:rsidRPr="00D27E2F">
        <w:tab/>
        <w:t xml:space="preserve">The Kirby Institute. </w:t>
      </w:r>
      <w:r w:rsidRPr="00D27E2F">
        <w:rPr>
          <w:i/>
        </w:rPr>
        <w:t xml:space="preserve">Monitoring HIV Pre-exposure Prophylaxis Uptake in Australia (Issue 4). </w:t>
      </w:r>
      <w:r w:rsidRPr="00D27E2F">
        <w:t>Sydney: UNSW Sydney;2021.</w:t>
      </w:r>
    </w:p>
    <w:p w14:paraId="5BB3A2DC" w14:textId="77777777" w:rsidR="00D27E2F" w:rsidRPr="00D27E2F" w:rsidRDefault="00D27E2F" w:rsidP="00D27E2F">
      <w:pPr>
        <w:pStyle w:val="EndNoteBibliography"/>
        <w:spacing w:after="0"/>
        <w:ind w:left="720" w:hanging="720"/>
      </w:pPr>
      <w:r w:rsidRPr="00D27E2F">
        <w:t>5.</w:t>
      </w:r>
      <w:r w:rsidRPr="00D27E2F">
        <w:tab/>
        <w:t xml:space="preserve">Anderson PL, Glidden DV, Liu A, et al. Emtricitabine-tenofovir concentrations and pre-exposure prophylaxis efficacy in men who have sex with men. </w:t>
      </w:r>
      <w:r w:rsidRPr="00D27E2F">
        <w:rPr>
          <w:i/>
        </w:rPr>
        <w:t xml:space="preserve">Science translational medicine. </w:t>
      </w:r>
      <w:r w:rsidRPr="00D27E2F">
        <w:t>2012;4(151):151ra125.</w:t>
      </w:r>
    </w:p>
    <w:p w14:paraId="3440ECC7" w14:textId="2DF7608B" w:rsidR="00D27E2F" w:rsidRPr="00D27E2F" w:rsidRDefault="00D27E2F" w:rsidP="00D27E2F">
      <w:pPr>
        <w:pStyle w:val="EndNoteBibliography"/>
        <w:spacing w:after="0"/>
        <w:ind w:left="720" w:hanging="720"/>
      </w:pPr>
      <w:r w:rsidRPr="00D27E2F">
        <w:t>6.</w:t>
      </w:r>
      <w:r w:rsidRPr="00D27E2F">
        <w:tab/>
        <w:t xml:space="preserve">PBAC. Public Summary Document - September 2020 PBAC Meeting; Agenda item 11.02 Tenofovir with emtricitabine 2020; </w:t>
      </w:r>
      <w:hyperlink r:id="rId30" w:history="1">
        <w:r w:rsidRPr="00D27E2F">
          <w:rPr>
            <w:rStyle w:val="Hyperlink"/>
          </w:rPr>
          <w:t>https://www.pbs.gov.au/industry/listing/elements/pbac-meetings/psd/2020-09/files/TD-FTC-PrEP-psd-september-2020.docx</w:t>
        </w:r>
      </w:hyperlink>
      <w:r w:rsidRPr="00D27E2F">
        <w:t>. Accessed 20 September 2021.</w:t>
      </w:r>
    </w:p>
    <w:p w14:paraId="70EC0C80" w14:textId="4629D9D7" w:rsidR="00D27E2F" w:rsidRPr="00D27E2F" w:rsidRDefault="00D27E2F" w:rsidP="00D27E2F">
      <w:pPr>
        <w:pStyle w:val="EndNoteBibliography"/>
        <w:spacing w:after="0"/>
        <w:ind w:left="720" w:hanging="720"/>
      </w:pPr>
      <w:r w:rsidRPr="00D27E2F">
        <w:t>7.</w:t>
      </w:r>
      <w:r w:rsidRPr="00D27E2F">
        <w:tab/>
        <w:t xml:space="preserve">The Pharmaceutical Benefit Scheme (PBS). Price Disclosure. 2021; </w:t>
      </w:r>
      <w:hyperlink r:id="rId31" w:history="1">
        <w:r w:rsidRPr="00D27E2F">
          <w:rPr>
            <w:rStyle w:val="Hyperlink"/>
          </w:rPr>
          <w:t>https://www.pbs.gov.au/info/industry/pricing/price-disclosure-spd</w:t>
        </w:r>
      </w:hyperlink>
      <w:r w:rsidRPr="00D27E2F">
        <w:t>. Accessed 20 September 2021.</w:t>
      </w:r>
    </w:p>
    <w:p w14:paraId="298731D7" w14:textId="77777777" w:rsidR="00D27E2F" w:rsidRPr="00D27E2F" w:rsidRDefault="00D27E2F" w:rsidP="00D27E2F">
      <w:pPr>
        <w:pStyle w:val="EndNoteBibliography"/>
        <w:ind w:left="720" w:hanging="720"/>
      </w:pPr>
      <w:r w:rsidRPr="00D27E2F">
        <w:t>8.</w:t>
      </w:r>
      <w:r w:rsidRPr="00D27E2F">
        <w:tab/>
        <w:t xml:space="preserve">Grulich AE, Guy R, Amin J, et al. Population-level effectiveness of rapid, targeted, high-coverage roll-out of HIV pre-exposure prophylaxis in men who have sex with men: the EPIC-NSW prospective cohort study. </w:t>
      </w:r>
      <w:r w:rsidRPr="00D27E2F">
        <w:rPr>
          <w:i/>
        </w:rPr>
        <w:t xml:space="preserve">The lancet HIV. </w:t>
      </w:r>
      <w:r w:rsidRPr="00D27E2F">
        <w:t>2018;5(11):e629-e637.</w:t>
      </w:r>
    </w:p>
    <w:p w14:paraId="3B80EF69" w14:textId="1D42DF8F" w:rsidR="007F4125" w:rsidRDefault="009D7BC8">
      <w:pPr>
        <w:spacing w:line="276" w:lineRule="auto"/>
      </w:pPr>
      <w:r>
        <w:fldChar w:fldCharType="end"/>
      </w:r>
    </w:p>
    <w:sectPr w:rsidR="007F4125" w:rsidSect="00CD737A">
      <w:pgSz w:w="11906" w:h="16838"/>
      <w:pgMar w:top="1644" w:right="1361" w:bottom="1644" w:left="158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D58191" w14:textId="77777777" w:rsidR="0001799D" w:rsidRDefault="0001799D" w:rsidP="00A35800">
      <w:r>
        <w:separator/>
      </w:r>
    </w:p>
  </w:endnote>
  <w:endnote w:type="continuationSeparator" w:id="0">
    <w:p w14:paraId="5E2056CA" w14:textId="77777777" w:rsidR="0001799D" w:rsidRDefault="0001799D" w:rsidP="00A35800">
      <w:r>
        <w:continuationSeparator/>
      </w:r>
    </w:p>
  </w:endnote>
  <w:endnote w:type="continuationNotice" w:id="1">
    <w:p w14:paraId="539F69D5" w14:textId="77777777" w:rsidR="0001799D" w:rsidRDefault="0001799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Bright">
    <w:panose1 w:val="02040602050505020304"/>
    <w:charset w:val="00"/>
    <w:family w:val="roman"/>
    <w:pitch w:val="variable"/>
    <w:sig w:usb0="00000003" w:usb1="00000000" w:usb2="00000000" w:usb3="00000000" w:csb0="00000001" w:csb1="00000000"/>
  </w:font>
  <w:font w:name="Lucida Grande">
    <w:altName w:val="Segoe UI"/>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Baskerville">
    <w:altName w:val="Times New Roman"/>
    <w:charset w:val="00"/>
    <w:family w:val="auto"/>
    <w:pitch w:val="variable"/>
    <w:sig w:usb0="80000063" w:usb1="00000000" w:usb2="00000000" w:usb3="00000000" w:csb0="000001FB" w:csb1="00000000"/>
  </w:font>
  <w:font w:name="Calibri Light">
    <w:panose1 w:val="020F0302020204030204"/>
    <w:charset w:val="00"/>
    <w:family w:val="swiss"/>
    <w:pitch w:val="variable"/>
    <w:sig w:usb0="E4002EFF" w:usb1="C000247B" w:usb2="00000009" w:usb3="00000000" w:csb0="000001FF" w:csb1="00000000"/>
  </w:font>
  <w:font w:name="STIX-Regular">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9D5E5" w14:textId="77777777" w:rsidR="00333111" w:rsidRDefault="00333111" w:rsidP="00A3580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D9F9A1E" w14:textId="77777777" w:rsidR="00333111" w:rsidRDefault="00333111" w:rsidP="00A35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3651570"/>
      <w:docPartObj>
        <w:docPartGallery w:val="Page Numbers (Bottom of Page)"/>
        <w:docPartUnique/>
      </w:docPartObj>
    </w:sdtPr>
    <w:sdtEndPr/>
    <w:sdtContent>
      <w:sdt>
        <w:sdtPr>
          <w:id w:val="-105589404"/>
          <w:docPartObj>
            <w:docPartGallery w:val="Page Numbers (Top of Page)"/>
            <w:docPartUnique/>
          </w:docPartObj>
        </w:sdtPr>
        <w:sdtEndPr/>
        <w:sdtContent>
          <w:p w14:paraId="7B1F4ED4" w14:textId="77777777" w:rsidR="00333111" w:rsidRPr="000E72C6" w:rsidRDefault="00333111" w:rsidP="00333111">
            <w:pPr>
              <w:pStyle w:val="Footer"/>
              <w:jc w:val="center"/>
              <w:rPr>
                <w:i/>
                <w:sz w:val="20"/>
              </w:rPr>
            </w:pPr>
            <w:r>
              <w:rPr>
                <w:i/>
                <w:sz w:val="20"/>
              </w:rPr>
              <w:t xml:space="preserve">Public release document, October 2021 DUSC meeting </w:t>
            </w:r>
          </w:p>
          <w:p w14:paraId="10292A9A" w14:textId="7B201EF6" w:rsidR="00333111" w:rsidRDefault="00333111" w:rsidP="000E72C6">
            <w:pPr>
              <w:pStyle w:val="Footer"/>
              <w:jc w:val="center"/>
              <w:rPr>
                <w:rStyle w:val="PageNumber"/>
              </w:rPr>
            </w:pPr>
            <w:r w:rsidRPr="00DD188C">
              <w:rPr>
                <w:i/>
                <w:sz w:val="20"/>
              </w:rPr>
              <w:t xml:space="preserve">Page </w:t>
            </w:r>
            <w:r w:rsidRPr="00DD188C">
              <w:rPr>
                <w:bCs/>
                <w:i/>
                <w:sz w:val="20"/>
              </w:rPr>
              <w:fldChar w:fldCharType="begin"/>
            </w:r>
            <w:r w:rsidRPr="00DD188C">
              <w:rPr>
                <w:bCs/>
                <w:i/>
                <w:sz w:val="20"/>
              </w:rPr>
              <w:instrText xml:space="preserve"> PAGE </w:instrText>
            </w:r>
            <w:r w:rsidRPr="00DD188C">
              <w:rPr>
                <w:bCs/>
                <w:i/>
                <w:sz w:val="20"/>
              </w:rPr>
              <w:fldChar w:fldCharType="separate"/>
            </w:r>
            <w:r>
              <w:rPr>
                <w:bCs/>
                <w:i/>
                <w:noProof/>
                <w:sz w:val="20"/>
              </w:rPr>
              <w:t>51</w:t>
            </w:r>
            <w:r w:rsidRPr="00DD188C">
              <w:rPr>
                <w:bCs/>
                <w:i/>
                <w:sz w:val="20"/>
              </w:rPr>
              <w:fldChar w:fldCharType="end"/>
            </w:r>
            <w:r w:rsidRPr="00DD188C">
              <w:rPr>
                <w:i/>
                <w:sz w:val="20"/>
              </w:rPr>
              <w:t xml:space="preserve"> of </w:t>
            </w:r>
            <w:r w:rsidRPr="00DD188C">
              <w:rPr>
                <w:bCs/>
                <w:i/>
                <w:sz w:val="20"/>
              </w:rPr>
              <w:fldChar w:fldCharType="begin"/>
            </w:r>
            <w:r w:rsidRPr="00DD188C">
              <w:rPr>
                <w:bCs/>
                <w:i/>
                <w:sz w:val="20"/>
              </w:rPr>
              <w:instrText xml:space="preserve"> NUMPAGES  </w:instrText>
            </w:r>
            <w:r w:rsidRPr="00DD188C">
              <w:rPr>
                <w:bCs/>
                <w:i/>
                <w:sz w:val="20"/>
              </w:rPr>
              <w:fldChar w:fldCharType="separate"/>
            </w:r>
            <w:r>
              <w:rPr>
                <w:bCs/>
                <w:i/>
                <w:noProof/>
                <w:sz w:val="20"/>
              </w:rPr>
              <w:t>54</w:t>
            </w:r>
            <w:r w:rsidRPr="00DD188C">
              <w:rPr>
                <w:bCs/>
                <w:i/>
                <w:sz w:val="20"/>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222E1F" w14:textId="77777777" w:rsidR="00333111" w:rsidRDefault="00333111" w:rsidP="007A5733">
    <w:pPr>
      <w:pStyle w:val="Footer"/>
      <w:jc w:val="center"/>
      <w:rPr>
        <w:rStyle w:val="PageNumber"/>
      </w:rPr>
    </w:pPr>
    <w:r>
      <w:rPr>
        <w:rStyle w:val="PageNumber"/>
      </w:rPr>
      <w:t>Committee-in-Confidence</w:t>
    </w:r>
  </w:p>
  <w:p w14:paraId="3CE6880B" w14:textId="77777777" w:rsidR="00333111" w:rsidRDefault="00333111" w:rsidP="007A5733">
    <w:pPr>
      <w:pStyle w:val="Footer"/>
      <w:jc w:val="center"/>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C3E14F" w14:textId="77777777" w:rsidR="0001799D" w:rsidRDefault="0001799D" w:rsidP="00A35800">
      <w:r>
        <w:separator/>
      </w:r>
    </w:p>
  </w:footnote>
  <w:footnote w:type="continuationSeparator" w:id="0">
    <w:p w14:paraId="606FE0D2" w14:textId="77777777" w:rsidR="0001799D" w:rsidRDefault="0001799D" w:rsidP="00A35800">
      <w:r>
        <w:continuationSeparator/>
      </w:r>
    </w:p>
  </w:footnote>
  <w:footnote w:type="continuationNotice" w:id="1">
    <w:p w14:paraId="0248C2BA" w14:textId="77777777" w:rsidR="0001799D" w:rsidRDefault="0001799D">
      <w:pPr>
        <w:spacing w:after="0"/>
      </w:pPr>
    </w:p>
  </w:footnote>
  <w:footnote w:id="2">
    <w:p w14:paraId="574B6F2B" w14:textId="77777777" w:rsidR="00333111" w:rsidRPr="005B61F3" w:rsidRDefault="00333111" w:rsidP="00B770F3">
      <w:pPr>
        <w:pStyle w:val="FootnoteText"/>
        <w:rPr>
          <w:lang w:val="en-US"/>
        </w:rPr>
      </w:pPr>
      <w:r>
        <w:rPr>
          <w:rStyle w:val="FootnoteReference"/>
        </w:rPr>
        <w:footnoteRef/>
      </w:r>
      <w:r>
        <w:t xml:space="preserve"> </w:t>
      </w:r>
      <w:r w:rsidRPr="005B61F3">
        <w:t xml:space="preserve">ASHM and the WHO recommend an on-demand dosing schedule of a loading dose of two tablets of tenofovir disoproxil 300 mg + emtricitabine 200 mg 2 to 24 hours before sex, followed by a third pill 24 hours after the first drug intake and a fourth pill 24 hours later (2+1+1).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937B0"/>
    <w:multiLevelType w:val="hybridMultilevel"/>
    <w:tmpl w:val="8FA2DBA4"/>
    <w:lvl w:ilvl="0" w:tplc="BC4C5928">
      <w:start w:val="1"/>
      <w:numFmt w:val="decimal"/>
      <w:lvlText w:val="Table %1: "/>
      <w:lvlJc w:val="left"/>
      <w:pPr>
        <w:ind w:left="360" w:hanging="360"/>
      </w:pPr>
      <w:rPr>
        <w:rFonts w:ascii="Arial Narrow" w:hAnsi="Arial Narrow" w:hint="default"/>
        <w:b/>
        <w:bCs w:val="0"/>
        <w:i w:val="0"/>
        <w:iCs w:val="0"/>
        <w:caps/>
        <w:smallCaps w:val="0"/>
        <w:strike w:val="0"/>
        <w:dstrike w:val="0"/>
        <w:noProof w:val="0"/>
        <w:vanish w:val="0"/>
        <w:color w:val="4B306A"/>
        <w:spacing w:val="0"/>
        <w:kern w:val="0"/>
        <w:position w:val="0"/>
        <w:sz w:val="18"/>
        <w:u w:val="none"/>
        <w:vertAlign w:val="baseline"/>
        <w:em w:val="none"/>
      </w:rPr>
    </w:lvl>
    <w:lvl w:ilvl="1" w:tplc="E9DC2C6C">
      <w:start w:val="1"/>
      <w:numFmt w:val="lowerLetter"/>
      <w:lvlText w:val="%2)"/>
      <w:lvlJc w:val="left"/>
      <w:pPr>
        <w:tabs>
          <w:tab w:val="num" w:pos="720"/>
        </w:tabs>
        <w:ind w:left="720" w:hanging="360"/>
      </w:pPr>
      <w:rPr>
        <w:rFonts w:hint="default"/>
      </w:rPr>
    </w:lvl>
    <w:lvl w:ilvl="2" w:tplc="A5CC0696">
      <w:start w:val="1"/>
      <w:numFmt w:val="lowerRoman"/>
      <w:lvlText w:val="%3)"/>
      <w:lvlJc w:val="left"/>
      <w:pPr>
        <w:tabs>
          <w:tab w:val="num" w:pos="1080"/>
        </w:tabs>
        <w:ind w:left="1080" w:hanging="360"/>
      </w:pPr>
      <w:rPr>
        <w:rFonts w:hint="default"/>
      </w:rPr>
    </w:lvl>
    <w:lvl w:ilvl="3" w:tplc="296A1466">
      <w:start w:val="1"/>
      <w:numFmt w:val="decimal"/>
      <w:lvlText w:val="(%4)"/>
      <w:lvlJc w:val="left"/>
      <w:pPr>
        <w:tabs>
          <w:tab w:val="num" w:pos="1440"/>
        </w:tabs>
        <w:ind w:left="1440" w:hanging="360"/>
      </w:pPr>
      <w:rPr>
        <w:rFonts w:hint="default"/>
      </w:rPr>
    </w:lvl>
    <w:lvl w:ilvl="4" w:tplc="0F56BD1A">
      <w:start w:val="1"/>
      <w:numFmt w:val="lowerLetter"/>
      <w:lvlText w:val="(%5)"/>
      <w:lvlJc w:val="left"/>
      <w:pPr>
        <w:tabs>
          <w:tab w:val="num" w:pos="1800"/>
        </w:tabs>
        <w:ind w:left="1800" w:hanging="360"/>
      </w:pPr>
      <w:rPr>
        <w:rFonts w:hint="default"/>
      </w:rPr>
    </w:lvl>
    <w:lvl w:ilvl="5" w:tplc="349A4D24">
      <w:start w:val="1"/>
      <w:numFmt w:val="lowerRoman"/>
      <w:lvlText w:val="(%6)"/>
      <w:lvlJc w:val="left"/>
      <w:pPr>
        <w:tabs>
          <w:tab w:val="num" w:pos="2160"/>
        </w:tabs>
        <w:ind w:left="2160" w:hanging="360"/>
      </w:pPr>
      <w:rPr>
        <w:rFonts w:hint="default"/>
      </w:rPr>
    </w:lvl>
    <w:lvl w:ilvl="6" w:tplc="D46CEC3A">
      <w:start w:val="1"/>
      <w:numFmt w:val="decimal"/>
      <w:lvlText w:val="%7."/>
      <w:lvlJc w:val="left"/>
      <w:pPr>
        <w:tabs>
          <w:tab w:val="num" w:pos="2520"/>
        </w:tabs>
        <w:ind w:left="2520" w:hanging="360"/>
      </w:pPr>
      <w:rPr>
        <w:rFonts w:hint="default"/>
      </w:rPr>
    </w:lvl>
    <w:lvl w:ilvl="7" w:tplc="112C2642">
      <w:start w:val="1"/>
      <w:numFmt w:val="lowerLetter"/>
      <w:lvlText w:val="%8."/>
      <w:lvlJc w:val="left"/>
      <w:pPr>
        <w:tabs>
          <w:tab w:val="num" w:pos="2880"/>
        </w:tabs>
        <w:ind w:left="2880" w:hanging="360"/>
      </w:pPr>
      <w:rPr>
        <w:rFonts w:hint="default"/>
      </w:rPr>
    </w:lvl>
    <w:lvl w:ilvl="8" w:tplc="34FE533A">
      <w:start w:val="1"/>
      <w:numFmt w:val="lowerRoman"/>
      <w:lvlText w:val="%9."/>
      <w:lvlJc w:val="left"/>
      <w:pPr>
        <w:tabs>
          <w:tab w:val="num" w:pos="3240"/>
        </w:tabs>
        <w:ind w:left="3240" w:hanging="360"/>
      </w:pPr>
      <w:rPr>
        <w:rFonts w:hint="default"/>
      </w:rPr>
    </w:lvl>
  </w:abstractNum>
  <w:abstractNum w:abstractNumId="1" w15:restartNumberingAfterBreak="0">
    <w:nsid w:val="084861EF"/>
    <w:multiLevelType w:val="hybridMultilevel"/>
    <w:tmpl w:val="2BF0F4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9E00CC0"/>
    <w:multiLevelType w:val="hybridMultilevel"/>
    <w:tmpl w:val="C16E3A62"/>
    <w:lvl w:ilvl="0" w:tplc="77BE3C2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1F5125"/>
    <w:multiLevelType w:val="hybridMultilevel"/>
    <w:tmpl w:val="886CFD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566AB3"/>
    <w:multiLevelType w:val="hybridMultilevel"/>
    <w:tmpl w:val="367A72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566BD4"/>
    <w:multiLevelType w:val="hybridMultilevel"/>
    <w:tmpl w:val="F5F8E904"/>
    <w:lvl w:ilvl="0" w:tplc="0C09000F">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CC5190D"/>
    <w:multiLevelType w:val="hybridMultilevel"/>
    <w:tmpl w:val="99BAE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D257237"/>
    <w:multiLevelType w:val="hybridMultilevel"/>
    <w:tmpl w:val="E7809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E2133B0"/>
    <w:multiLevelType w:val="hybridMultilevel"/>
    <w:tmpl w:val="1CD45A9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0F1D6F04"/>
    <w:multiLevelType w:val="hybridMultilevel"/>
    <w:tmpl w:val="6ED42B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0F68292D"/>
    <w:multiLevelType w:val="hybridMultilevel"/>
    <w:tmpl w:val="CC1831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0D036D4"/>
    <w:multiLevelType w:val="hybridMultilevel"/>
    <w:tmpl w:val="4A6CA2E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2" w15:restartNumberingAfterBreak="0">
    <w:nsid w:val="10F543CF"/>
    <w:multiLevelType w:val="hybridMultilevel"/>
    <w:tmpl w:val="493298E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3" w15:restartNumberingAfterBreak="0">
    <w:nsid w:val="17DB6F97"/>
    <w:multiLevelType w:val="hybridMultilevel"/>
    <w:tmpl w:val="BD502576"/>
    <w:lvl w:ilvl="0" w:tplc="F7FC006E">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B5959F4"/>
    <w:multiLevelType w:val="hybridMultilevel"/>
    <w:tmpl w:val="6714E9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D062EC2"/>
    <w:multiLevelType w:val="hybridMultilevel"/>
    <w:tmpl w:val="25A22D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1D4D4167"/>
    <w:multiLevelType w:val="hybridMultilevel"/>
    <w:tmpl w:val="8252F6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76D4DCF"/>
    <w:multiLevelType w:val="hybridMultilevel"/>
    <w:tmpl w:val="9EF45FE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8644236"/>
    <w:multiLevelType w:val="hybridMultilevel"/>
    <w:tmpl w:val="829C39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FC30BA4"/>
    <w:multiLevelType w:val="multilevel"/>
    <w:tmpl w:val="909C1CEE"/>
    <w:lvl w:ilvl="0">
      <w:start w:val="1"/>
      <w:numFmt w:val="bullet"/>
      <w:lvlText w:val="-"/>
      <w:lvlJc w:val="left"/>
      <w:pPr>
        <w:ind w:left="360" w:hanging="360"/>
      </w:pPr>
      <w:rPr>
        <w:rFonts w:ascii="Arial Narrow" w:eastAsia="Times New Roman" w:hAnsi="Arial Narrow" w:cs="Arial" w:hint="default"/>
        <w:b/>
        <w:i w:val="0"/>
        <w:color w:val="401E6C"/>
        <w:spacing w:val="0"/>
        <w:w w:val="100"/>
        <w:position w:val="3"/>
        <w:sz w:val="16"/>
      </w:rPr>
    </w:lvl>
    <w:lvl w:ilvl="1">
      <w:start w:val="1"/>
      <w:numFmt w:val="bullet"/>
      <w:lvlText w:val="–"/>
      <w:lvlJc w:val="left"/>
      <w:pPr>
        <w:tabs>
          <w:tab w:val="num" w:pos="714"/>
        </w:tabs>
        <w:ind w:left="714" w:hanging="357"/>
      </w:pPr>
      <w:rPr>
        <w:rFonts w:ascii="Times New Roman" w:hAnsi="Times New Roman" w:cs="Times New Roman" w:hint="default"/>
        <w:b w:val="0"/>
        <w:i w:val="0"/>
        <w:color w:val="00326C"/>
        <w:position w:val="2"/>
        <w:sz w:val="19"/>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02E1F7A"/>
    <w:multiLevelType w:val="hybridMultilevel"/>
    <w:tmpl w:val="8E888C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2176BDE"/>
    <w:multiLevelType w:val="hybridMultilevel"/>
    <w:tmpl w:val="840891DE"/>
    <w:lvl w:ilvl="0" w:tplc="DBF87186">
      <w:start w:val="1"/>
      <w:numFmt w:val="decimal"/>
      <w:lvlText w:val="%1."/>
      <w:lvlJc w:val="left"/>
      <w:pPr>
        <w:ind w:left="720" w:hanging="360"/>
      </w:pPr>
      <w:rPr>
        <w:rFonts w:ascii="Arial" w:hAnsi="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2256156"/>
    <w:multiLevelType w:val="hybridMultilevel"/>
    <w:tmpl w:val="F7B447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32EF26E8"/>
    <w:multiLevelType w:val="multilevel"/>
    <w:tmpl w:val="D3D885DC"/>
    <w:lvl w:ilvl="0">
      <w:start w:val="1"/>
      <w:numFmt w:val="lowerLetter"/>
      <w:lvlText w:val="%1)"/>
      <w:lvlJc w:val="left"/>
      <w:pPr>
        <w:ind w:left="360" w:hanging="360"/>
      </w:pPr>
      <w:rPr>
        <w:rFonts w:hint="default"/>
        <w:b/>
        <w:i w:val="0"/>
        <w:color w:val="401E6C"/>
        <w:spacing w:val="0"/>
        <w:w w:val="100"/>
        <w:position w:val="3"/>
        <w:sz w:val="16"/>
      </w:rPr>
    </w:lvl>
    <w:lvl w:ilvl="1">
      <w:start w:val="1"/>
      <w:numFmt w:val="bullet"/>
      <w:lvlText w:val="–"/>
      <w:lvlJc w:val="left"/>
      <w:pPr>
        <w:tabs>
          <w:tab w:val="num" w:pos="714"/>
        </w:tabs>
        <w:ind w:left="714" w:hanging="357"/>
      </w:pPr>
      <w:rPr>
        <w:rFonts w:ascii="Times New Roman" w:hAnsi="Times New Roman" w:cs="Times New Roman" w:hint="default"/>
        <w:b w:val="0"/>
        <w:i w:val="0"/>
        <w:color w:val="00326C"/>
        <w:position w:val="2"/>
        <w:sz w:val="19"/>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36B3D89"/>
    <w:multiLevelType w:val="hybridMultilevel"/>
    <w:tmpl w:val="EC3424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5147797"/>
    <w:multiLevelType w:val="hybridMultilevel"/>
    <w:tmpl w:val="5D66AF9A"/>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A145894"/>
    <w:multiLevelType w:val="hybridMultilevel"/>
    <w:tmpl w:val="C98EE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0B057A0"/>
    <w:multiLevelType w:val="hybridMultilevel"/>
    <w:tmpl w:val="BA12CCF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8" w15:restartNumberingAfterBreak="0">
    <w:nsid w:val="49BB60C3"/>
    <w:multiLevelType w:val="hybridMultilevel"/>
    <w:tmpl w:val="EAA2E7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4115211"/>
    <w:multiLevelType w:val="hybridMultilevel"/>
    <w:tmpl w:val="8BFA70CE"/>
    <w:lvl w:ilvl="0" w:tplc="D78A6650">
      <w:numFmt w:val="bullet"/>
      <w:lvlText w:val="-"/>
      <w:lvlJc w:val="left"/>
      <w:pPr>
        <w:ind w:left="400" w:hanging="360"/>
      </w:pPr>
      <w:rPr>
        <w:rFonts w:ascii="Calibri" w:eastAsiaTheme="minorEastAsia"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30" w15:restartNumberingAfterBreak="0">
    <w:nsid w:val="5A703142"/>
    <w:multiLevelType w:val="hybridMultilevel"/>
    <w:tmpl w:val="898E8568"/>
    <w:lvl w:ilvl="0" w:tplc="7F3478D2">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AE71659"/>
    <w:multiLevelType w:val="hybridMultilevel"/>
    <w:tmpl w:val="B7D287B6"/>
    <w:lvl w:ilvl="0" w:tplc="F10C2318">
      <w:numFmt w:val="bullet"/>
      <w:lvlText w:val="-"/>
      <w:lvlJc w:val="left"/>
      <w:pPr>
        <w:ind w:left="720" w:hanging="360"/>
      </w:pPr>
      <w:rPr>
        <w:rFonts w:ascii="Arial Narrow" w:eastAsia="Times New Roman" w:hAnsi="Arial Narrow" w:cs="Arial" w:hint="default"/>
        <w:b w:val="0"/>
        <w:u w:val="no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DFF5006"/>
    <w:multiLevelType w:val="hybridMultilevel"/>
    <w:tmpl w:val="85020F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FFA55BC"/>
    <w:multiLevelType w:val="hybridMultilevel"/>
    <w:tmpl w:val="C3B696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0E90BBE"/>
    <w:multiLevelType w:val="hybridMultilevel"/>
    <w:tmpl w:val="5B82EDD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5" w15:restartNumberingAfterBreak="0">
    <w:nsid w:val="65331539"/>
    <w:multiLevelType w:val="hybridMultilevel"/>
    <w:tmpl w:val="BE649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8EB5D96"/>
    <w:multiLevelType w:val="hybridMultilevel"/>
    <w:tmpl w:val="2A0C89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A661EAE"/>
    <w:multiLevelType w:val="hybridMultilevel"/>
    <w:tmpl w:val="3D787B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A7253DF"/>
    <w:multiLevelType w:val="hybridMultilevel"/>
    <w:tmpl w:val="9412DA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A994F15"/>
    <w:multiLevelType w:val="multilevel"/>
    <w:tmpl w:val="D3D885DC"/>
    <w:lvl w:ilvl="0">
      <w:start w:val="1"/>
      <w:numFmt w:val="lowerLetter"/>
      <w:lvlText w:val="%1)"/>
      <w:lvlJc w:val="left"/>
      <w:pPr>
        <w:ind w:left="360" w:hanging="360"/>
      </w:pPr>
      <w:rPr>
        <w:rFonts w:hint="default"/>
        <w:b/>
        <w:i w:val="0"/>
        <w:color w:val="401E6C"/>
        <w:spacing w:val="0"/>
        <w:w w:val="100"/>
        <w:position w:val="3"/>
        <w:sz w:val="16"/>
      </w:rPr>
    </w:lvl>
    <w:lvl w:ilvl="1">
      <w:start w:val="1"/>
      <w:numFmt w:val="bullet"/>
      <w:lvlText w:val="–"/>
      <w:lvlJc w:val="left"/>
      <w:pPr>
        <w:tabs>
          <w:tab w:val="num" w:pos="714"/>
        </w:tabs>
        <w:ind w:left="714" w:hanging="357"/>
      </w:pPr>
      <w:rPr>
        <w:rFonts w:ascii="Times New Roman" w:hAnsi="Times New Roman" w:cs="Times New Roman" w:hint="default"/>
        <w:b w:val="0"/>
        <w:i w:val="0"/>
        <w:color w:val="00326C"/>
        <w:position w:val="2"/>
        <w:sz w:val="19"/>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BD10538"/>
    <w:multiLevelType w:val="hybridMultilevel"/>
    <w:tmpl w:val="D8BAD0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0D14FD0"/>
    <w:multiLevelType w:val="hybridMultilevel"/>
    <w:tmpl w:val="67EC4C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10C2ED9"/>
    <w:multiLevelType w:val="hybridMultilevel"/>
    <w:tmpl w:val="D56083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1383D08"/>
    <w:multiLevelType w:val="hybridMultilevel"/>
    <w:tmpl w:val="25A4739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4" w15:restartNumberingAfterBreak="0">
    <w:nsid w:val="718B274F"/>
    <w:multiLevelType w:val="hybridMultilevel"/>
    <w:tmpl w:val="83585B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2880EB7"/>
    <w:multiLevelType w:val="hybridMultilevel"/>
    <w:tmpl w:val="B4DCF36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76FC0046"/>
    <w:multiLevelType w:val="hybridMultilevel"/>
    <w:tmpl w:val="77C675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AF97D1B"/>
    <w:multiLevelType w:val="hybridMultilevel"/>
    <w:tmpl w:val="84D2FB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C882ED2"/>
    <w:multiLevelType w:val="hybridMultilevel"/>
    <w:tmpl w:val="F95CC552"/>
    <w:lvl w:ilvl="0" w:tplc="F7FC006E">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DD1062C"/>
    <w:multiLevelType w:val="hybridMultilevel"/>
    <w:tmpl w:val="64581C14"/>
    <w:lvl w:ilvl="0" w:tplc="505AE78C">
      <w:numFmt w:val="bullet"/>
      <w:lvlText w:val="-"/>
      <w:lvlJc w:val="left"/>
      <w:pPr>
        <w:ind w:left="400" w:hanging="360"/>
      </w:pPr>
      <w:rPr>
        <w:rFonts w:ascii="Calibri" w:eastAsiaTheme="minorEastAsia"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num w:numId="1">
    <w:abstractNumId w:val="45"/>
  </w:num>
  <w:num w:numId="2">
    <w:abstractNumId w:val="34"/>
  </w:num>
  <w:num w:numId="3">
    <w:abstractNumId w:val="18"/>
  </w:num>
  <w:num w:numId="4">
    <w:abstractNumId w:val="13"/>
  </w:num>
  <w:num w:numId="5">
    <w:abstractNumId w:val="22"/>
  </w:num>
  <w:num w:numId="6">
    <w:abstractNumId w:val="46"/>
  </w:num>
  <w:num w:numId="7">
    <w:abstractNumId w:val="48"/>
  </w:num>
  <w:num w:numId="8">
    <w:abstractNumId w:val="37"/>
  </w:num>
  <w:num w:numId="9">
    <w:abstractNumId w:val="33"/>
  </w:num>
  <w:num w:numId="10">
    <w:abstractNumId w:val="38"/>
  </w:num>
  <w:num w:numId="11">
    <w:abstractNumId w:val="11"/>
  </w:num>
  <w:num w:numId="12">
    <w:abstractNumId w:val="10"/>
  </w:num>
  <w:num w:numId="13">
    <w:abstractNumId w:val="16"/>
  </w:num>
  <w:num w:numId="14">
    <w:abstractNumId w:val="8"/>
  </w:num>
  <w:num w:numId="15">
    <w:abstractNumId w:val="9"/>
  </w:num>
  <w:num w:numId="16">
    <w:abstractNumId w:val="15"/>
  </w:num>
  <w:num w:numId="17">
    <w:abstractNumId w:val="0"/>
  </w:num>
  <w:num w:numId="18">
    <w:abstractNumId w:val="7"/>
  </w:num>
  <w:num w:numId="19">
    <w:abstractNumId w:val="2"/>
  </w:num>
  <w:num w:numId="20">
    <w:abstractNumId w:val="40"/>
  </w:num>
  <w:num w:numId="21">
    <w:abstractNumId w:val="26"/>
  </w:num>
  <w:num w:numId="22">
    <w:abstractNumId w:val="35"/>
  </w:num>
  <w:num w:numId="23">
    <w:abstractNumId w:val="36"/>
  </w:num>
  <w:num w:numId="24">
    <w:abstractNumId w:val="41"/>
  </w:num>
  <w:num w:numId="25">
    <w:abstractNumId w:val="24"/>
  </w:num>
  <w:num w:numId="26">
    <w:abstractNumId w:val="44"/>
  </w:num>
  <w:num w:numId="27">
    <w:abstractNumId w:val="12"/>
  </w:num>
  <w:num w:numId="28">
    <w:abstractNumId w:val="20"/>
  </w:num>
  <w:num w:numId="29">
    <w:abstractNumId w:val="29"/>
  </w:num>
  <w:num w:numId="30">
    <w:abstractNumId w:val="49"/>
  </w:num>
  <w:num w:numId="31">
    <w:abstractNumId w:val="19"/>
  </w:num>
  <w:num w:numId="32">
    <w:abstractNumId w:val="32"/>
  </w:num>
  <w:num w:numId="33">
    <w:abstractNumId w:val="28"/>
  </w:num>
  <w:num w:numId="34">
    <w:abstractNumId w:val="47"/>
  </w:num>
  <w:num w:numId="35">
    <w:abstractNumId w:val="6"/>
  </w:num>
  <w:num w:numId="36">
    <w:abstractNumId w:val="4"/>
  </w:num>
  <w:num w:numId="37">
    <w:abstractNumId w:val="42"/>
  </w:num>
  <w:num w:numId="38">
    <w:abstractNumId w:val="3"/>
  </w:num>
  <w:num w:numId="39">
    <w:abstractNumId w:val="23"/>
  </w:num>
  <w:num w:numId="40">
    <w:abstractNumId w:val="31"/>
  </w:num>
  <w:num w:numId="41">
    <w:abstractNumId w:val="39"/>
  </w:num>
  <w:num w:numId="42">
    <w:abstractNumId w:val="17"/>
  </w:num>
  <w:num w:numId="43">
    <w:abstractNumId w:val="1"/>
  </w:num>
  <w:num w:numId="44">
    <w:abstractNumId w:val="5"/>
  </w:num>
  <w:num w:numId="45">
    <w:abstractNumId w:val="21"/>
  </w:num>
  <w:num w:numId="46">
    <w:abstractNumId w:val="43"/>
  </w:num>
  <w:num w:numId="47">
    <w:abstractNumId w:val="14"/>
  </w:num>
  <w:num w:numId="48">
    <w:abstractNumId w:val="30"/>
  </w:num>
  <w:num w:numId="49">
    <w:abstractNumId w:val="25"/>
  </w:num>
  <w:num w:numId="5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es-ES" w:vendorID="64" w:dllVersion="6" w:nlCheck="1" w:checkStyle="0"/>
  <w:activeWritingStyle w:appName="MSWord" w:lang="en-AU" w:vendorID="64" w:dllVersion="6" w:nlCheck="1" w:checkStyle="1"/>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es-E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rtft9r12pt9qeewaxvzdamxa9zswadspz9&quot;&gt;KC EndNote Library&lt;record-ids&gt;&lt;item&gt;136&lt;/item&gt;&lt;item&gt;138&lt;/item&gt;&lt;item&gt;139&lt;/item&gt;&lt;item&gt;142&lt;/item&gt;&lt;item&gt;146&lt;/item&gt;&lt;item&gt;153&lt;/item&gt;&lt;item&gt;165&lt;/item&gt;&lt;item&gt;166&lt;/item&gt;&lt;/record-ids&gt;&lt;/item&gt;&lt;/Libraries&gt;"/>
  </w:docVars>
  <w:rsids>
    <w:rsidRoot w:val="00736041"/>
    <w:rsid w:val="00001311"/>
    <w:rsid w:val="000016FC"/>
    <w:rsid w:val="00001A8C"/>
    <w:rsid w:val="00001B22"/>
    <w:rsid w:val="00001B9D"/>
    <w:rsid w:val="00001CE7"/>
    <w:rsid w:val="000022BA"/>
    <w:rsid w:val="00002649"/>
    <w:rsid w:val="00002A04"/>
    <w:rsid w:val="000030AD"/>
    <w:rsid w:val="0000321B"/>
    <w:rsid w:val="0000373F"/>
    <w:rsid w:val="00004209"/>
    <w:rsid w:val="0000479E"/>
    <w:rsid w:val="00004854"/>
    <w:rsid w:val="00004C1A"/>
    <w:rsid w:val="000051F6"/>
    <w:rsid w:val="0000582E"/>
    <w:rsid w:val="00005D3B"/>
    <w:rsid w:val="00005F4C"/>
    <w:rsid w:val="000061AD"/>
    <w:rsid w:val="00006215"/>
    <w:rsid w:val="000067F6"/>
    <w:rsid w:val="00007CF5"/>
    <w:rsid w:val="00007E85"/>
    <w:rsid w:val="00010173"/>
    <w:rsid w:val="000102A0"/>
    <w:rsid w:val="00010CF4"/>
    <w:rsid w:val="00011104"/>
    <w:rsid w:val="00011448"/>
    <w:rsid w:val="00011867"/>
    <w:rsid w:val="00011964"/>
    <w:rsid w:val="00011E0B"/>
    <w:rsid w:val="00011E37"/>
    <w:rsid w:val="00011E50"/>
    <w:rsid w:val="00012F79"/>
    <w:rsid w:val="0001304B"/>
    <w:rsid w:val="00013465"/>
    <w:rsid w:val="000134C3"/>
    <w:rsid w:val="000135C0"/>
    <w:rsid w:val="000146C6"/>
    <w:rsid w:val="00014959"/>
    <w:rsid w:val="00014D20"/>
    <w:rsid w:val="00015444"/>
    <w:rsid w:val="00015EC9"/>
    <w:rsid w:val="00016257"/>
    <w:rsid w:val="00016D34"/>
    <w:rsid w:val="000170DF"/>
    <w:rsid w:val="000175ED"/>
    <w:rsid w:val="00017645"/>
    <w:rsid w:val="000178BF"/>
    <w:rsid w:val="0001799D"/>
    <w:rsid w:val="00017B05"/>
    <w:rsid w:val="00017B32"/>
    <w:rsid w:val="0002013D"/>
    <w:rsid w:val="00020598"/>
    <w:rsid w:val="000205E8"/>
    <w:rsid w:val="000208A8"/>
    <w:rsid w:val="00020BE0"/>
    <w:rsid w:val="00020CBF"/>
    <w:rsid w:val="00020CD4"/>
    <w:rsid w:val="00020E47"/>
    <w:rsid w:val="00020F8F"/>
    <w:rsid w:val="000214AC"/>
    <w:rsid w:val="0002246E"/>
    <w:rsid w:val="000225F3"/>
    <w:rsid w:val="000226B3"/>
    <w:rsid w:val="00023486"/>
    <w:rsid w:val="00023A83"/>
    <w:rsid w:val="00024549"/>
    <w:rsid w:val="00024890"/>
    <w:rsid w:val="000253C0"/>
    <w:rsid w:val="00025849"/>
    <w:rsid w:val="00025883"/>
    <w:rsid w:val="0002615E"/>
    <w:rsid w:val="0002652B"/>
    <w:rsid w:val="0002704B"/>
    <w:rsid w:val="00027ED8"/>
    <w:rsid w:val="00030444"/>
    <w:rsid w:val="0003077B"/>
    <w:rsid w:val="00030F1A"/>
    <w:rsid w:val="00031AE1"/>
    <w:rsid w:val="00031ECA"/>
    <w:rsid w:val="000322AF"/>
    <w:rsid w:val="000325CD"/>
    <w:rsid w:val="00033CA5"/>
    <w:rsid w:val="0003411D"/>
    <w:rsid w:val="0003439B"/>
    <w:rsid w:val="0003451C"/>
    <w:rsid w:val="00034709"/>
    <w:rsid w:val="0003493D"/>
    <w:rsid w:val="00034BC0"/>
    <w:rsid w:val="00035907"/>
    <w:rsid w:val="00035D1F"/>
    <w:rsid w:val="00036080"/>
    <w:rsid w:val="0003668D"/>
    <w:rsid w:val="000366B0"/>
    <w:rsid w:val="00036AD8"/>
    <w:rsid w:val="00036C53"/>
    <w:rsid w:val="0003718B"/>
    <w:rsid w:val="000377F0"/>
    <w:rsid w:val="00040257"/>
    <w:rsid w:val="00041305"/>
    <w:rsid w:val="000415E1"/>
    <w:rsid w:val="00041803"/>
    <w:rsid w:val="0004271F"/>
    <w:rsid w:val="00042A3E"/>
    <w:rsid w:val="00043B8D"/>
    <w:rsid w:val="00043BC4"/>
    <w:rsid w:val="0004404E"/>
    <w:rsid w:val="000444D6"/>
    <w:rsid w:val="00044B67"/>
    <w:rsid w:val="000453C6"/>
    <w:rsid w:val="0004586C"/>
    <w:rsid w:val="00046402"/>
    <w:rsid w:val="00046475"/>
    <w:rsid w:val="00046F65"/>
    <w:rsid w:val="00046F85"/>
    <w:rsid w:val="0005052E"/>
    <w:rsid w:val="00051AC0"/>
    <w:rsid w:val="00051C19"/>
    <w:rsid w:val="00051D09"/>
    <w:rsid w:val="00051F8F"/>
    <w:rsid w:val="0005256D"/>
    <w:rsid w:val="00052A54"/>
    <w:rsid w:val="000531A7"/>
    <w:rsid w:val="000538A0"/>
    <w:rsid w:val="00053C8F"/>
    <w:rsid w:val="00053EC1"/>
    <w:rsid w:val="0005435D"/>
    <w:rsid w:val="000544B6"/>
    <w:rsid w:val="000544BD"/>
    <w:rsid w:val="0005452A"/>
    <w:rsid w:val="00054A22"/>
    <w:rsid w:val="00055285"/>
    <w:rsid w:val="00055413"/>
    <w:rsid w:val="00055A87"/>
    <w:rsid w:val="00057196"/>
    <w:rsid w:val="000604AF"/>
    <w:rsid w:val="00060590"/>
    <w:rsid w:val="00060B00"/>
    <w:rsid w:val="00060FBD"/>
    <w:rsid w:val="000610F1"/>
    <w:rsid w:val="00061B59"/>
    <w:rsid w:val="00061C11"/>
    <w:rsid w:val="00061CAF"/>
    <w:rsid w:val="0006204E"/>
    <w:rsid w:val="00062CFF"/>
    <w:rsid w:val="00063ADF"/>
    <w:rsid w:val="000648D2"/>
    <w:rsid w:val="00064A97"/>
    <w:rsid w:val="00064AD9"/>
    <w:rsid w:val="0006514A"/>
    <w:rsid w:val="00065D29"/>
    <w:rsid w:val="00066190"/>
    <w:rsid w:val="000662B1"/>
    <w:rsid w:val="00066EDF"/>
    <w:rsid w:val="000677BE"/>
    <w:rsid w:val="000705AB"/>
    <w:rsid w:val="00070E7A"/>
    <w:rsid w:val="00070F35"/>
    <w:rsid w:val="000717CA"/>
    <w:rsid w:val="00071B2B"/>
    <w:rsid w:val="00072023"/>
    <w:rsid w:val="00072DCB"/>
    <w:rsid w:val="00073FF7"/>
    <w:rsid w:val="000740E2"/>
    <w:rsid w:val="000747FB"/>
    <w:rsid w:val="00074C13"/>
    <w:rsid w:val="000751ED"/>
    <w:rsid w:val="00075755"/>
    <w:rsid w:val="00075DBD"/>
    <w:rsid w:val="00076B7A"/>
    <w:rsid w:val="00076F2B"/>
    <w:rsid w:val="00076FD7"/>
    <w:rsid w:val="0007756B"/>
    <w:rsid w:val="0007759F"/>
    <w:rsid w:val="000776EB"/>
    <w:rsid w:val="00077B3B"/>
    <w:rsid w:val="00077D0B"/>
    <w:rsid w:val="00080C91"/>
    <w:rsid w:val="00081081"/>
    <w:rsid w:val="00081A77"/>
    <w:rsid w:val="00083702"/>
    <w:rsid w:val="00083B3B"/>
    <w:rsid w:val="000841F5"/>
    <w:rsid w:val="00084284"/>
    <w:rsid w:val="00084ACB"/>
    <w:rsid w:val="00085259"/>
    <w:rsid w:val="000854FB"/>
    <w:rsid w:val="000857B9"/>
    <w:rsid w:val="000858B3"/>
    <w:rsid w:val="0008656E"/>
    <w:rsid w:val="000865E2"/>
    <w:rsid w:val="00086658"/>
    <w:rsid w:val="00086690"/>
    <w:rsid w:val="0008679C"/>
    <w:rsid w:val="00086C11"/>
    <w:rsid w:val="00086CF1"/>
    <w:rsid w:val="00086F4A"/>
    <w:rsid w:val="000872C2"/>
    <w:rsid w:val="00087A1A"/>
    <w:rsid w:val="00087C4D"/>
    <w:rsid w:val="00090257"/>
    <w:rsid w:val="00090321"/>
    <w:rsid w:val="00090503"/>
    <w:rsid w:val="00090613"/>
    <w:rsid w:val="00090875"/>
    <w:rsid w:val="0009122B"/>
    <w:rsid w:val="000912B1"/>
    <w:rsid w:val="00091330"/>
    <w:rsid w:val="00091415"/>
    <w:rsid w:val="0009181D"/>
    <w:rsid w:val="00091854"/>
    <w:rsid w:val="00091ED2"/>
    <w:rsid w:val="00092623"/>
    <w:rsid w:val="00093049"/>
    <w:rsid w:val="00093AA6"/>
    <w:rsid w:val="0009441B"/>
    <w:rsid w:val="000945FD"/>
    <w:rsid w:val="00094999"/>
    <w:rsid w:val="00094D7A"/>
    <w:rsid w:val="00094DCF"/>
    <w:rsid w:val="00095113"/>
    <w:rsid w:val="000959D9"/>
    <w:rsid w:val="00095CE0"/>
    <w:rsid w:val="000960AD"/>
    <w:rsid w:val="00096B9F"/>
    <w:rsid w:val="00097829"/>
    <w:rsid w:val="00097832"/>
    <w:rsid w:val="000A02FB"/>
    <w:rsid w:val="000A0375"/>
    <w:rsid w:val="000A0676"/>
    <w:rsid w:val="000A06E8"/>
    <w:rsid w:val="000A07C8"/>
    <w:rsid w:val="000A0E56"/>
    <w:rsid w:val="000A0EB3"/>
    <w:rsid w:val="000A0FF6"/>
    <w:rsid w:val="000A1091"/>
    <w:rsid w:val="000A24CE"/>
    <w:rsid w:val="000A2781"/>
    <w:rsid w:val="000A2AAD"/>
    <w:rsid w:val="000A2FEE"/>
    <w:rsid w:val="000A374E"/>
    <w:rsid w:val="000A3CC5"/>
    <w:rsid w:val="000A41E7"/>
    <w:rsid w:val="000A54BD"/>
    <w:rsid w:val="000A5E38"/>
    <w:rsid w:val="000A5FB1"/>
    <w:rsid w:val="000A63B6"/>
    <w:rsid w:val="000A6CFD"/>
    <w:rsid w:val="000A791F"/>
    <w:rsid w:val="000A7B1B"/>
    <w:rsid w:val="000A7E3B"/>
    <w:rsid w:val="000B05BB"/>
    <w:rsid w:val="000B0982"/>
    <w:rsid w:val="000B0AEA"/>
    <w:rsid w:val="000B0BF3"/>
    <w:rsid w:val="000B0D32"/>
    <w:rsid w:val="000B0EBA"/>
    <w:rsid w:val="000B0ED1"/>
    <w:rsid w:val="000B121F"/>
    <w:rsid w:val="000B160B"/>
    <w:rsid w:val="000B1C74"/>
    <w:rsid w:val="000B1D1F"/>
    <w:rsid w:val="000B1E2B"/>
    <w:rsid w:val="000B3DD7"/>
    <w:rsid w:val="000B41F6"/>
    <w:rsid w:val="000B4648"/>
    <w:rsid w:val="000B4DC6"/>
    <w:rsid w:val="000B4E32"/>
    <w:rsid w:val="000B538E"/>
    <w:rsid w:val="000B5641"/>
    <w:rsid w:val="000B5C3A"/>
    <w:rsid w:val="000B5E8E"/>
    <w:rsid w:val="000B6585"/>
    <w:rsid w:val="000B6C3B"/>
    <w:rsid w:val="000B721F"/>
    <w:rsid w:val="000B732B"/>
    <w:rsid w:val="000B7693"/>
    <w:rsid w:val="000B789D"/>
    <w:rsid w:val="000B796C"/>
    <w:rsid w:val="000B7A6D"/>
    <w:rsid w:val="000C03C7"/>
    <w:rsid w:val="000C06D4"/>
    <w:rsid w:val="000C0B2C"/>
    <w:rsid w:val="000C0D5F"/>
    <w:rsid w:val="000C19DC"/>
    <w:rsid w:val="000C1ECB"/>
    <w:rsid w:val="000C21B3"/>
    <w:rsid w:val="000C2A42"/>
    <w:rsid w:val="000C2D82"/>
    <w:rsid w:val="000C3298"/>
    <w:rsid w:val="000C38B3"/>
    <w:rsid w:val="000C3A98"/>
    <w:rsid w:val="000C4276"/>
    <w:rsid w:val="000C45B4"/>
    <w:rsid w:val="000C46BB"/>
    <w:rsid w:val="000C4B54"/>
    <w:rsid w:val="000C4D9D"/>
    <w:rsid w:val="000C52DB"/>
    <w:rsid w:val="000C559C"/>
    <w:rsid w:val="000C5CA5"/>
    <w:rsid w:val="000C69ED"/>
    <w:rsid w:val="000C6C27"/>
    <w:rsid w:val="000C75EB"/>
    <w:rsid w:val="000C7AB7"/>
    <w:rsid w:val="000C7ADF"/>
    <w:rsid w:val="000C7C4B"/>
    <w:rsid w:val="000C7D8B"/>
    <w:rsid w:val="000D07FE"/>
    <w:rsid w:val="000D0922"/>
    <w:rsid w:val="000D094C"/>
    <w:rsid w:val="000D0A61"/>
    <w:rsid w:val="000D0BE7"/>
    <w:rsid w:val="000D1B42"/>
    <w:rsid w:val="000D2504"/>
    <w:rsid w:val="000D2690"/>
    <w:rsid w:val="000D2A49"/>
    <w:rsid w:val="000D2CB4"/>
    <w:rsid w:val="000D30EA"/>
    <w:rsid w:val="000D31EA"/>
    <w:rsid w:val="000D33B3"/>
    <w:rsid w:val="000D35EF"/>
    <w:rsid w:val="000D3C72"/>
    <w:rsid w:val="000D4583"/>
    <w:rsid w:val="000D47EC"/>
    <w:rsid w:val="000D499F"/>
    <w:rsid w:val="000D4C39"/>
    <w:rsid w:val="000D4C4A"/>
    <w:rsid w:val="000D4EF9"/>
    <w:rsid w:val="000D4F48"/>
    <w:rsid w:val="000D5146"/>
    <w:rsid w:val="000D5F7C"/>
    <w:rsid w:val="000D6C36"/>
    <w:rsid w:val="000D6C68"/>
    <w:rsid w:val="000D6CDF"/>
    <w:rsid w:val="000D6EBB"/>
    <w:rsid w:val="000D7E16"/>
    <w:rsid w:val="000D7FF3"/>
    <w:rsid w:val="000E0403"/>
    <w:rsid w:val="000E0503"/>
    <w:rsid w:val="000E0D33"/>
    <w:rsid w:val="000E177A"/>
    <w:rsid w:val="000E192C"/>
    <w:rsid w:val="000E2286"/>
    <w:rsid w:val="000E24EB"/>
    <w:rsid w:val="000E26ED"/>
    <w:rsid w:val="000E277B"/>
    <w:rsid w:val="000E2CFD"/>
    <w:rsid w:val="000E2FE6"/>
    <w:rsid w:val="000E3379"/>
    <w:rsid w:val="000E3FD2"/>
    <w:rsid w:val="000E4136"/>
    <w:rsid w:val="000E4646"/>
    <w:rsid w:val="000E485D"/>
    <w:rsid w:val="000E4D9C"/>
    <w:rsid w:val="000E4DE2"/>
    <w:rsid w:val="000E54F8"/>
    <w:rsid w:val="000E565E"/>
    <w:rsid w:val="000E6073"/>
    <w:rsid w:val="000E70C8"/>
    <w:rsid w:val="000E724A"/>
    <w:rsid w:val="000E72C6"/>
    <w:rsid w:val="000E7ADF"/>
    <w:rsid w:val="000E7FF8"/>
    <w:rsid w:val="000E7FFD"/>
    <w:rsid w:val="000F0007"/>
    <w:rsid w:val="000F0B2A"/>
    <w:rsid w:val="000F1853"/>
    <w:rsid w:val="000F1893"/>
    <w:rsid w:val="000F25AC"/>
    <w:rsid w:val="000F2627"/>
    <w:rsid w:val="000F27C9"/>
    <w:rsid w:val="000F2994"/>
    <w:rsid w:val="000F2F51"/>
    <w:rsid w:val="000F3064"/>
    <w:rsid w:val="000F3262"/>
    <w:rsid w:val="000F3393"/>
    <w:rsid w:val="000F36E6"/>
    <w:rsid w:val="000F3848"/>
    <w:rsid w:val="000F3A9B"/>
    <w:rsid w:val="000F3C81"/>
    <w:rsid w:val="000F40BB"/>
    <w:rsid w:val="000F449D"/>
    <w:rsid w:val="000F483E"/>
    <w:rsid w:val="000F4C2A"/>
    <w:rsid w:val="000F519C"/>
    <w:rsid w:val="000F55A4"/>
    <w:rsid w:val="000F5A80"/>
    <w:rsid w:val="000F5ADB"/>
    <w:rsid w:val="000F5F01"/>
    <w:rsid w:val="000F6079"/>
    <w:rsid w:val="000F729F"/>
    <w:rsid w:val="001001F8"/>
    <w:rsid w:val="001015C8"/>
    <w:rsid w:val="00101D13"/>
    <w:rsid w:val="00101E87"/>
    <w:rsid w:val="001020CF"/>
    <w:rsid w:val="0010222F"/>
    <w:rsid w:val="0010246D"/>
    <w:rsid w:val="001027EB"/>
    <w:rsid w:val="0010285E"/>
    <w:rsid w:val="0010290E"/>
    <w:rsid w:val="00102B5D"/>
    <w:rsid w:val="001031E4"/>
    <w:rsid w:val="00103850"/>
    <w:rsid w:val="00103FBD"/>
    <w:rsid w:val="0010420A"/>
    <w:rsid w:val="00104A53"/>
    <w:rsid w:val="0010527D"/>
    <w:rsid w:val="001052F4"/>
    <w:rsid w:val="00105544"/>
    <w:rsid w:val="00105850"/>
    <w:rsid w:val="00105AB7"/>
    <w:rsid w:val="0010651B"/>
    <w:rsid w:val="001068FA"/>
    <w:rsid w:val="001079A9"/>
    <w:rsid w:val="001105DF"/>
    <w:rsid w:val="00110939"/>
    <w:rsid w:val="001116CD"/>
    <w:rsid w:val="00111BC6"/>
    <w:rsid w:val="00112A30"/>
    <w:rsid w:val="00113CF8"/>
    <w:rsid w:val="00113D74"/>
    <w:rsid w:val="00114315"/>
    <w:rsid w:val="00114A36"/>
    <w:rsid w:val="001150D7"/>
    <w:rsid w:val="00115333"/>
    <w:rsid w:val="00115843"/>
    <w:rsid w:val="001166E5"/>
    <w:rsid w:val="00116ADF"/>
    <w:rsid w:val="00116DAB"/>
    <w:rsid w:val="00116F25"/>
    <w:rsid w:val="00116FA1"/>
    <w:rsid w:val="001175C0"/>
    <w:rsid w:val="0011775C"/>
    <w:rsid w:val="00117832"/>
    <w:rsid w:val="00117C5C"/>
    <w:rsid w:val="00120129"/>
    <w:rsid w:val="00120A10"/>
    <w:rsid w:val="00120EF5"/>
    <w:rsid w:val="001212C6"/>
    <w:rsid w:val="0012149E"/>
    <w:rsid w:val="00121873"/>
    <w:rsid w:val="00121F7A"/>
    <w:rsid w:val="001221FF"/>
    <w:rsid w:val="001222B4"/>
    <w:rsid w:val="00122A28"/>
    <w:rsid w:val="00123786"/>
    <w:rsid w:val="00123B70"/>
    <w:rsid w:val="001244A3"/>
    <w:rsid w:val="00124896"/>
    <w:rsid w:val="00124B1B"/>
    <w:rsid w:val="00124BEE"/>
    <w:rsid w:val="00124CB5"/>
    <w:rsid w:val="00125599"/>
    <w:rsid w:val="00125751"/>
    <w:rsid w:val="00125CC5"/>
    <w:rsid w:val="00126997"/>
    <w:rsid w:val="001269FA"/>
    <w:rsid w:val="00126A12"/>
    <w:rsid w:val="00126F4B"/>
    <w:rsid w:val="001272E9"/>
    <w:rsid w:val="001276E9"/>
    <w:rsid w:val="00127B74"/>
    <w:rsid w:val="00127DF5"/>
    <w:rsid w:val="00130D4A"/>
    <w:rsid w:val="00130E32"/>
    <w:rsid w:val="001310AE"/>
    <w:rsid w:val="00131931"/>
    <w:rsid w:val="0013206F"/>
    <w:rsid w:val="001326F9"/>
    <w:rsid w:val="00132BB5"/>
    <w:rsid w:val="00132D26"/>
    <w:rsid w:val="00133B6D"/>
    <w:rsid w:val="00134587"/>
    <w:rsid w:val="00135204"/>
    <w:rsid w:val="001352C9"/>
    <w:rsid w:val="001355FF"/>
    <w:rsid w:val="00135F39"/>
    <w:rsid w:val="00136122"/>
    <w:rsid w:val="00136318"/>
    <w:rsid w:val="00136423"/>
    <w:rsid w:val="0013643D"/>
    <w:rsid w:val="001364B1"/>
    <w:rsid w:val="001366C1"/>
    <w:rsid w:val="0013679A"/>
    <w:rsid w:val="001406A2"/>
    <w:rsid w:val="00140BFF"/>
    <w:rsid w:val="00140D94"/>
    <w:rsid w:val="00140DF7"/>
    <w:rsid w:val="00141433"/>
    <w:rsid w:val="00141577"/>
    <w:rsid w:val="001420B3"/>
    <w:rsid w:val="0014222F"/>
    <w:rsid w:val="001426F3"/>
    <w:rsid w:val="00142E8E"/>
    <w:rsid w:val="00144445"/>
    <w:rsid w:val="001458A7"/>
    <w:rsid w:val="00145999"/>
    <w:rsid w:val="001460C4"/>
    <w:rsid w:val="00146758"/>
    <w:rsid w:val="00146922"/>
    <w:rsid w:val="00146AB0"/>
    <w:rsid w:val="00146F1B"/>
    <w:rsid w:val="0014726B"/>
    <w:rsid w:val="0014745D"/>
    <w:rsid w:val="00150150"/>
    <w:rsid w:val="001502EB"/>
    <w:rsid w:val="00150384"/>
    <w:rsid w:val="001510D9"/>
    <w:rsid w:val="0015110D"/>
    <w:rsid w:val="001516FA"/>
    <w:rsid w:val="001516FE"/>
    <w:rsid w:val="00151AA3"/>
    <w:rsid w:val="00151C1A"/>
    <w:rsid w:val="0015217B"/>
    <w:rsid w:val="0015237D"/>
    <w:rsid w:val="001525E5"/>
    <w:rsid w:val="00153800"/>
    <w:rsid w:val="00153915"/>
    <w:rsid w:val="00153E5A"/>
    <w:rsid w:val="0015408C"/>
    <w:rsid w:val="0015691C"/>
    <w:rsid w:val="00156BD7"/>
    <w:rsid w:val="00156C58"/>
    <w:rsid w:val="00156CE1"/>
    <w:rsid w:val="00156FD6"/>
    <w:rsid w:val="00157DE1"/>
    <w:rsid w:val="001603CB"/>
    <w:rsid w:val="00160586"/>
    <w:rsid w:val="0016070D"/>
    <w:rsid w:val="00160764"/>
    <w:rsid w:val="0016077B"/>
    <w:rsid w:val="0016138A"/>
    <w:rsid w:val="001621F6"/>
    <w:rsid w:val="001621F7"/>
    <w:rsid w:val="001624D7"/>
    <w:rsid w:val="00162532"/>
    <w:rsid w:val="00162D1A"/>
    <w:rsid w:val="00162E7C"/>
    <w:rsid w:val="00162EE7"/>
    <w:rsid w:val="0016369C"/>
    <w:rsid w:val="00164457"/>
    <w:rsid w:val="00164D8A"/>
    <w:rsid w:val="00165094"/>
    <w:rsid w:val="001651CB"/>
    <w:rsid w:val="001661AA"/>
    <w:rsid w:val="00166664"/>
    <w:rsid w:val="001678DE"/>
    <w:rsid w:val="00167921"/>
    <w:rsid w:val="00167F68"/>
    <w:rsid w:val="00170A32"/>
    <w:rsid w:val="001719A9"/>
    <w:rsid w:val="00171DFE"/>
    <w:rsid w:val="001726F5"/>
    <w:rsid w:val="0017320D"/>
    <w:rsid w:val="0017375C"/>
    <w:rsid w:val="00173B49"/>
    <w:rsid w:val="00173BBA"/>
    <w:rsid w:val="00173F56"/>
    <w:rsid w:val="00174384"/>
    <w:rsid w:val="001745EC"/>
    <w:rsid w:val="0017496B"/>
    <w:rsid w:val="00175245"/>
    <w:rsid w:val="00175276"/>
    <w:rsid w:val="00175C0D"/>
    <w:rsid w:val="00176176"/>
    <w:rsid w:val="00176332"/>
    <w:rsid w:val="00176750"/>
    <w:rsid w:val="0017690F"/>
    <w:rsid w:val="00176B06"/>
    <w:rsid w:val="00177524"/>
    <w:rsid w:val="00177A2E"/>
    <w:rsid w:val="00177B86"/>
    <w:rsid w:val="00177C75"/>
    <w:rsid w:val="001802A2"/>
    <w:rsid w:val="001804AB"/>
    <w:rsid w:val="0018086B"/>
    <w:rsid w:val="001809C4"/>
    <w:rsid w:val="00180D12"/>
    <w:rsid w:val="00180E1A"/>
    <w:rsid w:val="0018153E"/>
    <w:rsid w:val="00181AC9"/>
    <w:rsid w:val="00182585"/>
    <w:rsid w:val="001829DD"/>
    <w:rsid w:val="00182DA4"/>
    <w:rsid w:val="001831DD"/>
    <w:rsid w:val="00183918"/>
    <w:rsid w:val="001859DE"/>
    <w:rsid w:val="00185A31"/>
    <w:rsid w:val="00185F6E"/>
    <w:rsid w:val="001860C4"/>
    <w:rsid w:val="001864B2"/>
    <w:rsid w:val="00186A2E"/>
    <w:rsid w:val="0018757C"/>
    <w:rsid w:val="00187EF8"/>
    <w:rsid w:val="00187F16"/>
    <w:rsid w:val="0019003B"/>
    <w:rsid w:val="00190258"/>
    <w:rsid w:val="001903AC"/>
    <w:rsid w:val="00190B6A"/>
    <w:rsid w:val="00191182"/>
    <w:rsid w:val="001911D9"/>
    <w:rsid w:val="00191D1F"/>
    <w:rsid w:val="00191DD3"/>
    <w:rsid w:val="001926EE"/>
    <w:rsid w:val="00192851"/>
    <w:rsid w:val="00192C88"/>
    <w:rsid w:val="00193200"/>
    <w:rsid w:val="001933F7"/>
    <w:rsid w:val="001944DE"/>
    <w:rsid w:val="001945E1"/>
    <w:rsid w:val="00194A7A"/>
    <w:rsid w:val="00194E9A"/>
    <w:rsid w:val="00195110"/>
    <w:rsid w:val="001952A4"/>
    <w:rsid w:val="0019582D"/>
    <w:rsid w:val="00195E8F"/>
    <w:rsid w:val="0019664D"/>
    <w:rsid w:val="00197AC7"/>
    <w:rsid w:val="00197ECC"/>
    <w:rsid w:val="001A177F"/>
    <w:rsid w:val="001A1A46"/>
    <w:rsid w:val="001A2A1A"/>
    <w:rsid w:val="001A2ABD"/>
    <w:rsid w:val="001A3317"/>
    <w:rsid w:val="001A34F9"/>
    <w:rsid w:val="001A3DDD"/>
    <w:rsid w:val="001A3ED9"/>
    <w:rsid w:val="001A53F7"/>
    <w:rsid w:val="001A55C1"/>
    <w:rsid w:val="001A5D0B"/>
    <w:rsid w:val="001A5FDC"/>
    <w:rsid w:val="001A6103"/>
    <w:rsid w:val="001A6201"/>
    <w:rsid w:val="001A6215"/>
    <w:rsid w:val="001A6450"/>
    <w:rsid w:val="001A68F8"/>
    <w:rsid w:val="001A770A"/>
    <w:rsid w:val="001A7898"/>
    <w:rsid w:val="001B13B2"/>
    <w:rsid w:val="001B239F"/>
    <w:rsid w:val="001B242A"/>
    <w:rsid w:val="001B2E9B"/>
    <w:rsid w:val="001B306F"/>
    <w:rsid w:val="001B3296"/>
    <w:rsid w:val="001B4229"/>
    <w:rsid w:val="001B4CC0"/>
    <w:rsid w:val="001B4F38"/>
    <w:rsid w:val="001B52FE"/>
    <w:rsid w:val="001B5495"/>
    <w:rsid w:val="001B5507"/>
    <w:rsid w:val="001B5CCB"/>
    <w:rsid w:val="001B5D37"/>
    <w:rsid w:val="001B5E4D"/>
    <w:rsid w:val="001B6609"/>
    <w:rsid w:val="001B66B7"/>
    <w:rsid w:val="001B6B16"/>
    <w:rsid w:val="001B7BE7"/>
    <w:rsid w:val="001B7D60"/>
    <w:rsid w:val="001C02FC"/>
    <w:rsid w:val="001C07C3"/>
    <w:rsid w:val="001C0A90"/>
    <w:rsid w:val="001C0F34"/>
    <w:rsid w:val="001C189E"/>
    <w:rsid w:val="001C279C"/>
    <w:rsid w:val="001C2940"/>
    <w:rsid w:val="001C2D52"/>
    <w:rsid w:val="001C2DE4"/>
    <w:rsid w:val="001C34D3"/>
    <w:rsid w:val="001C3691"/>
    <w:rsid w:val="001C380E"/>
    <w:rsid w:val="001C388E"/>
    <w:rsid w:val="001C4016"/>
    <w:rsid w:val="001C4140"/>
    <w:rsid w:val="001C428B"/>
    <w:rsid w:val="001C431C"/>
    <w:rsid w:val="001C44B1"/>
    <w:rsid w:val="001C48C5"/>
    <w:rsid w:val="001C4B9F"/>
    <w:rsid w:val="001C5344"/>
    <w:rsid w:val="001C548D"/>
    <w:rsid w:val="001C54C8"/>
    <w:rsid w:val="001C64AB"/>
    <w:rsid w:val="001C6539"/>
    <w:rsid w:val="001C69CA"/>
    <w:rsid w:val="001C6A5D"/>
    <w:rsid w:val="001C6AA6"/>
    <w:rsid w:val="001C6B2C"/>
    <w:rsid w:val="001C6CD7"/>
    <w:rsid w:val="001C6CDA"/>
    <w:rsid w:val="001C7254"/>
    <w:rsid w:val="001C74EC"/>
    <w:rsid w:val="001C7ECF"/>
    <w:rsid w:val="001D0003"/>
    <w:rsid w:val="001D0615"/>
    <w:rsid w:val="001D0B39"/>
    <w:rsid w:val="001D13F7"/>
    <w:rsid w:val="001D1B37"/>
    <w:rsid w:val="001D20AC"/>
    <w:rsid w:val="001D4CB4"/>
    <w:rsid w:val="001D50EA"/>
    <w:rsid w:val="001D54B3"/>
    <w:rsid w:val="001D6549"/>
    <w:rsid w:val="001D6712"/>
    <w:rsid w:val="001D6A28"/>
    <w:rsid w:val="001D6A72"/>
    <w:rsid w:val="001D7836"/>
    <w:rsid w:val="001E02B9"/>
    <w:rsid w:val="001E16B3"/>
    <w:rsid w:val="001E1B6E"/>
    <w:rsid w:val="001E1CE9"/>
    <w:rsid w:val="001E275C"/>
    <w:rsid w:val="001E2878"/>
    <w:rsid w:val="001E31A6"/>
    <w:rsid w:val="001E397C"/>
    <w:rsid w:val="001E419C"/>
    <w:rsid w:val="001E42C7"/>
    <w:rsid w:val="001E4398"/>
    <w:rsid w:val="001E4CAB"/>
    <w:rsid w:val="001E4DAC"/>
    <w:rsid w:val="001E4F83"/>
    <w:rsid w:val="001E5339"/>
    <w:rsid w:val="001E59EA"/>
    <w:rsid w:val="001E5B01"/>
    <w:rsid w:val="001E628E"/>
    <w:rsid w:val="001E6999"/>
    <w:rsid w:val="001E759C"/>
    <w:rsid w:val="001E7AAF"/>
    <w:rsid w:val="001E7AF1"/>
    <w:rsid w:val="001E7C3B"/>
    <w:rsid w:val="001F0348"/>
    <w:rsid w:val="001F068D"/>
    <w:rsid w:val="001F0827"/>
    <w:rsid w:val="001F0A4E"/>
    <w:rsid w:val="001F13F8"/>
    <w:rsid w:val="001F1948"/>
    <w:rsid w:val="001F224C"/>
    <w:rsid w:val="001F2CBE"/>
    <w:rsid w:val="001F2F3E"/>
    <w:rsid w:val="001F3ED0"/>
    <w:rsid w:val="001F4906"/>
    <w:rsid w:val="001F5177"/>
    <w:rsid w:val="001F7197"/>
    <w:rsid w:val="001F7365"/>
    <w:rsid w:val="001F7715"/>
    <w:rsid w:val="001F7BB5"/>
    <w:rsid w:val="001F7C4A"/>
    <w:rsid w:val="001F7D4A"/>
    <w:rsid w:val="002005E2"/>
    <w:rsid w:val="002007CD"/>
    <w:rsid w:val="002017A0"/>
    <w:rsid w:val="002021C9"/>
    <w:rsid w:val="00202457"/>
    <w:rsid w:val="002025EB"/>
    <w:rsid w:val="0020297C"/>
    <w:rsid w:val="00202AC7"/>
    <w:rsid w:val="00202DDE"/>
    <w:rsid w:val="002030CF"/>
    <w:rsid w:val="002034F5"/>
    <w:rsid w:val="00204329"/>
    <w:rsid w:val="002044E1"/>
    <w:rsid w:val="0020456E"/>
    <w:rsid w:val="00204975"/>
    <w:rsid w:val="00205350"/>
    <w:rsid w:val="0020578A"/>
    <w:rsid w:val="00205D0A"/>
    <w:rsid w:val="0020640B"/>
    <w:rsid w:val="00206711"/>
    <w:rsid w:val="00206FEA"/>
    <w:rsid w:val="00207085"/>
    <w:rsid w:val="002072B8"/>
    <w:rsid w:val="00207496"/>
    <w:rsid w:val="00207558"/>
    <w:rsid w:val="00207631"/>
    <w:rsid w:val="0021026F"/>
    <w:rsid w:val="002106B0"/>
    <w:rsid w:val="00210A01"/>
    <w:rsid w:val="00211A5C"/>
    <w:rsid w:val="00211FFB"/>
    <w:rsid w:val="0021259C"/>
    <w:rsid w:val="002127F0"/>
    <w:rsid w:val="00212807"/>
    <w:rsid w:val="00212EB7"/>
    <w:rsid w:val="0021391B"/>
    <w:rsid w:val="00214013"/>
    <w:rsid w:val="00214050"/>
    <w:rsid w:val="00214A41"/>
    <w:rsid w:val="00215186"/>
    <w:rsid w:val="00215ABF"/>
    <w:rsid w:val="002160A5"/>
    <w:rsid w:val="00216EAC"/>
    <w:rsid w:val="002170CC"/>
    <w:rsid w:val="002172A5"/>
    <w:rsid w:val="0021738E"/>
    <w:rsid w:val="00217D5C"/>
    <w:rsid w:val="002203C5"/>
    <w:rsid w:val="00220954"/>
    <w:rsid w:val="00220B65"/>
    <w:rsid w:val="00220FC1"/>
    <w:rsid w:val="00221229"/>
    <w:rsid w:val="0022142B"/>
    <w:rsid w:val="002218F0"/>
    <w:rsid w:val="0022196A"/>
    <w:rsid w:val="00221B8D"/>
    <w:rsid w:val="002220D7"/>
    <w:rsid w:val="0022248C"/>
    <w:rsid w:val="00222527"/>
    <w:rsid w:val="002229F4"/>
    <w:rsid w:val="00222E9A"/>
    <w:rsid w:val="00222EE8"/>
    <w:rsid w:val="00222FCC"/>
    <w:rsid w:val="002230A7"/>
    <w:rsid w:val="00223CC9"/>
    <w:rsid w:val="00223CE8"/>
    <w:rsid w:val="00224184"/>
    <w:rsid w:val="002243E1"/>
    <w:rsid w:val="002249E3"/>
    <w:rsid w:val="00224C88"/>
    <w:rsid w:val="00226663"/>
    <w:rsid w:val="00226764"/>
    <w:rsid w:val="00226E37"/>
    <w:rsid w:val="0023035E"/>
    <w:rsid w:val="00230954"/>
    <w:rsid w:val="00230DE0"/>
    <w:rsid w:val="00230EE2"/>
    <w:rsid w:val="00231447"/>
    <w:rsid w:val="002314E2"/>
    <w:rsid w:val="0023179D"/>
    <w:rsid w:val="00231A43"/>
    <w:rsid w:val="00232085"/>
    <w:rsid w:val="00232509"/>
    <w:rsid w:val="002326E5"/>
    <w:rsid w:val="002327AF"/>
    <w:rsid w:val="0023284E"/>
    <w:rsid w:val="002329A9"/>
    <w:rsid w:val="00232DEA"/>
    <w:rsid w:val="002339FF"/>
    <w:rsid w:val="002340EC"/>
    <w:rsid w:val="0023434F"/>
    <w:rsid w:val="00234FD0"/>
    <w:rsid w:val="00235260"/>
    <w:rsid w:val="002354B8"/>
    <w:rsid w:val="002364B6"/>
    <w:rsid w:val="00236B3C"/>
    <w:rsid w:val="00236C21"/>
    <w:rsid w:val="0023717D"/>
    <w:rsid w:val="002376BF"/>
    <w:rsid w:val="00237CA5"/>
    <w:rsid w:val="00237CFD"/>
    <w:rsid w:val="00240096"/>
    <w:rsid w:val="002400B2"/>
    <w:rsid w:val="002402A8"/>
    <w:rsid w:val="00241002"/>
    <w:rsid w:val="00241490"/>
    <w:rsid w:val="00241730"/>
    <w:rsid w:val="00241770"/>
    <w:rsid w:val="00241CB5"/>
    <w:rsid w:val="00241E41"/>
    <w:rsid w:val="00241EF1"/>
    <w:rsid w:val="00242069"/>
    <w:rsid w:val="0024211A"/>
    <w:rsid w:val="00242288"/>
    <w:rsid w:val="002426BA"/>
    <w:rsid w:val="0024270F"/>
    <w:rsid w:val="00242FCD"/>
    <w:rsid w:val="002439A2"/>
    <w:rsid w:val="00243A13"/>
    <w:rsid w:val="00243E7D"/>
    <w:rsid w:val="00244515"/>
    <w:rsid w:val="002446B1"/>
    <w:rsid w:val="00245684"/>
    <w:rsid w:val="0024576C"/>
    <w:rsid w:val="0024614A"/>
    <w:rsid w:val="002461FD"/>
    <w:rsid w:val="00246256"/>
    <w:rsid w:val="0024678E"/>
    <w:rsid w:val="00246BC2"/>
    <w:rsid w:val="00246CA1"/>
    <w:rsid w:val="002503DB"/>
    <w:rsid w:val="00250451"/>
    <w:rsid w:val="00251117"/>
    <w:rsid w:val="00251394"/>
    <w:rsid w:val="00251616"/>
    <w:rsid w:val="0025173D"/>
    <w:rsid w:val="00252021"/>
    <w:rsid w:val="00252521"/>
    <w:rsid w:val="00252624"/>
    <w:rsid w:val="0025296E"/>
    <w:rsid w:val="00252E8D"/>
    <w:rsid w:val="0025389D"/>
    <w:rsid w:val="00253AAE"/>
    <w:rsid w:val="00254214"/>
    <w:rsid w:val="002544A3"/>
    <w:rsid w:val="002545F5"/>
    <w:rsid w:val="00254C89"/>
    <w:rsid w:val="00254DB4"/>
    <w:rsid w:val="00254E02"/>
    <w:rsid w:val="00254F97"/>
    <w:rsid w:val="002551F7"/>
    <w:rsid w:val="0025567F"/>
    <w:rsid w:val="00255E8B"/>
    <w:rsid w:val="00257556"/>
    <w:rsid w:val="002575A0"/>
    <w:rsid w:val="00257E7D"/>
    <w:rsid w:val="00257FCF"/>
    <w:rsid w:val="002602DD"/>
    <w:rsid w:val="00260FAB"/>
    <w:rsid w:val="002614A2"/>
    <w:rsid w:val="0026186B"/>
    <w:rsid w:val="0026265F"/>
    <w:rsid w:val="002627AC"/>
    <w:rsid w:val="00262830"/>
    <w:rsid w:val="00263BA5"/>
    <w:rsid w:val="00263F4C"/>
    <w:rsid w:val="00263FDE"/>
    <w:rsid w:val="0026405F"/>
    <w:rsid w:val="002658A2"/>
    <w:rsid w:val="00265A3E"/>
    <w:rsid w:val="00265C71"/>
    <w:rsid w:val="00265E32"/>
    <w:rsid w:val="00265EC5"/>
    <w:rsid w:val="002703C0"/>
    <w:rsid w:val="002707B9"/>
    <w:rsid w:val="0027147E"/>
    <w:rsid w:val="00271C1D"/>
    <w:rsid w:val="00272DEE"/>
    <w:rsid w:val="0027351C"/>
    <w:rsid w:val="00273696"/>
    <w:rsid w:val="00273775"/>
    <w:rsid w:val="002738E4"/>
    <w:rsid w:val="00273EC7"/>
    <w:rsid w:val="0027404E"/>
    <w:rsid w:val="002741A7"/>
    <w:rsid w:val="0027422E"/>
    <w:rsid w:val="0027439B"/>
    <w:rsid w:val="002745A3"/>
    <w:rsid w:val="0027487C"/>
    <w:rsid w:val="00274BC2"/>
    <w:rsid w:val="00274FFA"/>
    <w:rsid w:val="002755C5"/>
    <w:rsid w:val="00275FB1"/>
    <w:rsid w:val="00276AA5"/>
    <w:rsid w:val="00277103"/>
    <w:rsid w:val="00277184"/>
    <w:rsid w:val="00277498"/>
    <w:rsid w:val="002776F9"/>
    <w:rsid w:val="00277993"/>
    <w:rsid w:val="00280399"/>
    <w:rsid w:val="002803CC"/>
    <w:rsid w:val="00280A62"/>
    <w:rsid w:val="00280B8C"/>
    <w:rsid w:val="00280BB2"/>
    <w:rsid w:val="002816E5"/>
    <w:rsid w:val="00281CE9"/>
    <w:rsid w:val="00281E15"/>
    <w:rsid w:val="002822FF"/>
    <w:rsid w:val="00282CB6"/>
    <w:rsid w:val="00282E78"/>
    <w:rsid w:val="00282FD4"/>
    <w:rsid w:val="002831CE"/>
    <w:rsid w:val="00283305"/>
    <w:rsid w:val="002833A2"/>
    <w:rsid w:val="002837FC"/>
    <w:rsid w:val="00284697"/>
    <w:rsid w:val="002848BB"/>
    <w:rsid w:val="00285E72"/>
    <w:rsid w:val="0028615C"/>
    <w:rsid w:val="00286C3A"/>
    <w:rsid w:val="002870A1"/>
    <w:rsid w:val="002871E9"/>
    <w:rsid w:val="00287D24"/>
    <w:rsid w:val="002903D2"/>
    <w:rsid w:val="00290A0D"/>
    <w:rsid w:val="002916D3"/>
    <w:rsid w:val="00291A4A"/>
    <w:rsid w:val="00291DC9"/>
    <w:rsid w:val="00291E6C"/>
    <w:rsid w:val="00291FA9"/>
    <w:rsid w:val="0029304E"/>
    <w:rsid w:val="002930F5"/>
    <w:rsid w:val="00293182"/>
    <w:rsid w:val="00293398"/>
    <w:rsid w:val="002933B1"/>
    <w:rsid w:val="002934BE"/>
    <w:rsid w:val="0029361E"/>
    <w:rsid w:val="00293A8B"/>
    <w:rsid w:val="00293ACA"/>
    <w:rsid w:val="002942CC"/>
    <w:rsid w:val="0029512A"/>
    <w:rsid w:val="00295506"/>
    <w:rsid w:val="00295A7B"/>
    <w:rsid w:val="00295CF0"/>
    <w:rsid w:val="00295F34"/>
    <w:rsid w:val="002970AF"/>
    <w:rsid w:val="00297170"/>
    <w:rsid w:val="002976EB"/>
    <w:rsid w:val="002977F0"/>
    <w:rsid w:val="002A00B6"/>
    <w:rsid w:val="002A06B7"/>
    <w:rsid w:val="002A0AA3"/>
    <w:rsid w:val="002A0B71"/>
    <w:rsid w:val="002A2314"/>
    <w:rsid w:val="002A2477"/>
    <w:rsid w:val="002A2C0D"/>
    <w:rsid w:val="002A3595"/>
    <w:rsid w:val="002A360A"/>
    <w:rsid w:val="002A3B42"/>
    <w:rsid w:val="002A3B4D"/>
    <w:rsid w:val="002A4BE6"/>
    <w:rsid w:val="002A5414"/>
    <w:rsid w:val="002A545E"/>
    <w:rsid w:val="002A5990"/>
    <w:rsid w:val="002A5A86"/>
    <w:rsid w:val="002A5F41"/>
    <w:rsid w:val="002A60C4"/>
    <w:rsid w:val="002A67B3"/>
    <w:rsid w:val="002A6A64"/>
    <w:rsid w:val="002A6A87"/>
    <w:rsid w:val="002A6E55"/>
    <w:rsid w:val="002A6E62"/>
    <w:rsid w:val="002A7E18"/>
    <w:rsid w:val="002B0D4E"/>
    <w:rsid w:val="002B0D9D"/>
    <w:rsid w:val="002B0F33"/>
    <w:rsid w:val="002B1B47"/>
    <w:rsid w:val="002B1B53"/>
    <w:rsid w:val="002B1E70"/>
    <w:rsid w:val="002B2878"/>
    <w:rsid w:val="002B2C50"/>
    <w:rsid w:val="002B2E97"/>
    <w:rsid w:val="002B3CAC"/>
    <w:rsid w:val="002B3F27"/>
    <w:rsid w:val="002B451E"/>
    <w:rsid w:val="002B4654"/>
    <w:rsid w:val="002B50E9"/>
    <w:rsid w:val="002B5398"/>
    <w:rsid w:val="002B557D"/>
    <w:rsid w:val="002B5976"/>
    <w:rsid w:val="002B6176"/>
    <w:rsid w:val="002B6200"/>
    <w:rsid w:val="002B62AB"/>
    <w:rsid w:val="002B6B73"/>
    <w:rsid w:val="002B6E06"/>
    <w:rsid w:val="002B7001"/>
    <w:rsid w:val="002B7EC5"/>
    <w:rsid w:val="002C0B5D"/>
    <w:rsid w:val="002C1012"/>
    <w:rsid w:val="002C10FF"/>
    <w:rsid w:val="002C148D"/>
    <w:rsid w:val="002C1713"/>
    <w:rsid w:val="002C2A95"/>
    <w:rsid w:val="002C2E58"/>
    <w:rsid w:val="002C3284"/>
    <w:rsid w:val="002C3461"/>
    <w:rsid w:val="002C3479"/>
    <w:rsid w:val="002C35CA"/>
    <w:rsid w:val="002C365A"/>
    <w:rsid w:val="002C36F6"/>
    <w:rsid w:val="002C43C8"/>
    <w:rsid w:val="002C4414"/>
    <w:rsid w:val="002C4906"/>
    <w:rsid w:val="002C57C2"/>
    <w:rsid w:val="002C58FE"/>
    <w:rsid w:val="002C6A6B"/>
    <w:rsid w:val="002C6E0C"/>
    <w:rsid w:val="002C72A6"/>
    <w:rsid w:val="002C79AB"/>
    <w:rsid w:val="002C7A07"/>
    <w:rsid w:val="002C7F79"/>
    <w:rsid w:val="002D0F1F"/>
    <w:rsid w:val="002D144A"/>
    <w:rsid w:val="002D1F7D"/>
    <w:rsid w:val="002D216C"/>
    <w:rsid w:val="002D24B6"/>
    <w:rsid w:val="002D250D"/>
    <w:rsid w:val="002D2964"/>
    <w:rsid w:val="002D2F27"/>
    <w:rsid w:val="002D463D"/>
    <w:rsid w:val="002D4BB8"/>
    <w:rsid w:val="002D51B8"/>
    <w:rsid w:val="002D59B9"/>
    <w:rsid w:val="002D59CF"/>
    <w:rsid w:val="002D6559"/>
    <w:rsid w:val="002D6842"/>
    <w:rsid w:val="002D6CDC"/>
    <w:rsid w:val="002D705D"/>
    <w:rsid w:val="002D7373"/>
    <w:rsid w:val="002D791C"/>
    <w:rsid w:val="002E0396"/>
    <w:rsid w:val="002E0CF9"/>
    <w:rsid w:val="002E102C"/>
    <w:rsid w:val="002E15FC"/>
    <w:rsid w:val="002E193B"/>
    <w:rsid w:val="002E19A3"/>
    <w:rsid w:val="002E2054"/>
    <w:rsid w:val="002E212B"/>
    <w:rsid w:val="002E28A2"/>
    <w:rsid w:val="002E2B06"/>
    <w:rsid w:val="002E30E8"/>
    <w:rsid w:val="002E3337"/>
    <w:rsid w:val="002E371F"/>
    <w:rsid w:val="002E373A"/>
    <w:rsid w:val="002E3BD8"/>
    <w:rsid w:val="002E3E3D"/>
    <w:rsid w:val="002E431E"/>
    <w:rsid w:val="002E43B6"/>
    <w:rsid w:val="002E4527"/>
    <w:rsid w:val="002E4F3C"/>
    <w:rsid w:val="002E4F7A"/>
    <w:rsid w:val="002E508A"/>
    <w:rsid w:val="002E5630"/>
    <w:rsid w:val="002E66A1"/>
    <w:rsid w:val="002E6D03"/>
    <w:rsid w:val="002E6D10"/>
    <w:rsid w:val="002E6FA3"/>
    <w:rsid w:val="002E74F4"/>
    <w:rsid w:val="002F0256"/>
    <w:rsid w:val="002F0614"/>
    <w:rsid w:val="002F0CDA"/>
    <w:rsid w:val="002F145C"/>
    <w:rsid w:val="002F151E"/>
    <w:rsid w:val="002F184E"/>
    <w:rsid w:val="002F2192"/>
    <w:rsid w:val="002F2702"/>
    <w:rsid w:val="002F2707"/>
    <w:rsid w:val="002F280B"/>
    <w:rsid w:val="002F2A9D"/>
    <w:rsid w:val="002F2F20"/>
    <w:rsid w:val="002F3876"/>
    <w:rsid w:val="002F3BC3"/>
    <w:rsid w:val="002F40E3"/>
    <w:rsid w:val="002F45B2"/>
    <w:rsid w:val="002F46E1"/>
    <w:rsid w:val="002F49A8"/>
    <w:rsid w:val="002F4BB2"/>
    <w:rsid w:val="002F558E"/>
    <w:rsid w:val="002F5B74"/>
    <w:rsid w:val="002F5CCF"/>
    <w:rsid w:val="002F5E3F"/>
    <w:rsid w:val="002F5E66"/>
    <w:rsid w:val="002F61CA"/>
    <w:rsid w:val="002F61FB"/>
    <w:rsid w:val="002F62E8"/>
    <w:rsid w:val="002F71B2"/>
    <w:rsid w:val="002F7B89"/>
    <w:rsid w:val="00300077"/>
    <w:rsid w:val="0030010D"/>
    <w:rsid w:val="00300165"/>
    <w:rsid w:val="0030024A"/>
    <w:rsid w:val="00300673"/>
    <w:rsid w:val="00300693"/>
    <w:rsid w:val="003006E9"/>
    <w:rsid w:val="00300AD0"/>
    <w:rsid w:val="00300B5E"/>
    <w:rsid w:val="00300FC5"/>
    <w:rsid w:val="00301431"/>
    <w:rsid w:val="0030161C"/>
    <w:rsid w:val="00301B5C"/>
    <w:rsid w:val="003022E9"/>
    <w:rsid w:val="00302ED1"/>
    <w:rsid w:val="00302F2E"/>
    <w:rsid w:val="00303214"/>
    <w:rsid w:val="003041FC"/>
    <w:rsid w:val="0030424F"/>
    <w:rsid w:val="00304C61"/>
    <w:rsid w:val="00304D91"/>
    <w:rsid w:val="00304F4E"/>
    <w:rsid w:val="003062CE"/>
    <w:rsid w:val="003068CD"/>
    <w:rsid w:val="003106E7"/>
    <w:rsid w:val="00310A4D"/>
    <w:rsid w:val="00311313"/>
    <w:rsid w:val="003113D8"/>
    <w:rsid w:val="00311C9D"/>
    <w:rsid w:val="003122FD"/>
    <w:rsid w:val="00312876"/>
    <w:rsid w:val="00312CF6"/>
    <w:rsid w:val="003135AF"/>
    <w:rsid w:val="0031373C"/>
    <w:rsid w:val="00313BC2"/>
    <w:rsid w:val="00313BF9"/>
    <w:rsid w:val="00313E65"/>
    <w:rsid w:val="003144CD"/>
    <w:rsid w:val="00314FD2"/>
    <w:rsid w:val="00314FDD"/>
    <w:rsid w:val="003152F1"/>
    <w:rsid w:val="003166E3"/>
    <w:rsid w:val="00316A82"/>
    <w:rsid w:val="00317302"/>
    <w:rsid w:val="00317C98"/>
    <w:rsid w:val="00317CF4"/>
    <w:rsid w:val="00317D57"/>
    <w:rsid w:val="00317D67"/>
    <w:rsid w:val="00317DA3"/>
    <w:rsid w:val="003205C7"/>
    <w:rsid w:val="0032126C"/>
    <w:rsid w:val="00321BB3"/>
    <w:rsid w:val="00321D27"/>
    <w:rsid w:val="00322070"/>
    <w:rsid w:val="00322C51"/>
    <w:rsid w:val="003234A5"/>
    <w:rsid w:val="00323F1A"/>
    <w:rsid w:val="0032453D"/>
    <w:rsid w:val="00324BA8"/>
    <w:rsid w:val="0032500C"/>
    <w:rsid w:val="00325F80"/>
    <w:rsid w:val="00326490"/>
    <w:rsid w:val="00326701"/>
    <w:rsid w:val="00326AC8"/>
    <w:rsid w:val="00326E56"/>
    <w:rsid w:val="00327812"/>
    <w:rsid w:val="00327A03"/>
    <w:rsid w:val="00327C29"/>
    <w:rsid w:val="00330CE6"/>
    <w:rsid w:val="00331ADD"/>
    <w:rsid w:val="00331E97"/>
    <w:rsid w:val="0033292D"/>
    <w:rsid w:val="00332BBC"/>
    <w:rsid w:val="00333111"/>
    <w:rsid w:val="00333644"/>
    <w:rsid w:val="00333967"/>
    <w:rsid w:val="00333AF8"/>
    <w:rsid w:val="003340A2"/>
    <w:rsid w:val="0033456C"/>
    <w:rsid w:val="0033493B"/>
    <w:rsid w:val="00334BBD"/>
    <w:rsid w:val="00334D57"/>
    <w:rsid w:val="0033504C"/>
    <w:rsid w:val="00335178"/>
    <w:rsid w:val="003351D1"/>
    <w:rsid w:val="00335355"/>
    <w:rsid w:val="003353D3"/>
    <w:rsid w:val="00335417"/>
    <w:rsid w:val="00336816"/>
    <w:rsid w:val="00336AC6"/>
    <w:rsid w:val="00336D32"/>
    <w:rsid w:val="003370D0"/>
    <w:rsid w:val="00337355"/>
    <w:rsid w:val="003374CC"/>
    <w:rsid w:val="0033778D"/>
    <w:rsid w:val="00337F47"/>
    <w:rsid w:val="003402E4"/>
    <w:rsid w:val="00340DA7"/>
    <w:rsid w:val="00340F95"/>
    <w:rsid w:val="0034147D"/>
    <w:rsid w:val="00341EE1"/>
    <w:rsid w:val="00342264"/>
    <w:rsid w:val="003423B1"/>
    <w:rsid w:val="00342ABC"/>
    <w:rsid w:val="0034316E"/>
    <w:rsid w:val="003435F9"/>
    <w:rsid w:val="003436B5"/>
    <w:rsid w:val="00343BDD"/>
    <w:rsid w:val="00344065"/>
    <w:rsid w:val="003442D4"/>
    <w:rsid w:val="00345B1D"/>
    <w:rsid w:val="00345B92"/>
    <w:rsid w:val="00346338"/>
    <w:rsid w:val="00346406"/>
    <w:rsid w:val="0034697A"/>
    <w:rsid w:val="00346FC2"/>
    <w:rsid w:val="0034759F"/>
    <w:rsid w:val="00347E60"/>
    <w:rsid w:val="00347F5C"/>
    <w:rsid w:val="00347FE0"/>
    <w:rsid w:val="0035074F"/>
    <w:rsid w:val="00350CAB"/>
    <w:rsid w:val="00350CFD"/>
    <w:rsid w:val="00350E2A"/>
    <w:rsid w:val="00350E4E"/>
    <w:rsid w:val="003511F8"/>
    <w:rsid w:val="00352802"/>
    <w:rsid w:val="00352D25"/>
    <w:rsid w:val="00352D28"/>
    <w:rsid w:val="003531ED"/>
    <w:rsid w:val="003546E3"/>
    <w:rsid w:val="00354C33"/>
    <w:rsid w:val="00354F6C"/>
    <w:rsid w:val="00355253"/>
    <w:rsid w:val="00355A06"/>
    <w:rsid w:val="003564E3"/>
    <w:rsid w:val="00356904"/>
    <w:rsid w:val="00356B64"/>
    <w:rsid w:val="00356C5F"/>
    <w:rsid w:val="0035774A"/>
    <w:rsid w:val="00357CF7"/>
    <w:rsid w:val="00357DAA"/>
    <w:rsid w:val="003604EB"/>
    <w:rsid w:val="00360578"/>
    <w:rsid w:val="003606AE"/>
    <w:rsid w:val="0036094A"/>
    <w:rsid w:val="00360B9A"/>
    <w:rsid w:val="00360E1F"/>
    <w:rsid w:val="00361631"/>
    <w:rsid w:val="0036224A"/>
    <w:rsid w:val="003628D1"/>
    <w:rsid w:val="00362DFA"/>
    <w:rsid w:val="00363E43"/>
    <w:rsid w:val="00363ED4"/>
    <w:rsid w:val="00363F19"/>
    <w:rsid w:val="00363F98"/>
    <w:rsid w:val="003642EE"/>
    <w:rsid w:val="003643B6"/>
    <w:rsid w:val="003643EA"/>
    <w:rsid w:val="003648AF"/>
    <w:rsid w:val="00364E6F"/>
    <w:rsid w:val="003650B5"/>
    <w:rsid w:val="0036511C"/>
    <w:rsid w:val="00365657"/>
    <w:rsid w:val="00365AC3"/>
    <w:rsid w:val="00365D9A"/>
    <w:rsid w:val="003662F6"/>
    <w:rsid w:val="003663ED"/>
    <w:rsid w:val="00366AEE"/>
    <w:rsid w:val="00366B72"/>
    <w:rsid w:val="00366BF1"/>
    <w:rsid w:val="00367081"/>
    <w:rsid w:val="00367F82"/>
    <w:rsid w:val="00370020"/>
    <w:rsid w:val="003705B9"/>
    <w:rsid w:val="00371045"/>
    <w:rsid w:val="0037177A"/>
    <w:rsid w:val="00371CDD"/>
    <w:rsid w:val="00371D65"/>
    <w:rsid w:val="00372140"/>
    <w:rsid w:val="00372F76"/>
    <w:rsid w:val="003730B4"/>
    <w:rsid w:val="00373696"/>
    <w:rsid w:val="0037379F"/>
    <w:rsid w:val="00373C4B"/>
    <w:rsid w:val="00373CF3"/>
    <w:rsid w:val="00373F57"/>
    <w:rsid w:val="003741EB"/>
    <w:rsid w:val="003742A1"/>
    <w:rsid w:val="00374586"/>
    <w:rsid w:val="00375366"/>
    <w:rsid w:val="003754B7"/>
    <w:rsid w:val="003754BA"/>
    <w:rsid w:val="003765AF"/>
    <w:rsid w:val="0037677C"/>
    <w:rsid w:val="003767D1"/>
    <w:rsid w:val="00376B76"/>
    <w:rsid w:val="00376DF2"/>
    <w:rsid w:val="00376E4D"/>
    <w:rsid w:val="003772BA"/>
    <w:rsid w:val="00377366"/>
    <w:rsid w:val="00377397"/>
    <w:rsid w:val="00377506"/>
    <w:rsid w:val="003775D2"/>
    <w:rsid w:val="00380E43"/>
    <w:rsid w:val="00381097"/>
    <w:rsid w:val="003818DB"/>
    <w:rsid w:val="00381922"/>
    <w:rsid w:val="00381A0D"/>
    <w:rsid w:val="00381B64"/>
    <w:rsid w:val="00381ED7"/>
    <w:rsid w:val="003836A7"/>
    <w:rsid w:val="00383A4E"/>
    <w:rsid w:val="00383C60"/>
    <w:rsid w:val="00383CEF"/>
    <w:rsid w:val="003842AA"/>
    <w:rsid w:val="00384B6F"/>
    <w:rsid w:val="00384C6C"/>
    <w:rsid w:val="00385856"/>
    <w:rsid w:val="0038593C"/>
    <w:rsid w:val="00386392"/>
    <w:rsid w:val="00386616"/>
    <w:rsid w:val="0038671C"/>
    <w:rsid w:val="00387294"/>
    <w:rsid w:val="00387735"/>
    <w:rsid w:val="0039006E"/>
    <w:rsid w:val="0039017F"/>
    <w:rsid w:val="00390A1C"/>
    <w:rsid w:val="00390B23"/>
    <w:rsid w:val="00390BBD"/>
    <w:rsid w:val="00390CEF"/>
    <w:rsid w:val="00391027"/>
    <w:rsid w:val="00391FD8"/>
    <w:rsid w:val="003922B3"/>
    <w:rsid w:val="003922BC"/>
    <w:rsid w:val="00392628"/>
    <w:rsid w:val="00392711"/>
    <w:rsid w:val="003929C2"/>
    <w:rsid w:val="00393443"/>
    <w:rsid w:val="00393482"/>
    <w:rsid w:val="00394AEE"/>
    <w:rsid w:val="003953B2"/>
    <w:rsid w:val="0039572C"/>
    <w:rsid w:val="003959AB"/>
    <w:rsid w:val="00395BF1"/>
    <w:rsid w:val="00395D79"/>
    <w:rsid w:val="00396215"/>
    <w:rsid w:val="003963ED"/>
    <w:rsid w:val="003965DE"/>
    <w:rsid w:val="003966D7"/>
    <w:rsid w:val="00397F60"/>
    <w:rsid w:val="003A06F9"/>
    <w:rsid w:val="003A0F81"/>
    <w:rsid w:val="003A1084"/>
    <w:rsid w:val="003A16FB"/>
    <w:rsid w:val="003A1A6E"/>
    <w:rsid w:val="003A1F22"/>
    <w:rsid w:val="003A2434"/>
    <w:rsid w:val="003A308A"/>
    <w:rsid w:val="003A3352"/>
    <w:rsid w:val="003A3D7E"/>
    <w:rsid w:val="003A3ED6"/>
    <w:rsid w:val="003A44E8"/>
    <w:rsid w:val="003A5596"/>
    <w:rsid w:val="003A58F1"/>
    <w:rsid w:val="003A5F1E"/>
    <w:rsid w:val="003A6B73"/>
    <w:rsid w:val="003A7008"/>
    <w:rsid w:val="003A758A"/>
    <w:rsid w:val="003A7875"/>
    <w:rsid w:val="003B05CD"/>
    <w:rsid w:val="003B092B"/>
    <w:rsid w:val="003B1127"/>
    <w:rsid w:val="003B1128"/>
    <w:rsid w:val="003B148D"/>
    <w:rsid w:val="003B1B57"/>
    <w:rsid w:val="003B1F48"/>
    <w:rsid w:val="003B1F49"/>
    <w:rsid w:val="003B2139"/>
    <w:rsid w:val="003B246B"/>
    <w:rsid w:val="003B28F7"/>
    <w:rsid w:val="003B294F"/>
    <w:rsid w:val="003B2BC1"/>
    <w:rsid w:val="003B3499"/>
    <w:rsid w:val="003B4494"/>
    <w:rsid w:val="003B44D4"/>
    <w:rsid w:val="003B4BE1"/>
    <w:rsid w:val="003B4CCA"/>
    <w:rsid w:val="003B4E0F"/>
    <w:rsid w:val="003B50BA"/>
    <w:rsid w:val="003B58C5"/>
    <w:rsid w:val="003B5CD3"/>
    <w:rsid w:val="003B6081"/>
    <w:rsid w:val="003B66F7"/>
    <w:rsid w:val="003B6C1C"/>
    <w:rsid w:val="003B6FC2"/>
    <w:rsid w:val="003B7055"/>
    <w:rsid w:val="003B7309"/>
    <w:rsid w:val="003B798B"/>
    <w:rsid w:val="003C03E2"/>
    <w:rsid w:val="003C0C98"/>
    <w:rsid w:val="003C0CD5"/>
    <w:rsid w:val="003C12D4"/>
    <w:rsid w:val="003C131F"/>
    <w:rsid w:val="003C136F"/>
    <w:rsid w:val="003C22CB"/>
    <w:rsid w:val="003C2539"/>
    <w:rsid w:val="003C2809"/>
    <w:rsid w:val="003C2BFF"/>
    <w:rsid w:val="003C2D98"/>
    <w:rsid w:val="003C2EB1"/>
    <w:rsid w:val="003C2EB7"/>
    <w:rsid w:val="003C3154"/>
    <w:rsid w:val="003C3663"/>
    <w:rsid w:val="003C377C"/>
    <w:rsid w:val="003C3BBE"/>
    <w:rsid w:val="003C3E05"/>
    <w:rsid w:val="003C40DB"/>
    <w:rsid w:val="003C482E"/>
    <w:rsid w:val="003C52B4"/>
    <w:rsid w:val="003C56B4"/>
    <w:rsid w:val="003C585A"/>
    <w:rsid w:val="003C6BE6"/>
    <w:rsid w:val="003C70DE"/>
    <w:rsid w:val="003C728D"/>
    <w:rsid w:val="003C7332"/>
    <w:rsid w:val="003C73BA"/>
    <w:rsid w:val="003C7D1D"/>
    <w:rsid w:val="003C7D70"/>
    <w:rsid w:val="003C7FCE"/>
    <w:rsid w:val="003D0D07"/>
    <w:rsid w:val="003D0FF6"/>
    <w:rsid w:val="003D1A48"/>
    <w:rsid w:val="003D2F10"/>
    <w:rsid w:val="003D31FF"/>
    <w:rsid w:val="003D3A96"/>
    <w:rsid w:val="003D3B9C"/>
    <w:rsid w:val="003D41F7"/>
    <w:rsid w:val="003D424A"/>
    <w:rsid w:val="003D431B"/>
    <w:rsid w:val="003D4A9E"/>
    <w:rsid w:val="003D4E0E"/>
    <w:rsid w:val="003D4FA2"/>
    <w:rsid w:val="003D51F9"/>
    <w:rsid w:val="003D5956"/>
    <w:rsid w:val="003D6041"/>
    <w:rsid w:val="003D61E4"/>
    <w:rsid w:val="003D6539"/>
    <w:rsid w:val="003D67E4"/>
    <w:rsid w:val="003D7546"/>
    <w:rsid w:val="003D7B61"/>
    <w:rsid w:val="003D7D47"/>
    <w:rsid w:val="003D7D53"/>
    <w:rsid w:val="003D7D5C"/>
    <w:rsid w:val="003D7E2B"/>
    <w:rsid w:val="003E091E"/>
    <w:rsid w:val="003E13AF"/>
    <w:rsid w:val="003E1446"/>
    <w:rsid w:val="003E18FD"/>
    <w:rsid w:val="003E1EC6"/>
    <w:rsid w:val="003E488E"/>
    <w:rsid w:val="003E53CF"/>
    <w:rsid w:val="003E5D05"/>
    <w:rsid w:val="003E5DC5"/>
    <w:rsid w:val="003E6024"/>
    <w:rsid w:val="003E6D36"/>
    <w:rsid w:val="003E7DDC"/>
    <w:rsid w:val="003F0004"/>
    <w:rsid w:val="003F001C"/>
    <w:rsid w:val="003F0505"/>
    <w:rsid w:val="003F07C8"/>
    <w:rsid w:val="003F08E3"/>
    <w:rsid w:val="003F142C"/>
    <w:rsid w:val="003F160C"/>
    <w:rsid w:val="003F1A25"/>
    <w:rsid w:val="003F2FFE"/>
    <w:rsid w:val="003F3897"/>
    <w:rsid w:val="003F3906"/>
    <w:rsid w:val="003F4667"/>
    <w:rsid w:val="003F5017"/>
    <w:rsid w:val="003F565F"/>
    <w:rsid w:val="003F604D"/>
    <w:rsid w:val="003F6261"/>
    <w:rsid w:val="003F6B3A"/>
    <w:rsid w:val="003F6BF0"/>
    <w:rsid w:val="003F7BA5"/>
    <w:rsid w:val="00400531"/>
    <w:rsid w:val="00400856"/>
    <w:rsid w:val="0040092C"/>
    <w:rsid w:val="00400A80"/>
    <w:rsid w:val="00400C3E"/>
    <w:rsid w:val="00400CC0"/>
    <w:rsid w:val="0040145E"/>
    <w:rsid w:val="0040183F"/>
    <w:rsid w:val="00401873"/>
    <w:rsid w:val="00401DB8"/>
    <w:rsid w:val="00402682"/>
    <w:rsid w:val="004034E8"/>
    <w:rsid w:val="004040AB"/>
    <w:rsid w:val="00404846"/>
    <w:rsid w:val="00404896"/>
    <w:rsid w:val="00404D5D"/>
    <w:rsid w:val="00404F03"/>
    <w:rsid w:val="00404F30"/>
    <w:rsid w:val="00405281"/>
    <w:rsid w:val="0040552E"/>
    <w:rsid w:val="004058A2"/>
    <w:rsid w:val="004075C8"/>
    <w:rsid w:val="004077C1"/>
    <w:rsid w:val="004079F2"/>
    <w:rsid w:val="00407DEB"/>
    <w:rsid w:val="00410080"/>
    <w:rsid w:val="00410BF9"/>
    <w:rsid w:val="00410D3D"/>
    <w:rsid w:val="00410E1B"/>
    <w:rsid w:val="004113AA"/>
    <w:rsid w:val="00411880"/>
    <w:rsid w:val="00412051"/>
    <w:rsid w:val="004120E1"/>
    <w:rsid w:val="004125A7"/>
    <w:rsid w:val="00412DD1"/>
    <w:rsid w:val="00413662"/>
    <w:rsid w:val="004137D0"/>
    <w:rsid w:val="004140CA"/>
    <w:rsid w:val="004147E0"/>
    <w:rsid w:val="00414A87"/>
    <w:rsid w:val="00414BDD"/>
    <w:rsid w:val="00414C24"/>
    <w:rsid w:val="00414C6C"/>
    <w:rsid w:val="00414F8A"/>
    <w:rsid w:val="004157EB"/>
    <w:rsid w:val="00415BC9"/>
    <w:rsid w:val="004165CA"/>
    <w:rsid w:val="00416F3D"/>
    <w:rsid w:val="00416FFB"/>
    <w:rsid w:val="00417C74"/>
    <w:rsid w:val="00417D4D"/>
    <w:rsid w:val="00420DCE"/>
    <w:rsid w:val="00420FBA"/>
    <w:rsid w:val="004211C3"/>
    <w:rsid w:val="00421456"/>
    <w:rsid w:val="00421497"/>
    <w:rsid w:val="004228BE"/>
    <w:rsid w:val="00422E7B"/>
    <w:rsid w:val="00422FBD"/>
    <w:rsid w:val="004231D3"/>
    <w:rsid w:val="00423997"/>
    <w:rsid w:val="00423B94"/>
    <w:rsid w:val="00423D88"/>
    <w:rsid w:val="00423E43"/>
    <w:rsid w:val="0042402D"/>
    <w:rsid w:val="004244BA"/>
    <w:rsid w:val="00424E88"/>
    <w:rsid w:val="00425CCD"/>
    <w:rsid w:val="00425CE0"/>
    <w:rsid w:val="00425F38"/>
    <w:rsid w:val="00426125"/>
    <w:rsid w:val="0042693E"/>
    <w:rsid w:val="00426A7A"/>
    <w:rsid w:val="004275C2"/>
    <w:rsid w:val="004277B4"/>
    <w:rsid w:val="00427B01"/>
    <w:rsid w:val="004307BF"/>
    <w:rsid w:val="00430C94"/>
    <w:rsid w:val="004314D9"/>
    <w:rsid w:val="00431A62"/>
    <w:rsid w:val="00431BAF"/>
    <w:rsid w:val="004320B5"/>
    <w:rsid w:val="0043222D"/>
    <w:rsid w:val="0043225E"/>
    <w:rsid w:val="0043233A"/>
    <w:rsid w:val="004325AC"/>
    <w:rsid w:val="004326E5"/>
    <w:rsid w:val="00432E3D"/>
    <w:rsid w:val="00433726"/>
    <w:rsid w:val="00433D2A"/>
    <w:rsid w:val="00433EF3"/>
    <w:rsid w:val="00433F51"/>
    <w:rsid w:val="0043473E"/>
    <w:rsid w:val="00434F55"/>
    <w:rsid w:val="004357F1"/>
    <w:rsid w:val="004362D9"/>
    <w:rsid w:val="00437185"/>
    <w:rsid w:val="0043748B"/>
    <w:rsid w:val="00437708"/>
    <w:rsid w:val="0043798B"/>
    <w:rsid w:val="00437A47"/>
    <w:rsid w:val="00440AB9"/>
    <w:rsid w:val="00440E6F"/>
    <w:rsid w:val="00441314"/>
    <w:rsid w:val="00441CAD"/>
    <w:rsid w:val="00441E34"/>
    <w:rsid w:val="00442293"/>
    <w:rsid w:val="00442378"/>
    <w:rsid w:val="00442A17"/>
    <w:rsid w:val="004431CB"/>
    <w:rsid w:val="00443636"/>
    <w:rsid w:val="0044364C"/>
    <w:rsid w:val="00443A33"/>
    <w:rsid w:val="00444207"/>
    <w:rsid w:val="0044487F"/>
    <w:rsid w:val="00444A14"/>
    <w:rsid w:val="00444C7A"/>
    <w:rsid w:val="00444EAC"/>
    <w:rsid w:val="00444EE6"/>
    <w:rsid w:val="00445160"/>
    <w:rsid w:val="00445480"/>
    <w:rsid w:val="004454C3"/>
    <w:rsid w:val="004462FE"/>
    <w:rsid w:val="00446316"/>
    <w:rsid w:val="0044638A"/>
    <w:rsid w:val="00446D50"/>
    <w:rsid w:val="00446FD0"/>
    <w:rsid w:val="00447199"/>
    <w:rsid w:val="004474E4"/>
    <w:rsid w:val="004475D9"/>
    <w:rsid w:val="00447717"/>
    <w:rsid w:val="0044793D"/>
    <w:rsid w:val="00450294"/>
    <w:rsid w:val="004505EA"/>
    <w:rsid w:val="0045091C"/>
    <w:rsid w:val="00450A61"/>
    <w:rsid w:val="00450E15"/>
    <w:rsid w:val="004510F9"/>
    <w:rsid w:val="004514BC"/>
    <w:rsid w:val="004519A7"/>
    <w:rsid w:val="00452512"/>
    <w:rsid w:val="004528D0"/>
    <w:rsid w:val="00453056"/>
    <w:rsid w:val="00453755"/>
    <w:rsid w:val="004538AC"/>
    <w:rsid w:val="004538E8"/>
    <w:rsid w:val="004542E6"/>
    <w:rsid w:val="00454790"/>
    <w:rsid w:val="00454B75"/>
    <w:rsid w:val="00454B8E"/>
    <w:rsid w:val="00455967"/>
    <w:rsid w:val="00455D8F"/>
    <w:rsid w:val="00455DBE"/>
    <w:rsid w:val="00455E00"/>
    <w:rsid w:val="00456103"/>
    <w:rsid w:val="004563B6"/>
    <w:rsid w:val="004566CB"/>
    <w:rsid w:val="00456F7B"/>
    <w:rsid w:val="00457977"/>
    <w:rsid w:val="00457C74"/>
    <w:rsid w:val="004600DF"/>
    <w:rsid w:val="0046046E"/>
    <w:rsid w:val="00460AE2"/>
    <w:rsid w:val="00461CC4"/>
    <w:rsid w:val="00461CCA"/>
    <w:rsid w:val="00461D28"/>
    <w:rsid w:val="0046257E"/>
    <w:rsid w:val="00462732"/>
    <w:rsid w:val="004627A0"/>
    <w:rsid w:val="004635A4"/>
    <w:rsid w:val="004636AB"/>
    <w:rsid w:val="00463731"/>
    <w:rsid w:val="0046400A"/>
    <w:rsid w:val="00464100"/>
    <w:rsid w:val="0046467C"/>
    <w:rsid w:val="004647A9"/>
    <w:rsid w:val="00464814"/>
    <w:rsid w:val="00464B10"/>
    <w:rsid w:val="00465539"/>
    <w:rsid w:val="00465597"/>
    <w:rsid w:val="00465A76"/>
    <w:rsid w:val="00465B8E"/>
    <w:rsid w:val="00467084"/>
    <w:rsid w:val="004673F0"/>
    <w:rsid w:val="00467AAE"/>
    <w:rsid w:val="00467B25"/>
    <w:rsid w:val="004701B7"/>
    <w:rsid w:val="00470BF4"/>
    <w:rsid w:val="00470CDB"/>
    <w:rsid w:val="00471773"/>
    <w:rsid w:val="004718CC"/>
    <w:rsid w:val="0047263E"/>
    <w:rsid w:val="00472F96"/>
    <w:rsid w:val="00473069"/>
    <w:rsid w:val="00473090"/>
    <w:rsid w:val="004735EB"/>
    <w:rsid w:val="0047383A"/>
    <w:rsid w:val="00473DF0"/>
    <w:rsid w:val="00474552"/>
    <w:rsid w:val="004745D1"/>
    <w:rsid w:val="00474F48"/>
    <w:rsid w:val="00475E77"/>
    <w:rsid w:val="00475F54"/>
    <w:rsid w:val="004764D4"/>
    <w:rsid w:val="004767B5"/>
    <w:rsid w:val="00477ADC"/>
    <w:rsid w:val="00477CD5"/>
    <w:rsid w:val="00480146"/>
    <w:rsid w:val="0048053F"/>
    <w:rsid w:val="004806F6"/>
    <w:rsid w:val="00480B9A"/>
    <w:rsid w:val="00481108"/>
    <w:rsid w:val="00481A5B"/>
    <w:rsid w:val="00482141"/>
    <w:rsid w:val="004828D5"/>
    <w:rsid w:val="0048379F"/>
    <w:rsid w:val="00483E20"/>
    <w:rsid w:val="00483E86"/>
    <w:rsid w:val="004843F3"/>
    <w:rsid w:val="0048456E"/>
    <w:rsid w:val="004851C7"/>
    <w:rsid w:val="00485560"/>
    <w:rsid w:val="00486AF3"/>
    <w:rsid w:val="00486E6E"/>
    <w:rsid w:val="0048785E"/>
    <w:rsid w:val="00487A26"/>
    <w:rsid w:val="00487CF9"/>
    <w:rsid w:val="0049042B"/>
    <w:rsid w:val="00490782"/>
    <w:rsid w:val="00490E83"/>
    <w:rsid w:val="0049134E"/>
    <w:rsid w:val="0049169F"/>
    <w:rsid w:val="0049177F"/>
    <w:rsid w:val="004917C9"/>
    <w:rsid w:val="00491A48"/>
    <w:rsid w:val="00491AF2"/>
    <w:rsid w:val="00492DC4"/>
    <w:rsid w:val="004938CB"/>
    <w:rsid w:val="00493E63"/>
    <w:rsid w:val="0049457D"/>
    <w:rsid w:val="00494C65"/>
    <w:rsid w:val="00495473"/>
    <w:rsid w:val="00495698"/>
    <w:rsid w:val="0049594A"/>
    <w:rsid w:val="00495AF9"/>
    <w:rsid w:val="00495C30"/>
    <w:rsid w:val="00495C44"/>
    <w:rsid w:val="00496B90"/>
    <w:rsid w:val="00497017"/>
    <w:rsid w:val="004971E3"/>
    <w:rsid w:val="004973B9"/>
    <w:rsid w:val="00497C90"/>
    <w:rsid w:val="00497E43"/>
    <w:rsid w:val="004A01F6"/>
    <w:rsid w:val="004A07E3"/>
    <w:rsid w:val="004A09EA"/>
    <w:rsid w:val="004A0B61"/>
    <w:rsid w:val="004A0DA3"/>
    <w:rsid w:val="004A0ED1"/>
    <w:rsid w:val="004A1813"/>
    <w:rsid w:val="004A206C"/>
    <w:rsid w:val="004A211F"/>
    <w:rsid w:val="004A288B"/>
    <w:rsid w:val="004A3145"/>
    <w:rsid w:val="004A356E"/>
    <w:rsid w:val="004A35AB"/>
    <w:rsid w:val="004A36B9"/>
    <w:rsid w:val="004A3702"/>
    <w:rsid w:val="004A377E"/>
    <w:rsid w:val="004A3824"/>
    <w:rsid w:val="004A3941"/>
    <w:rsid w:val="004A3C0E"/>
    <w:rsid w:val="004A3E35"/>
    <w:rsid w:val="004A3EFA"/>
    <w:rsid w:val="004A4095"/>
    <w:rsid w:val="004A421C"/>
    <w:rsid w:val="004A458E"/>
    <w:rsid w:val="004A4AF9"/>
    <w:rsid w:val="004A4F38"/>
    <w:rsid w:val="004A52FF"/>
    <w:rsid w:val="004A55DA"/>
    <w:rsid w:val="004A5607"/>
    <w:rsid w:val="004A560A"/>
    <w:rsid w:val="004A5F7C"/>
    <w:rsid w:val="004A6446"/>
    <w:rsid w:val="004A683E"/>
    <w:rsid w:val="004A701E"/>
    <w:rsid w:val="004A7272"/>
    <w:rsid w:val="004A7889"/>
    <w:rsid w:val="004B037F"/>
    <w:rsid w:val="004B068E"/>
    <w:rsid w:val="004B0959"/>
    <w:rsid w:val="004B0C82"/>
    <w:rsid w:val="004B0C91"/>
    <w:rsid w:val="004B101B"/>
    <w:rsid w:val="004B2368"/>
    <w:rsid w:val="004B23E7"/>
    <w:rsid w:val="004B296D"/>
    <w:rsid w:val="004B2B4C"/>
    <w:rsid w:val="004B306F"/>
    <w:rsid w:val="004B3450"/>
    <w:rsid w:val="004B368D"/>
    <w:rsid w:val="004B3BD9"/>
    <w:rsid w:val="004B3F68"/>
    <w:rsid w:val="004B4004"/>
    <w:rsid w:val="004B48C7"/>
    <w:rsid w:val="004B4A2C"/>
    <w:rsid w:val="004B4EB6"/>
    <w:rsid w:val="004B5479"/>
    <w:rsid w:val="004B54BB"/>
    <w:rsid w:val="004B5A59"/>
    <w:rsid w:val="004B5E99"/>
    <w:rsid w:val="004B647E"/>
    <w:rsid w:val="004B6A69"/>
    <w:rsid w:val="004B7092"/>
    <w:rsid w:val="004B771B"/>
    <w:rsid w:val="004C0D90"/>
    <w:rsid w:val="004C1E52"/>
    <w:rsid w:val="004C1E82"/>
    <w:rsid w:val="004C21AA"/>
    <w:rsid w:val="004C23EA"/>
    <w:rsid w:val="004C3186"/>
    <w:rsid w:val="004C3242"/>
    <w:rsid w:val="004C3267"/>
    <w:rsid w:val="004C3401"/>
    <w:rsid w:val="004C3552"/>
    <w:rsid w:val="004C3A39"/>
    <w:rsid w:val="004C3A8B"/>
    <w:rsid w:val="004C3AF7"/>
    <w:rsid w:val="004C3FB2"/>
    <w:rsid w:val="004C4455"/>
    <w:rsid w:val="004C4D2E"/>
    <w:rsid w:val="004C5042"/>
    <w:rsid w:val="004C5251"/>
    <w:rsid w:val="004C577D"/>
    <w:rsid w:val="004C5BD2"/>
    <w:rsid w:val="004C62AF"/>
    <w:rsid w:val="004C62C5"/>
    <w:rsid w:val="004C77F9"/>
    <w:rsid w:val="004C79AB"/>
    <w:rsid w:val="004D02BF"/>
    <w:rsid w:val="004D0399"/>
    <w:rsid w:val="004D054F"/>
    <w:rsid w:val="004D07A6"/>
    <w:rsid w:val="004D0D5C"/>
    <w:rsid w:val="004D0DEA"/>
    <w:rsid w:val="004D11A0"/>
    <w:rsid w:val="004D1423"/>
    <w:rsid w:val="004D1FAB"/>
    <w:rsid w:val="004D21D8"/>
    <w:rsid w:val="004D2B48"/>
    <w:rsid w:val="004D3296"/>
    <w:rsid w:val="004D344C"/>
    <w:rsid w:val="004D3A36"/>
    <w:rsid w:val="004D4384"/>
    <w:rsid w:val="004D5609"/>
    <w:rsid w:val="004D587E"/>
    <w:rsid w:val="004D59B6"/>
    <w:rsid w:val="004D5DB1"/>
    <w:rsid w:val="004D5E43"/>
    <w:rsid w:val="004D6711"/>
    <w:rsid w:val="004D6F05"/>
    <w:rsid w:val="004D72F8"/>
    <w:rsid w:val="004D7594"/>
    <w:rsid w:val="004D79E2"/>
    <w:rsid w:val="004D7A3D"/>
    <w:rsid w:val="004D7D7A"/>
    <w:rsid w:val="004E020D"/>
    <w:rsid w:val="004E0B2F"/>
    <w:rsid w:val="004E0DF7"/>
    <w:rsid w:val="004E1351"/>
    <w:rsid w:val="004E1A84"/>
    <w:rsid w:val="004E1C25"/>
    <w:rsid w:val="004E1DD6"/>
    <w:rsid w:val="004E22D5"/>
    <w:rsid w:val="004E3DEA"/>
    <w:rsid w:val="004E3E47"/>
    <w:rsid w:val="004E4422"/>
    <w:rsid w:val="004E4B5E"/>
    <w:rsid w:val="004E4FD9"/>
    <w:rsid w:val="004E52F2"/>
    <w:rsid w:val="004E5711"/>
    <w:rsid w:val="004E5CD5"/>
    <w:rsid w:val="004E66D3"/>
    <w:rsid w:val="004E6772"/>
    <w:rsid w:val="004E7214"/>
    <w:rsid w:val="004E750D"/>
    <w:rsid w:val="004E76EE"/>
    <w:rsid w:val="004F009C"/>
    <w:rsid w:val="004F05DF"/>
    <w:rsid w:val="004F06A5"/>
    <w:rsid w:val="004F09AC"/>
    <w:rsid w:val="004F0C95"/>
    <w:rsid w:val="004F10C4"/>
    <w:rsid w:val="004F1562"/>
    <w:rsid w:val="004F15EC"/>
    <w:rsid w:val="004F1B02"/>
    <w:rsid w:val="004F1B29"/>
    <w:rsid w:val="004F1DC9"/>
    <w:rsid w:val="004F23B4"/>
    <w:rsid w:val="004F3E7B"/>
    <w:rsid w:val="004F425D"/>
    <w:rsid w:val="004F4362"/>
    <w:rsid w:val="004F4A06"/>
    <w:rsid w:val="004F55EB"/>
    <w:rsid w:val="004F6471"/>
    <w:rsid w:val="004F6E55"/>
    <w:rsid w:val="004F6EE4"/>
    <w:rsid w:val="004F71FA"/>
    <w:rsid w:val="004F73A8"/>
    <w:rsid w:val="004F7514"/>
    <w:rsid w:val="004F7800"/>
    <w:rsid w:val="004F7868"/>
    <w:rsid w:val="004F79B3"/>
    <w:rsid w:val="004F7F26"/>
    <w:rsid w:val="005000B4"/>
    <w:rsid w:val="00500103"/>
    <w:rsid w:val="0050130B"/>
    <w:rsid w:val="005015FC"/>
    <w:rsid w:val="00501CAE"/>
    <w:rsid w:val="00502331"/>
    <w:rsid w:val="00502680"/>
    <w:rsid w:val="00502D22"/>
    <w:rsid w:val="00502D31"/>
    <w:rsid w:val="00502DF7"/>
    <w:rsid w:val="005030C1"/>
    <w:rsid w:val="00503998"/>
    <w:rsid w:val="00503B73"/>
    <w:rsid w:val="00503EA7"/>
    <w:rsid w:val="00504370"/>
    <w:rsid w:val="0050437C"/>
    <w:rsid w:val="00504665"/>
    <w:rsid w:val="005046D0"/>
    <w:rsid w:val="005046F2"/>
    <w:rsid w:val="00504996"/>
    <w:rsid w:val="00504B8A"/>
    <w:rsid w:val="00504FEA"/>
    <w:rsid w:val="005052F8"/>
    <w:rsid w:val="0050565C"/>
    <w:rsid w:val="00505B24"/>
    <w:rsid w:val="0050623B"/>
    <w:rsid w:val="00506556"/>
    <w:rsid w:val="00507137"/>
    <w:rsid w:val="005072A5"/>
    <w:rsid w:val="0050755C"/>
    <w:rsid w:val="005079CE"/>
    <w:rsid w:val="00507B01"/>
    <w:rsid w:val="00507F8E"/>
    <w:rsid w:val="0051055D"/>
    <w:rsid w:val="00511BD6"/>
    <w:rsid w:val="00511F07"/>
    <w:rsid w:val="00511FD4"/>
    <w:rsid w:val="00512600"/>
    <w:rsid w:val="0051268B"/>
    <w:rsid w:val="00512937"/>
    <w:rsid w:val="00513175"/>
    <w:rsid w:val="00513431"/>
    <w:rsid w:val="00513726"/>
    <w:rsid w:val="00513849"/>
    <w:rsid w:val="0051401B"/>
    <w:rsid w:val="005140BF"/>
    <w:rsid w:val="00514D23"/>
    <w:rsid w:val="0051506C"/>
    <w:rsid w:val="00515375"/>
    <w:rsid w:val="00515567"/>
    <w:rsid w:val="00515C64"/>
    <w:rsid w:val="00516970"/>
    <w:rsid w:val="0051709C"/>
    <w:rsid w:val="005176F2"/>
    <w:rsid w:val="005177BC"/>
    <w:rsid w:val="00520113"/>
    <w:rsid w:val="005201F0"/>
    <w:rsid w:val="00520AA7"/>
    <w:rsid w:val="00521302"/>
    <w:rsid w:val="005216C0"/>
    <w:rsid w:val="00523181"/>
    <w:rsid w:val="005239FB"/>
    <w:rsid w:val="00523A54"/>
    <w:rsid w:val="00523CE3"/>
    <w:rsid w:val="005244BB"/>
    <w:rsid w:val="00524D13"/>
    <w:rsid w:val="00525687"/>
    <w:rsid w:val="00525CB8"/>
    <w:rsid w:val="00526316"/>
    <w:rsid w:val="005263BE"/>
    <w:rsid w:val="005277EE"/>
    <w:rsid w:val="00530907"/>
    <w:rsid w:val="00530AB1"/>
    <w:rsid w:val="00531121"/>
    <w:rsid w:val="00531CFB"/>
    <w:rsid w:val="005321C8"/>
    <w:rsid w:val="00532424"/>
    <w:rsid w:val="00532D1B"/>
    <w:rsid w:val="00533022"/>
    <w:rsid w:val="00533284"/>
    <w:rsid w:val="005334A4"/>
    <w:rsid w:val="005339A2"/>
    <w:rsid w:val="005339F6"/>
    <w:rsid w:val="0053456A"/>
    <w:rsid w:val="0053468D"/>
    <w:rsid w:val="005346DF"/>
    <w:rsid w:val="005364CA"/>
    <w:rsid w:val="00536781"/>
    <w:rsid w:val="00536A3A"/>
    <w:rsid w:val="00536CD0"/>
    <w:rsid w:val="005373B7"/>
    <w:rsid w:val="00537AAE"/>
    <w:rsid w:val="005400C6"/>
    <w:rsid w:val="005403D4"/>
    <w:rsid w:val="00540B8E"/>
    <w:rsid w:val="005414D6"/>
    <w:rsid w:val="00541ACF"/>
    <w:rsid w:val="005428C3"/>
    <w:rsid w:val="00542D6F"/>
    <w:rsid w:val="00543D61"/>
    <w:rsid w:val="00544386"/>
    <w:rsid w:val="005445A9"/>
    <w:rsid w:val="005447D7"/>
    <w:rsid w:val="00544A73"/>
    <w:rsid w:val="00544ADC"/>
    <w:rsid w:val="00544CBA"/>
    <w:rsid w:val="005458E9"/>
    <w:rsid w:val="00545AFA"/>
    <w:rsid w:val="00545C37"/>
    <w:rsid w:val="00546246"/>
    <w:rsid w:val="00546445"/>
    <w:rsid w:val="00547AD4"/>
    <w:rsid w:val="00547B85"/>
    <w:rsid w:val="00547C38"/>
    <w:rsid w:val="00547D46"/>
    <w:rsid w:val="00547F15"/>
    <w:rsid w:val="005504CC"/>
    <w:rsid w:val="0055072F"/>
    <w:rsid w:val="00550A1A"/>
    <w:rsid w:val="00550DCD"/>
    <w:rsid w:val="005511C5"/>
    <w:rsid w:val="0055164B"/>
    <w:rsid w:val="005517C0"/>
    <w:rsid w:val="00551B3A"/>
    <w:rsid w:val="00552B60"/>
    <w:rsid w:val="0055303E"/>
    <w:rsid w:val="0055409D"/>
    <w:rsid w:val="0055455D"/>
    <w:rsid w:val="00554C5A"/>
    <w:rsid w:val="00554CF6"/>
    <w:rsid w:val="00555163"/>
    <w:rsid w:val="005554B9"/>
    <w:rsid w:val="005558CD"/>
    <w:rsid w:val="00555B04"/>
    <w:rsid w:val="005560A6"/>
    <w:rsid w:val="00556DBB"/>
    <w:rsid w:val="00557449"/>
    <w:rsid w:val="005574F1"/>
    <w:rsid w:val="00557697"/>
    <w:rsid w:val="00557872"/>
    <w:rsid w:val="00557F4E"/>
    <w:rsid w:val="0056027C"/>
    <w:rsid w:val="00560EE2"/>
    <w:rsid w:val="005611FB"/>
    <w:rsid w:val="005612C3"/>
    <w:rsid w:val="0056146E"/>
    <w:rsid w:val="005618BF"/>
    <w:rsid w:val="00561A23"/>
    <w:rsid w:val="005622EA"/>
    <w:rsid w:val="0056291E"/>
    <w:rsid w:val="00562EC5"/>
    <w:rsid w:val="00563081"/>
    <w:rsid w:val="005634E2"/>
    <w:rsid w:val="00563819"/>
    <w:rsid w:val="0056397A"/>
    <w:rsid w:val="0056424E"/>
    <w:rsid w:val="0056462C"/>
    <w:rsid w:val="005648BB"/>
    <w:rsid w:val="0056559E"/>
    <w:rsid w:val="00565909"/>
    <w:rsid w:val="00565E71"/>
    <w:rsid w:val="0056689D"/>
    <w:rsid w:val="005670C1"/>
    <w:rsid w:val="00567D8D"/>
    <w:rsid w:val="00567E1A"/>
    <w:rsid w:val="00570097"/>
    <w:rsid w:val="00570431"/>
    <w:rsid w:val="0057280A"/>
    <w:rsid w:val="00572989"/>
    <w:rsid w:val="00572B5C"/>
    <w:rsid w:val="00572C25"/>
    <w:rsid w:val="00573759"/>
    <w:rsid w:val="00573C75"/>
    <w:rsid w:val="00573E1D"/>
    <w:rsid w:val="005740D1"/>
    <w:rsid w:val="005744BE"/>
    <w:rsid w:val="005752CA"/>
    <w:rsid w:val="005752EF"/>
    <w:rsid w:val="00575764"/>
    <w:rsid w:val="00575D7C"/>
    <w:rsid w:val="0057679C"/>
    <w:rsid w:val="00576B18"/>
    <w:rsid w:val="00576B2B"/>
    <w:rsid w:val="00576DA8"/>
    <w:rsid w:val="00577772"/>
    <w:rsid w:val="00577AB1"/>
    <w:rsid w:val="00577B80"/>
    <w:rsid w:val="005801A6"/>
    <w:rsid w:val="0058036D"/>
    <w:rsid w:val="00580D30"/>
    <w:rsid w:val="00581853"/>
    <w:rsid w:val="00582006"/>
    <w:rsid w:val="0058252F"/>
    <w:rsid w:val="00582804"/>
    <w:rsid w:val="005828DD"/>
    <w:rsid w:val="00582C0B"/>
    <w:rsid w:val="00583041"/>
    <w:rsid w:val="00583465"/>
    <w:rsid w:val="005834E6"/>
    <w:rsid w:val="00583738"/>
    <w:rsid w:val="00583CC0"/>
    <w:rsid w:val="00583EEA"/>
    <w:rsid w:val="00585550"/>
    <w:rsid w:val="005857C6"/>
    <w:rsid w:val="00585ABF"/>
    <w:rsid w:val="00586641"/>
    <w:rsid w:val="00586702"/>
    <w:rsid w:val="00586960"/>
    <w:rsid w:val="00586C9F"/>
    <w:rsid w:val="00586E9A"/>
    <w:rsid w:val="005872CC"/>
    <w:rsid w:val="00587446"/>
    <w:rsid w:val="00587542"/>
    <w:rsid w:val="005876CC"/>
    <w:rsid w:val="00587724"/>
    <w:rsid w:val="00587C05"/>
    <w:rsid w:val="0059006B"/>
    <w:rsid w:val="005900CB"/>
    <w:rsid w:val="00590434"/>
    <w:rsid w:val="00590890"/>
    <w:rsid w:val="00590DFF"/>
    <w:rsid w:val="00590F2C"/>
    <w:rsid w:val="00591512"/>
    <w:rsid w:val="005915C6"/>
    <w:rsid w:val="00591B91"/>
    <w:rsid w:val="00591C50"/>
    <w:rsid w:val="00591F30"/>
    <w:rsid w:val="00592153"/>
    <w:rsid w:val="00592BA8"/>
    <w:rsid w:val="005939DE"/>
    <w:rsid w:val="00593D4F"/>
    <w:rsid w:val="005942D2"/>
    <w:rsid w:val="00595DBD"/>
    <w:rsid w:val="00596250"/>
    <w:rsid w:val="00596270"/>
    <w:rsid w:val="00596574"/>
    <w:rsid w:val="00596947"/>
    <w:rsid w:val="00596A01"/>
    <w:rsid w:val="00596C58"/>
    <w:rsid w:val="005970D1"/>
    <w:rsid w:val="005A0744"/>
    <w:rsid w:val="005A0864"/>
    <w:rsid w:val="005A0BC2"/>
    <w:rsid w:val="005A0BEA"/>
    <w:rsid w:val="005A2A24"/>
    <w:rsid w:val="005A2FB4"/>
    <w:rsid w:val="005A335E"/>
    <w:rsid w:val="005A34B2"/>
    <w:rsid w:val="005A3779"/>
    <w:rsid w:val="005A3A7E"/>
    <w:rsid w:val="005A4042"/>
    <w:rsid w:val="005A44C2"/>
    <w:rsid w:val="005A46C1"/>
    <w:rsid w:val="005A5527"/>
    <w:rsid w:val="005A5833"/>
    <w:rsid w:val="005A5FD8"/>
    <w:rsid w:val="005A6C53"/>
    <w:rsid w:val="005A726A"/>
    <w:rsid w:val="005A793F"/>
    <w:rsid w:val="005B011C"/>
    <w:rsid w:val="005B0499"/>
    <w:rsid w:val="005B1090"/>
    <w:rsid w:val="005B11E3"/>
    <w:rsid w:val="005B1303"/>
    <w:rsid w:val="005B1A31"/>
    <w:rsid w:val="005B1CE7"/>
    <w:rsid w:val="005B1CE9"/>
    <w:rsid w:val="005B26BC"/>
    <w:rsid w:val="005B2D91"/>
    <w:rsid w:val="005B3226"/>
    <w:rsid w:val="005B4576"/>
    <w:rsid w:val="005B4741"/>
    <w:rsid w:val="005B477F"/>
    <w:rsid w:val="005B48B4"/>
    <w:rsid w:val="005B558F"/>
    <w:rsid w:val="005B5E15"/>
    <w:rsid w:val="005B5EBC"/>
    <w:rsid w:val="005B6249"/>
    <w:rsid w:val="005B6552"/>
    <w:rsid w:val="005B69D7"/>
    <w:rsid w:val="005B6E5A"/>
    <w:rsid w:val="005B6F4E"/>
    <w:rsid w:val="005B7C5F"/>
    <w:rsid w:val="005C02EC"/>
    <w:rsid w:val="005C1371"/>
    <w:rsid w:val="005C16FE"/>
    <w:rsid w:val="005C1DC4"/>
    <w:rsid w:val="005C25D9"/>
    <w:rsid w:val="005C2E60"/>
    <w:rsid w:val="005C3AED"/>
    <w:rsid w:val="005C44AC"/>
    <w:rsid w:val="005C4805"/>
    <w:rsid w:val="005C4DAB"/>
    <w:rsid w:val="005C5520"/>
    <w:rsid w:val="005C5D22"/>
    <w:rsid w:val="005C6061"/>
    <w:rsid w:val="005C6661"/>
    <w:rsid w:val="005C6C1B"/>
    <w:rsid w:val="005C6E3B"/>
    <w:rsid w:val="005C74DC"/>
    <w:rsid w:val="005C7975"/>
    <w:rsid w:val="005C7B38"/>
    <w:rsid w:val="005C7C7E"/>
    <w:rsid w:val="005D01E0"/>
    <w:rsid w:val="005D0337"/>
    <w:rsid w:val="005D1296"/>
    <w:rsid w:val="005D15AB"/>
    <w:rsid w:val="005D16F6"/>
    <w:rsid w:val="005D19A5"/>
    <w:rsid w:val="005D1C95"/>
    <w:rsid w:val="005D1CE7"/>
    <w:rsid w:val="005D1DF4"/>
    <w:rsid w:val="005D1F7A"/>
    <w:rsid w:val="005D2487"/>
    <w:rsid w:val="005D25DF"/>
    <w:rsid w:val="005D2900"/>
    <w:rsid w:val="005D2C8F"/>
    <w:rsid w:val="005D2F96"/>
    <w:rsid w:val="005D3046"/>
    <w:rsid w:val="005D3504"/>
    <w:rsid w:val="005D37B9"/>
    <w:rsid w:val="005D37EE"/>
    <w:rsid w:val="005D3854"/>
    <w:rsid w:val="005D4486"/>
    <w:rsid w:val="005D44DC"/>
    <w:rsid w:val="005D474B"/>
    <w:rsid w:val="005D5685"/>
    <w:rsid w:val="005D5C36"/>
    <w:rsid w:val="005D5E29"/>
    <w:rsid w:val="005D5F70"/>
    <w:rsid w:val="005D679A"/>
    <w:rsid w:val="005D6C35"/>
    <w:rsid w:val="005D6DC1"/>
    <w:rsid w:val="005D6E19"/>
    <w:rsid w:val="005D792D"/>
    <w:rsid w:val="005E085C"/>
    <w:rsid w:val="005E0C57"/>
    <w:rsid w:val="005E0F09"/>
    <w:rsid w:val="005E13DF"/>
    <w:rsid w:val="005E1455"/>
    <w:rsid w:val="005E147D"/>
    <w:rsid w:val="005E172F"/>
    <w:rsid w:val="005E22C2"/>
    <w:rsid w:val="005E24B2"/>
    <w:rsid w:val="005E2B31"/>
    <w:rsid w:val="005E32C3"/>
    <w:rsid w:val="005E333C"/>
    <w:rsid w:val="005E35E4"/>
    <w:rsid w:val="005E3F51"/>
    <w:rsid w:val="005E57BB"/>
    <w:rsid w:val="005E58E3"/>
    <w:rsid w:val="005E595A"/>
    <w:rsid w:val="005E6038"/>
    <w:rsid w:val="005E61EF"/>
    <w:rsid w:val="005E6632"/>
    <w:rsid w:val="005E73D5"/>
    <w:rsid w:val="005E73E4"/>
    <w:rsid w:val="005E767B"/>
    <w:rsid w:val="005E7CF6"/>
    <w:rsid w:val="005F0017"/>
    <w:rsid w:val="005F03AC"/>
    <w:rsid w:val="005F0B30"/>
    <w:rsid w:val="005F18B7"/>
    <w:rsid w:val="005F238F"/>
    <w:rsid w:val="005F2A0B"/>
    <w:rsid w:val="005F3775"/>
    <w:rsid w:val="005F3C78"/>
    <w:rsid w:val="005F5F9E"/>
    <w:rsid w:val="005F63FB"/>
    <w:rsid w:val="005F688D"/>
    <w:rsid w:val="005F6F4C"/>
    <w:rsid w:val="005F70C2"/>
    <w:rsid w:val="005F7422"/>
    <w:rsid w:val="005F7D60"/>
    <w:rsid w:val="00600158"/>
    <w:rsid w:val="00600BE9"/>
    <w:rsid w:val="00600FCF"/>
    <w:rsid w:val="00601223"/>
    <w:rsid w:val="006014F1"/>
    <w:rsid w:val="006014F8"/>
    <w:rsid w:val="00601842"/>
    <w:rsid w:val="006025C5"/>
    <w:rsid w:val="00602F4F"/>
    <w:rsid w:val="0060370D"/>
    <w:rsid w:val="00604046"/>
    <w:rsid w:val="00605052"/>
    <w:rsid w:val="0060505E"/>
    <w:rsid w:val="00605287"/>
    <w:rsid w:val="006062DC"/>
    <w:rsid w:val="006067C7"/>
    <w:rsid w:val="006069D0"/>
    <w:rsid w:val="00606B78"/>
    <w:rsid w:val="00607097"/>
    <w:rsid w:val="0060733D"/>
    <w:rsid w:val="0060780C"/>
    <w:rsid w:val="006101ED"/>
    <w:rsid w:val="0061044E"/>
    <w:rsid w:val="0061063D"/>
    <w:rsid w:val="006116D6"/>
    <w:rsid w:val="00611C56"/>
    <w:rsid w:val="00611CB6"/>
    <w:rsid w:val="00612521"/>
    <w:rsid w:val="006134CA"/>
    <w:rsid w:val="0061357B"/>
    <w:rsid w:val="00613D65"/>
    <w:rsid w:val="00613EB2"/>
    <w:rsid w:val="00613FA6"/>
    <w:rsid w:val="00614111"/>
    <w:rsid w:val="00614A7D"/>
    <w:rsid w:val="00614D42"/>
    <w:rsid w:val="00615A71"/>
    <w:rsid w:val="00615AF7"/>
    <w:rsid w:val="00615E42"/>
    <w:rsid w:val="00615EF8"/>
    <w:rsid w:val="00616360"/>
    <w:rsid w:val="00616B39"/>
    <w:rsid w:val="00616C26"/>
    <w:rsid w:val="00616F75"/>
    <w:rsid w:val="00620353"/>
    <w:rsid w:val="006212B5"/>
    <w:rsid w:val="006216E4"/>
    <w:rsid w:val="006218F4"/>
    <w:rsid w:val="00622631"/>
    <w:rsid w:val="0062292B"/>
    <w:rsid w:val="006229CD"/>
    <w:rsid w:val="0062322F"/>
    <w:rsid w:val="00623BBC"/>
    <w:rsid w:val="00623F54"/>
    <w:rsid w:val="00624300"/>
    <w:rsid w:val="00624CD8"/>
    <w:rsid w:val="00624E73"/>
    <w:rsid w:val="00625980"/>
    <w:rsid w:val="00626001"/>
    <w:rsid w:val="00627EE9"/>
    <w:rsid w:val="0063089E"/>
    <w:rsid w:val="006308B9"/>
    <w:rsid w:val="00630B47"/>
    <w:rsid w:val="00630DD1"/>
    <w:rsid w:val="00630F96"/>
    <w:rsid w:val="006313C4"/>
    <w:rsid w:val="006315E6"/>
    <w:rsid w:val="0063166C"/>
    <w:rsid w:val="006326C4"/>
    <w:rsid w:val="00632B3F"/>
    <w:rsid w:val="00633346"/>
    <w:rsid w:val="00633500"/>
    <w:rsid w:val="006335E6"/>
    <w:rsid w:val="006336CA"/>
    <w:rsid w:val="00633707"/>
    <w:rsid w:val="006340AB"/>
    <w:rsid w:val="0063429A"/>
    <w:rsid w:val="00634C89"/>
    <w:rsid w:val="00635F3F"/>
    <w:rsid w:val="0063631C"/>
    <w:rsid w:val="006364EE"/>
    <w:rsid w:val="006369F3"/>
    <w:rsid w:val="00636E91"/>
    <w:rsid w:val="0063757B"/>
    <w:rsid w:val="006377CE"/>
    <w:rsid w:val="00637ECC"/>
    <w:rsid w:val="00637FC0"/>
    <w:rsid w:val="0064015C"/>
    <w:rsid w:val="00640F71"/>
    <w:rsid w:val="006417EE"/>
    <w:rsid w:val="00641AB1"/>
    <w:rsid w:val="00641C30"/>
    <w:rsid w:val="006426B6"/>
    <w:rsid w:val="00642A5D"/>
    <w:rsid w:val="00642B16"/>
    <w:rsid w:val="00642B2E"/>
    <w:rsid w:val="00642DED"/>
    <w:rsid w:val="006430BB"/>
    <w:rsid w:val="006431E4"/>
    <w:rsid w:val="0064356B"/>
    <w:rsid w:val="006438A8"/>
    <w:rsid w:val="00643C6A"/>
    <w:rsid w:val="00643DA6"/>
    <w:rsid w:val="00643F71"/>
    <w:rsid w:val="00644570"/>
    <w:rsid w:val="0064468D"/>
    <w:rsid w:val="00644CCF"/>
    <w:rsid w:val="006461AC"/>
    <w:rsid w:val="006461CC"/>
    <w:rsid w:val="00646272"/>
    <w:rsid w:val="00646726"/>
    <w:rsid w:val="00646863"/>
    <w:rsid w:val="00646A06"/>
    <w:rsid w:val="00650055"/>
    <w:rsid w:val="00650CC9"/>
    <w:rsid w:val="00650F90"/>
    <w:rsid w:val="00651174"/>
    <w:rsid w:val="00651580"/>
    <w:rsid w:val="00651B10"/>
    <w:rsid w:val="006526A7"/>
    <w:rsid w:val="00652F72"/>
    <w:rsid w:val="0065310A"/>
    <w:rsid w:val="006537D9"/>
    <w:rsid w:val="006539C1"/>
    <w:rsid w:val="00654337"/>
    <w:rsid w:val="00654DDC"/>
    <w:rsid w:val="006556F9"/>
    <w:rsid w:val="0065570A"/>
    <w:rsid w:val="0065587C"/>
    <w:rsid w:val="006558EB"/>
    <w:rsid w:val="00655B9D"/>
    <w:rsid w:val="00655F67"/>
    <w:rsid w:val="00656098"/>
    <w:rsid w:val="006564CC"/>
    <w:rsid w:val="00656D58"/>
    <w:rsid w:val="006575F2"/>
    <w:rsid w:val="006576D0"/>
    <w:rsid w:val="0065770C"/>
    <w:rsid w:val="00657EDD"/>
    <w:rsid w:val="00660DC8"/>
    <w:rsid w:val="00660E10"/>
    <w:rsid w:val="00660E22"/>
    <w:rsid w:val="0066135E"/>
    <w:rsid w:val="00661999"/>
    <w:rsid w:val="00661C18"/>
    <w:rsid w:val="00661EF7"/>
    <w:rsid w:val="00662390"/>
    <w:rsid w:val="006628D6"/>
    <w:rsid w:val="00662922"/>
    <w:rsid w:val="00662A9F"/>
    <w:rsid w:val="00662B17"/>
    <w:rsid w:val="006631FE"/>
    <w:rsid w:val="00663B5C"/>
    <w:rsid w:val="0066410E"/>
    <w:rsid w:val="00664A48"/>
    <w:rsid w:val="00664CAB"/>
    <w:rsid w:val="0066502A"/>
    <w:rsid w:val="00665BBB"/>
    <w:rsid w:val="00665DEF"/>
    <w:rsid w:val="0066610B"/>
    <w:rsid w:val="0066616B"/>
    <w:rsid w:val="006665AD"/>
    <w:rsid w:val="00666DA2"/>
    <w:rsid w:val="00666F39"/>
    <w:rsid w:val="00666F78"/>
    <w:rsid w:val="00667D5B"/>
    <w:rsid w:val="006704B1"/>
    <w:rsid w:val="0067138C"/>
    <w:rsid w:val="0067155B"/>
    <w:rsid w:val="00671DC4"/>
    <w:rsid w:val="00672B7C"/>
    <w:rsid w:val="00672D46"/>
    <w:rsid w:val="00673762"/>
    <w:rsid w:val="0067390B"/>
    <w:rsid w:val="00675726"/>
    <w:rsid w:val="0067579B"/>
    <w:rsid w:val="00675875"/>
    <w:rsid w:val="00675BB1"/>
    <w:rsid w:val="00675F12"/>
    <w:rsid w:val="00676096"/>
    <w:rsid w:val="006766A7"/>
    <w:rsid w:val="006768A4"/>
    <w:rsid w:val="006768C3"/>
    <w:rsid w:val="00676BC2"/>
    <w:rsid w:val="006775F1"/>
    <w:rsid w:val="00677912"/>
    <w:rsid w:val="00677F3C"/>
    <w:rsid w:val="006800C0"/>
    <w:rsid w:val="0068012E"/>
    <w:rsid w:val="00680532"/>
    <w:rsid w:val="0068079D"/>
    <w:rsid w:val="00680AB6"/>
    <w:rsid w:val="00680F31"/>
    <w:rsid w:val="00680F66"/>
    <w:rsid w:val="00680F8D"/>
    <w:rsid w:val="00680F96"/>
    <w:rsid w:val="00681124"/>
    <w:rsid w:val="006816D6"/>
    <w:rsid w:val="00682266"/>
    <w:rsid w:val="00682B8D"/>
    <w:rsid w:val="00682FA5"/>
    <w:rsid w:val="0068336C"/>
    <w:rsid w:val="00683A18"/>
    <w:rsid w:val="00683AE9"/>
    <w:rsid w:val="00683F3B"/>
    <w:rsid w:val="006847F5"/>
    <w:rsid w:val="0068490A"/>
    <w:rsid w:val="00684A84"/>
    <w:rsid w:val="00684EC2"/>
    <w:rsid w:val="00685010"/>
    <w:rsid w:val="0068643C"/>
    <w:rsid w:val="00687ED2"/>
    <w:rsid w:val="006902EA"/>
    <w:rsid w:val="0069066F"/>
    <w:rsid w:val="0069072D"/>
    <w:rsid w:val="006907A9"/>
    <w:rsid w:val="006907DE"/>
    <w:rsid w:val="006908E5"/>
    <w:rsid w:val="006909D8"/>
    <w:rsid w:val="00690E3F"/>
    <w:rsid w:val="00691436"/>
    <w:rsid w:val="006914B5"/>
    <w:rsid w:val="00691909"/>
    <w:rsid w:val="0069195F"/>
    <w:rsid w:val="00691BD3"/>
    <w:rsid w:val="006924B0"/>
    <w:rsid w:val="006925FE"/>
    <w:rsid w:val="0069284A"/>
    <w:rsid w:val="00692AA7"/>
    <w:rsid w:val="00692EB5"/>
    <w:rsid w:val="00693DF0"/>
    <w:rsid w:val="00694214"/>
    <w:rsid w:val="0069468E"/>
    <w:rsid w:val="006947B0"/>
    <w:rsid w:val="00694BC1"/>
    <w:rsid w:val="0069506D"/>
    <w:rsid w:val="006951CB"/>
    <w:rsid w:val="0069537B"/>
    <w:rsid w:val="00695898"/>
    <w:rsid w:val="00695DA8"/>
    <w:rsid w:val="00695E6C"/>
    <w:rsid w:val="0069650D"/>
    <w:rsid w:val="00697043"/>
    <w:rsid w:val="006970C3"/>
    <w:rsid w:val="00697BAC"/>
    <w:rsid w:val="00697CD3"/>
    <w:rsid w:val="00697D58"/>
    <w:rsid w:val="00697FB1"/>
    <w:rsid w:val="00697FEC"/>
    <w:rsid w:val="006A01D6"/>
    <w:rsid w:val="006A10DE"/>
    <w:rsid w:val="006A175F"/>
    <w:rsid w:val="006A17DD"/>
    <w:rsid w:val="006A194D"/>
    <w:rsid w:val="006A1E38"/>
    <w:rsid w:val="006A2059"/>
    <w:rsid w:val="006A2771"/>
    <w:rsid w:val="006A3236"/>
    <w:rsid w:val="006A37B6"/>
    <w:rsid w:val="006A3C83"/>
    <w:rsid w:val="006A44F5"/>
    <w:rsid w:val="006A523E"/>
    <w:rsid w:val="006A5C35"/>
    <w:rsid w:val="006A5C87"/>
    <w:rsid w:val="006A5ED5"/>
    <w:rsid w:val="006A6739"/>
    <w:rsid w:val="006A69F4"/>
    <w:rsid w:val="006A6AFD"/>
    <w:rsid w:val="006A6C09"/>
    <w:rsid w:val="006A6FA8"/>
    <w:rsid w:val="006A78B6"/>
    <w:rsid w:val="006A79FD"/>
    <w:rsid w:val="006B0CD8"/>
    <w:rsid w:val="006B16EC"/>
    <w:rsid w:val="006B1D23"/>
    <w:rsid w:val="006B2042"/>
    <w:rsid w:val="006B24DB"/>
    <w:rsid w:val="006B271D"/>
    <w:rsid w:val="006B2FC4"/>
    <w:rsid w:val="006B30FB"/>
    <w:rsid w:val="006B3D21"/>
    <w:rsid w:val="006B3D44"/>
    <w:rsid w:val="006B3F6B"/>
    <w:rsid w:val="006B4537"/>
    <w:rsid w:val="006B4553"/>
    <w:rsid w:val="006B541F"/>
    <w:rsid w:val="006B5935"/>
    <w:rsid w:val="006B5C8B"/>
    <w:rsid w:val="006B5F85"/>
    <w:rsid w:val="006B6597"/>
    <w:rsid w:val="006B6929"/>
    <w:rsid w:val="006B6B9E"/>
    <w:rsid w:val="006B709B"/>
    <w:rsid w:val="006B7822"/>
    <w:rsid w:val="006C0185"/>
    <w:rsid w:val="006C0760"/>
    <w:rsid w:val="006C1154"/>
    <w:rsid w:val="006C13A2"/>
    <w:rsid w:val="006C1A83"/>
    <w:rsid w:val="006C1EFB"/>
    <w:rsid w:val="006C2037"/>
    <w:rsid w:val="006C2507"/>
    <w:rsid w:val="006C2A01"/>
    <w:rsid w:val="006C2D0E"/>
    <w:rsid w:val="006C2F29"/>
    <w:rsid w:val="006C358A"/>
    <w:rsid w:val="006C3659"/>
    <w:rsid w:val="006C3830"/>
    <w:rsid w:val="006C43D9"/>
    <w:rsid w:val="006C5244"/>
    <w:rsid w:val="006C54AF"/>
    <w:rsid w:val="006C5C73"/>
    <w:rsid w:val="006C5D33"/>
    <w:rsid w:val="006C5D57"/>
    <w:rsid w:val="006C5D5E"/>
    <w:rsid w:val="006C7D09"/>
    <w:rsid w:val="006C7F6E"/>
    <w:rsid w:val="006D0193"/>
    <w:rsid w:val="006D0286"/>
    <w:rsid w:val="006D0392"/>
    <w:rsid w:val="006D0A4D"/>
    <w:rsid w:val="006D0B21"/>
    <w:rsid w:val="006D1877"/>
    <w:rsid w:val="006D1AC9"/>
    <w:rsid w:val="006D1E5F"/>
    <w:rsid w:val="006D1E68"/>
    <w:rsid w:val="006D24D6"/>
    <w:rsid w:val="006D2779"/>
    <w:rsid w:val="006D372D"/>
    <w:rsid w:val="006D3983"/>
    <w:rsid w:val="006D3BF3"/>
    <w:rsid w:val="006D3F9D"/>
    <w:rsid w:val="006D40ED"/>
    <w:rsid w:val="006D45B5"/>
    <w:rsid w:val="006D4814"/>
    <w:rsid w:val="006D4A86"/>
    <w:rsid w:val="006D4E29"/>
    <w:rsid w:val="006D4E54"/>
    <w:rsid w:val="006D50EE"/>
    <w:rsid w:val="006D5327"/>
    <w:rsid w:val="006D563E"/>
    <w:rsid w:val="006D571F"/>
    <w:rsid w:val="006D5A7C"/>
    <w:rsid w:val="006D5E60"/>
    <w:rsid w:val="006D6062"/>
    <w:rsid w:val="006D6227"/>
    <w:rsid w:val="006D6406"/>
    <w:rsid w:val="006D7A83"/>
    <w:rsid w:val="006D7CA7"/>
    <w:rsid w:val="006D7E57"/>
    <w:rsid w:val="006E0181"/>
    <w:rsid w:val="006E0305"/>
    <w:rsid w:val="006E05AD"/>
    <w:rsid w:val="006E0978"/>
    <w:rsid w:val="006E1047"/>
    <w:rsid w:val="006E11D7"/>
    <w:rsid w:val="006E12A0"/>
    <w:rsid w:val="006E234C"/>
    <w:rsid w:val="006E2442"/>
    <w:rsid w:val="006E3199"/>
    <w:rsid w:val="006E366B"/>
    <w:rsid w:val="006E3ABC"/>
    <w:rsid w:val="006E3B8E"/>
    <w:rsid w:val="006E3D40"/>
    <w:rsid w:val="006E47EB"/>
    <w:rsid w:val="006E4D86"/>
    <w:rsid w:val="006E537B"/>
    <w:rsid w:val="006E588B"/>
    <w:rsid w:val="006E66CD"/>
    <w:rsid w:val="006E6A97"/>
    <w:rsid w:val="006E6DA6"/>
    <w:rsid w:val="006E7674"/>
    <w:rsid w:val="006E7A75"/>
    <w:rsid w:val="006F04A3"/>
    <w:rsid w:val="006F0976"/>
    <w:rsid w:val="006F1307"/>
    <w:rsid w:val="006F15FC"/>
    <w:rsid w:val="006F1773"/>
    <w:rsid w:val="006F1ABA"/>
    <w:rsid w:val="006F2115"/>
    <w:rsid w:val="006F2777"/>
    <w:rsid w:val="006F2816"/>
    <w:rsid w:val="006F28B1"/>
    <w:rsid w:val="006F29C2"/>
    <w:rsid w:val="006F32E4"/>
    <w:rsid w:val="006F32FE"/>
    <w:rsid w:val="006F38F0"/>
    <w:rsid w:val="006F413B"/>
    <w:rsid w:val="006F4167"/>
    <w:rsid w:val="006F4228"/>
    <w:rsid w:val="006F47EC"/>
    <w:rsid w:val="006F4D85"/>
    <w:rsid w:val="006F5363"/>
    <w:rsid w:val="006F5C72"/>
    <w:rsid w:val="006F6C63"/>
    <w:rsid w:val="006F71F6"/>
    <w:rsid w:val="006F7773"/>
    <w:rsid w:val="006F7F85"/>
    <w:rsid w:val="007007DA"/>
    <w:rsid w:val="0070092B"/>
    <w:rsid w:val="00700C0E"/>
    <w:rsid w:val="0070156A"/>
    <w:rsid w:val="00701B21"/>
    <w:rsid w:val="00702C9C"/>
    <w:rsid w:val="00702CC5"/>
    <w:rsid w:val="00703278"/>
    <w:rsid w:val="007032C4"/>
    <w:rsid w:val="0070350B"/>
    <w:rsid w:val="00703646"/>
    <w:rsid w:val="0070377B"/>
    <w:rsid w:val="00703BEA"/>
    <w:rsid w:val="00704D16"/>
    <w:rsid w:val="00705109"/>
    <w:rsid w:val="0070555D"/>
    <w:rsid w:val="00705A63"/>
    <w:rsid w:val="00705DAD"/>
    <w:rsid w:val="007060C9"/>
    <w:rsid w:val="00706729"/>
    <w:rsid w:val="00706766"/>
    <w:rsid w:val="00706F30"/>
    <w:rsid w:val="00707698"/>
    <w:rsid w:val="00707A0D"/>
    <w:rsid w:val="00707CAE"/>
    <w:rsid w:val="00710002"/>
    <w:rsid w:val="007101F7"/>
    <w:rsid w:val="007107CE"/>
    <w:rsid w:val="00711F88"/>
    <w:rsid w:val="007121D8"/>
    <w:rsid w:val="007121EE"/>
    <w:rsid w:val="0071257F"/>
    <w:rsid w:val="00714A21"/>
    <w:rsid w:val="00715540"/>
    <w:rsid w:val="0071558F"/>
    <w:rsid w:val="00715B32"/>
    <w:rsid w:val="00715E82"/>
    <w:rsid w:val="00715F3B"/>
    <w:rsid w:val="007167EC"/>
    <w:rsid w:val="0071686C"/>
    <w:rsid w:val="00716A2F"/>
    <w:rsid w:val="00716BED"/>
    <w:rsid w:val="00716C95"/>
    <w:rsid w:val="00716EAE"/>
    <w:rsid w:val="00716ECB"/>
    <w:rsid w:val="0072030F"/>
    <w:rsid w:val="0072031B"/>
    <w:rsid w:val="007206F8"/>
    <w:rsid w:val="00720ADA"/>
    <w:rsid w:val="00721CB6"/>
    <w:rsid w:val="0072244A"/>
    <w:rsid w:val="00722D06"/>
    <w:rsid w:val="0072377B"/>
    <w:rsid w:val="00724611"/>
    <w:rsid w:val="007247B9"/>
    <w:rsid w:val="0072482B"/>
    <w:rsid w:val="007249AE"/>
    <w:rsid w:val="007250EF"/>
    <w:rsid w:val="00725869"/>
    <w:rsid w:val="00725C55"/>
    <w:rsid w:val="0072616E"/>
    <w:rsid w:val="007261F7"/>
    <w:rsid w:val="00726449"/>
    <w:rsid w:val="00726957"/>
    <w:rsid w:val="0072729C"/>
    <w:rsid w:val="00727660"/>
    <w:rsid w:val="00727D85"/>
    <w:rsid w:val="00730723"/>
    <w:rsid w:val="00730944"/>
    <w:rsid w:val="00730997"/>
    <w:rsid w:val="00731F6A"/>
    <w:rsid w:val="00732625"/>
    <w:rsid w:val="00732AA9"/>
    <w:rsid w:val="00732B64"/>
    <w:rsid w:val="00733136"/>
    <w:rsid w:val="007331EB"/>
    <w:rsid w:val="00734196"/>
    <w:rsid w:val="00734390"/>
    <w:rsid w:val="007346C7"/>
    <w:rsid w:val="007348BD"/>
    <w:rsid w:val="00734A20"/>
    <w:rsid w:val="00734F31"/>
    <w:rsid w:val="00735342"/>
    <w:rsid w:val="007353AE"/>
    <w:rsid w:val="00735752"/>
    <w:rsid w:val="00735886"/>
    <w:rsid w:val="00735A3E"/>
    <w:rsid w:val="00735F21"/>
    <w:rsid w:val="00735F91"/>
    <w:rsid w:val="00736041"/>
    <w:rsid w:val="007365A5"/>
    <w:rsid w:val="00736681"/>
    <w:rsid w:val="00736E02"/>
    <w:rsid w:val="007373A1"/>
    <w:rsid w:val="007376E1"/>
    <w:rsid w:val="00737E44"/>
    <w:rsid w:val="007408C7"/>
    <w:rsid w:val="00741159"/>
    <w:rsid w:val="0074168A"/>
    <w:rsid w:val="00741C10"/>
    <w:rsid w:val="007420C0"/>
    <w:rsid w:val="007425B9"/>
    <w:rsid w:val="007430E4"/>
    <w:rsid w:val="00743752"/>
    <w:rsid w:val="00744A64"/>
    <w:rsid w:val="00744CF8"/>
    <w:rsid w:val="0074597C"/>
    <w:rsid w:val="00745C5D"/>
    <w:rsid w:val="007461CE"/>
    <w:rsid w:val="007465DA"/>
    <w:rsid w:val="00750706"/>
    <w:rsid w:val="00750CB0"/>
    <w:rsid w:val="00750D0C"/>
    <w:rsid w:val="00751DCC"/>
    <w:rsid w:val="00751FD3"/>
    <w:rsid w:val="00752624"/>
    <w:rsid w:val="00752C7F"/>
    <w:rsid w:val="007533B4"/>
    <w:rsid w:val="00753496"/>
    <w:rsid w:val="00753B3D"/>
    <w:rsid w:val="00753F56"/>
    <w:rsid w:val="007543DF"/>
    <w:rsid w:val="007544DA"/>
    <w:rsid w:val="007551D3"/>
    <w:rsid w:val="0075567D"/>
    <w:rsid w:val="00755D3B"/>
    <w:rsid w:val="00755E43"/>
    <w:rsid w:val="00756064"/>
    <w:rsid w:val="0075659D"/>
    <w:rsid w:val="00756691"/>
    <w:rsid w:val="007567E2"/>
    <w:rsid w:val="00756CA3"/>
    <w:rsid w:val="007570AB"/>
    <w:rsid w:val="00757253"/>
    <w:rsid w:val="007573D1"/>
    <w:rsid w:val="00757903"/>
    <w:rsid w:val="00760439"/>
    <w:rsid w:val="00761164"/>
    <w:rsid w:val="007612DE"/>
    <w:rsid w:val="0076171B"/>
    <w:rsid w:val="00762FC9"/>
    <w:rsid w:val="007630C0"/>
    <w:rsid w:val="00763156"/>
    <w:rsid w:val="00763C6F"/>
    <w:rsid w:val="00763F24"/>
    <w:rsid w:val="007641AB"/>
    <w:rsid w:val="00765A09"/>
    <w:rsid w:val="00765F4C"/>
    <w:rsid w:val="007660F9"/>
    <w:rsid w:val="007662B9"/>
    <w:rsid w:val="00766AC8"/>
    <w:rsid w:val="0076713E"/>
    <w:rsid w:val="007676CA"/>
    <w:rsid w:val="0076783F"/>
    <w:rsid w:val="007678D5"/>
    <w:rsid w:val="00767E22"/>
    <w:rsid w:val="00767EF2"/>
    <w:rsid w:val="00770578"/>
    <w:rsid w:val="00770DC5"/>
    <w:rsid w:val="007718FA"/>
    <w:rsid w:val="00772735"/>
    <w:rsid w:val="00772E77"/>
    <w:rsid w:val="00772F90"/>
    <w:rsid w:val="0077341B"/>
    <w:rsid w:val="00773649"/>
    <w:rsid w:val="00773A23"/>
    <w:rsid w:val="00773C76"/>
    <w:rsid w:val="007741E3"/>
    <w:rsid w:val="0077464D"/>
    <w:rsid w:val="0077468C"/>
    <w:rsid w:val="00774888"/>
    <w:rsid w:val="00775027"/>
    <w:rsid w:val="00775255"/>
    <w:rsid w:val="00775DFE"/>
    <w:rsid w:val="00776598"/>
    <w:rsid w:val="007767A4"/>
    <w:rsid w:val="0077703C"/>
    <w:rsid w:val="007801A4"/>
    <w:rsid w:val="007808C0"/>
    <w:rsid w:val="00781035"/>
    <w:rsid w:val="00781DF1"/>
    <w:rsid w:val="00782DBE"/>
    <w:rsid w:val="00782EAB"/>
    <w:rsid w:val="00783242"/>
    <w:rsid w:val="00783AD7"/>
    <w:rsid w:val="00783EA0"/>
    <w:rsid w:val="00784B41"/>
    <w:rsid w:val="00784D52"/>
    <w:rsid w:val="00784E13"/>
    <w:rsid w:val="007853D3"/>
    <w:rsid w:val="0078585A"/>
    <w:rsid w:val="00785E7C"/>
    <w:rsid w:val="00785F5D"/>
    <w:rsid w:val="00785FDD"/>
    <w:rsid w:val="007867DE"/>
    <w:rsid w:val="00786C57"/>
    <w:rsid w:val="00786E4B"/>
    <w:rsid w:val="00787034"/>
    <w:rsid w:val="007872F5"/>
    <w:rsid w:val="00790283"/>
    <w:rsid w:val="0079047B"/>
    <w:rsid w:val="007911AF"/>
    <w:rsid w:val="00791E8A"/>
    <w:rsid w:val="007923A9"/>
    <w:rsid w:val="00792472"/>
    <w:rsid w:val="00792948"/>
    <w:rsid w:val="00793013"/>
    <w:rsid w:val="007936D0"/>
    <w:rsid w:val="00793D53"/>
    <w:rsid w:val="0079411E"/>
    <w:rsid w:val="0079480C"/>
    <w:rsid w:val="00794A83"/>
    <w:rsid w:val="00795B5D"/>
    <w:rsid w:val="007960F3"/>
    <w:rsid w:val="00796E84"/>
    <w:rsid w:val="00796F12"/>
    <w:rsid w:val="00797BEE"/>
    <w:rsid w:val="007A0606"/>
    <w:rsid w:val="007A0A0E"/>
    <w:rsid w:val="007A0A37"/>
    <w:rsid w:val="007A0C4B"/>
    <w:rsid w:val="007A0ECD"/>
    <w:rsid w:val="007A10A0"/>
    <w:rsid w:val="007A1BDD"/>
    <w:rsid w:val="007A1DFF"/>
    <w:rsid w:val="007A27AF"/>
    <w:rsid w:val="007A320C"/>
    <w:rsid w:val="007A3A75"/>
    <w:rsid w:val="007A3ADE"/>
    <w:rsid w:val="007A3C26"/>
    <w:rsid w:val="007A3D23"/>
    <w:rsid w:val="007A3DE3"/>
    <w:rsid w:val="007A42B7"/>
    <w:rsid w:val="007A4E0F"/>
    <w:rsid w:val="007A5201"/>
    <w:rsid w:val="007A5733"/>
    <w:rsid w:val="007A5774"/>
    <w:rsid w:val="007A57E4"/>
    <w:rsid w:val="007A5A9D"/>
    <w:rsid w:val="007A639B"/>
    <w:rsid w:val="007A69AF"/>
    <w:rsid w:val="007A6E53"/>
    <w:rsid w:val="007A73CF"/>
    <w:rsid w:val="007A7979"/>
    <w:rsid w:val="007A7B09"/>
    <w:rsid w:val="007B0203"/>
    <w:rsid w:val="007B0340"/>
    <w:rsid w:val="007B1150"/>
    <w:rsid w:val="007B196E"/>
    <w:rsid w:val="007B19D7"/>
    <w:rsid w:val="007B1A27"/>
    <w:rsid w:val="007B1C21"/>
    <w:rsid w:val="007B1FC5"/>
    <w:rsid w:val="007B22AF"/>
    <w:rsid w:val="007B24B8"/>
    <w:rsid w:val="007B280E"/>
    <w:rsid w:val="007B284A"/>
    <w:rsid w:val="007B2F29"/>
    <w:rsid w:val="007B2FCE"/>
    <w:rsid w:val="007B3019"/>
    <w:rsid w:val="007B3286"/>
    <w:rsid w:val="007B34E9"/>
    <w:rsid w:val="007B4A03"/>
    <w:rsid w:val="007B5143"/>
    <w:rsid w:val="007B57E5"/>
    <w:rsid w:val="007B5DF2"/>
    <w:rsid w:val="007B7120"/>
    <w:rsid w:val="007B7390"/>
    <w:rsid w:val="007B73F0"/>
    <w:rsid w:val="007B75A6"/>
    <w:rsid w:val="007B7868"/>
    <w:rsid w:val="007B7FC9"/>
    <w:rsid w:val="007C1256"/>
    <w:rsid w:val="007C1355"/>
    <w:rsid w:val="007C1958"/>
    <w:rsid w:val="007C1C61"/>
    <w:rsid w:val="007C286A"/>
    <w:rsid w:val="007C2BA0"/>
    <w:rsid w:val="007C300B"/>
    <w:rsid w:val="007C34C0"/>
    <w:rsid w:val="007C34FD"/>
    <w:rsid w:val="007C39C1"/>
    <w:rsid w:val="007C3DF2"/>
    <w:rsid w:val="007C40EB"/>
    <w:rsid w:val="007C4310"/>
    <w:rsid w:val="007C4894"/>
    <w:rsid w:val="007C4E4A"/>
    <w:rsid w:val="007C522E"/>
    <w:rsid w:val="007C57B2"/>
    <w:rsid w:val="007C57B8"/>
    <w:rsid w:val="007C59F8"/>
    <w:rsid w:val="007C5C55"/>
    <w:rsid w:val="007C5E6A"/>
    <w:rsid w:val="007C6897"/>
    <w:rsid w:val="007C6B05"/>
    <w:rsid w:val="007C7C8C"/>
    <w:rsid w:val="007D09C1"/>
    <w:rsid w:val="007D17FF"/>
    <w:rsid w:val="007D25CB"/>
    <w:rsid w:val="007D29BA"/>
    <w:rsid w:val="007D2F81"/>
    <w:rsid w:val="007D31C4"/>
    <w:rsid w:val="007D3428"/>
    <w:rsid w:val="007D36B0"/>
    <w:rsid w:val="007D3B74"/>
    <w:rsid w:val="007D412B"/>
    <w:rsid w:val="007D50BB"/>
    <w:rsid w:val="007D5105"/>
    <w:rsid w:val="007D64E4"/>
    <w:rsid w:val="007D708A"/>
    <w:rsid w:val="007D7278"/>
    <w:rsid w:val="007D793B"/>
    <w:rsid w:val="007D7B06"/>
    <w:rsid w:val="007E01E9"/>
    <w:rsid w:val="007E035B"/>
    <w:rsid w:val="007E04DF"/>
    <w:rsid w:val="007E0A62"/>
    <w:rsid w:val="007E1864"/>
    <w:rsid w:val="007E1F34"/>
    <w:rsid w:val="007E23F3"/>
    <w:rsid w:val="007E2850"/>
    <w:rsid w:val="007E2B31"/>
    <w:rsid w:val="007E2C17"/>
    <w:rsid w:val="007E2DFA"/>
    <w:rsid w:val="007E32A1"/>
    <w:rsid w:val="007E3706"/>
    <w:rsid w:val="007E3D90"/>
    <w:rsid w:val="007E40A6"/>
    <w:rsid w:val="007E4927"/>
    <w:rsid w:val="007E4AA4"/>
    <w:rsid w:val="007E4C4E"/>
    <w:rsid w:val="007E5471"/>
    <w:rsid w:val="007E54F8"/>
    <w:rsid w:val="007E5A35"/>
    <w:rsid w:val="007E6409"/>
    <w:rsid w:val="007E6D65"/>
    <w:rsid w:val="007E7700"/>
    <w:rsid w:val="007E7704"/>
    <w:rsid w:val="007F03C9"/>
    <w:rsid w:val="007F0484"/>
    <w:rsid w:val="007F0878"/>
    <w:rsid w:val="007F19F6"/>
    <w:rsid w:val="007F2878"/>
    <w:rsid w:val="007F2D04"/>
    <w:rsid w:val="007F2E53"/>
    <w:rsid w:val="007F2FD9"/>
    <w:rsid w:val="007F32AE"/>
    <w:rsid w:val="007F3315"/>
    <w:rsid w:val="007F3975"/>
    <w:rsid w:val="007F4125"/>
    <w:rsid w:val="007F41F0"/>
    <w:rsid w:val="007F4586"/>
    <w:rsid w:val="007F4730"/>
    <w:rsid w:val="007F48E5"/>
    <w:rsid w:val="007F4933"/>
    <w:rsid w:val="007F5822"/>
    <w:rsid w:val="007F614D"/>
    <w:rsid w:val="007F6225"/>
    <w:rsid w:val="007F6B10"/>
    <w:rsid w:val="007F7094"/>
    <w:rsid w:val="007F7415"/>
    <w:rsid w:val="007F7947"/>
    <w:rsid w:val="0080028D"/>
    <w:rsid w:val="008002C8"/>
    <w:rsid w:val="00800BC9"/>
    <w:rsid w:val="00800BDA"/>
    <w:rsid w:val="00800CDB"/>
    <w:rsid w:val="00801234"/>
    <w:rsid w:val="0080148D"/>
    <w:rsid w:val="00801796"/>
    <w:rsid w:val="008019AF"/>
    <w:rsid w:val="00801E74"/>
    <w:rsid w:val="00802971"/>
    <w:rsid w:val="00802B24"/>
    <w:rsid w:val="00802D7A"/>
    <w:rsid w:val="00802E72"/>
    <w:rsid w:val="008034DB"/>
    <w:rsid w:val="0080485E"/>
    <w:rsid w:val="008049C7"/>
    <w:rsid w:val="00804CE1"/>
    <w:rsid w:val="0080501F"/>
    <w:rsid w:val="008060C9"/>
    <w:rsid w:val="008061CE"/>
    <w:rsid w:val="00806AF6"/>
    <w:rsid w:val="00806B83"/>
    <w:rsid w:val="00810312"/>
    <w:rsid w:val="00810710"/>
    <w:rsid w:val="00810A88"/>
    <w:rsid w:val="00810BFC"/>
    <w:rsid w:val="008116C3"/>
    <w:rsid w:val="008117BB"/>
    <w:rsid w:val="0081198E"/>
    <w:rsid w:val="00811A25"/>
    <w:rsid w:val="00811EF5"/>
    <w:rsid w:val="00811F94"/>
    <w:rsid w:val="00811F98"/>
    <w:rsid w:val="008136FE"/>
    <w:rsid w:val="00813DBA"/>
    <w:rsid w:val="0081407B"/>
    <w:rsid w:val="008142B4"/>
    <w:rsid w:val="008147C1"/>
    <w:rsid w:val="008147C2"/>
    <w:rsid w:val="00814A81"/>
    <w:rsid w:val="00814DBB"/>
    <w:rsid w:val="00816FBF"/>
    <w:rsid w:val="00817043"/>
    <w:rsid w:val="008170F0"/>
    <w:rsid w:val="008173B2"/>
    <w:rsid w:val="00817947"/>
    <w:rsid w:val="00820763"/>
    <w:rsid w:val="0082168C"/>
    <w:rsid w:val="008218DB"/>
    <w:rsid w:val="00822141"/>
    <w:rsid w:val="008225B1"/>
    <w:rsid w:val="00822E47"/>
    <w:rsid w:val="00823278"/>
    <w:rsid w:val="00823584"/>
    <w:rsid w:val="00823F8E"/>
    <w:rsid w:val="0082470A"/>
    <w:rsid w:val="00824765"/>
    <w:rsid w:val="008252C0"/>
    <w:rsid w:val="0082533F"/>
    <w:rsid w:val="0082541B"/>
    <w:rsid w:val="008269D0"/>
    <w:rsid w:val="00826CC0"/>
    <w:rsid w:val="00826CDD"/>
    <w:rsid w:val="00827D9B"/>
    <w:rsid w:val="00827E9C"/>
    <w:rsid w:val="00830457"/>
    <w:rsid w:val="008306C2"/>
    <w:rsid w:val="00831028"/>
    <w:rsid w:val="00831638"/>
    <w:rsid w:val="00831BFA"/>
    <w:rsid w:val="00831CDB"/>
    <w:rsid w:val="00832324"/>
    <w:rsid w:val="00833201"/>
    <w:rsid w:val="00833B2B"/>
    <w:rsid w:val="00833C92"/>
    <w:rsid w:val="008342A1"/>
    <w:rsid w:val="008342A7"/>
    <w:rsid w:val="00834897"/>
    <w:rsid w:val="008348F1"/>
    <w:rsid w:val="00834A56"/>
    <w:rsid w:val="00834DD4"/>
    <w:rsid w:val="008350B7"/>
    <w:rsid w:val="0083511B"/>
    <w:rsid w:val="00835205"/>
    <w:rsid w:val="00835337"/>
    <w:rsid w:val="00835DAB"/>
    <w:rsid w:val="00835EAB"/>
    <w:rsid w:val="00835F7B"/>
    <w:rsid w:val="0083624E"/>
    <w:rsid w:val="008362C0"/>
    <w:rsid w:val="0083632F"/>
    <w:rsid w:val="008363B3"/>
    <w:rsid w:val="0083660E"/>
    <w:rsid w:val="008367A9"/>
    <w:rsid w:val="00836D5D"/>
    <w:rsid w:val="0083707C"/>
    <w:rsid w:val="0083762B"/>
    <w:rsid w:val="00837FC2"/>
    <w:rsid w:val="00840065"/>
    <w:rsid w:val="008405A6"/>
    <w:rsid w:val="0084073E"/>
    <w:rsid w:val="00840C03"/>
    <w:rsid w:val="008410AA"/>
    <w:rsid w:val="0084121A"/>
    <w:rsid w:val="00841443"/>
    <w:rsid w:val="0084182A"/>
    <w:rsid w:val="008419F0"/>
    <w:rsid w:val="00842053"/>
    <w:rsid w:val="008420CE"/>
    <w:rsid w:val="00842555"/>
    <w:rsid w:val="00842BDB"/>
    <w:rsid w:val="00842FF3"/>
    <w:rsid w:val="008434E0"/>
    <w:rsid w:val="00843DD3"/>
    <w:rsid w:val="008440EB"/>
    <w:rsid w:val="008445BF"/>
    <w:rsid w:val="008450FF"/>
    <w:rsid w:val="0084510C"/>
    <w:rsid w:val="008464C2"/>
    <w:rsid w:val="00846771"/>
    <w:rsid w:val="00846DCD"/>
    <w:rsid w:val="00846DD6"/>
    <w:rsid w:val="0084717C"/>
    <w:rsid w:val="008473B0"/>
    <w:rsid w:val="0084766B"/>
    <w:rsid w:val="00847AA7"/>
    <w:rsid w:val="00847C61"/>
    <w:rsid w:val="008507BB"/>
    <w:rsid w:val="00850F31"/>
    <w:rsid w:val="008515C3"/>
    <w:rsid w:val="00851A38"/>
    <w:rsid w:val="00851D22"/>
    <w:rsid w:val="00851D85"/>
    <w:rsid w:val="00853419"/>
    <w:rsid w:val="00853540"/>
    <w:rsid w:val="00853643"/>
    <w:rsid w:val="00853723"/>
    <w:rsid w:val="00853732"/>
    <w:rsid w:val="00853862"/>
    <w:rsid w:val="00853AA9"/>
    <w:rsid w:val="00853F01"/>
    <w:rsid w:val="008549A7"/>
    <w:rsid w:val="00855317"/>
    <w:rsid w:val="008561F4"/>
    <w:rsid w:val="00856349"/>
    <w:rsid w:val="0085672B"/>
    <w:rsid w:val="008569BB"/>
    <w:rsid w:val="00856B75"/>
    <w:rsid w:val="008576A2"/>
    <w:rsid w:val="00857935"/>
    <w:rsid w:val="00857D48"/>
    <w:rsid w:val="00857DD7"/>
    <w:rsid w:val="00857E04"/>
    <w:rsid w:val="00857E30"/>
    <w:rsid w:val="00857F24"/>
    <w:rsid w:val="00860CCB"/>
    <w:rsid w:val="00860EE7"/>
    <w:rsid w:val="008610DF"/>
    <w:rsid w:val="008613E8"/>
    <w:rsid w:val="008618FE"/>
    <w:rsid w:val="008619F8"/>
    <w:rsid w:val="00861CD5"/>
    <w:rsid w:val="00861DEE"/>
    <w:rsid w:val="00861FC2"/>
    <w:rsid w:val="008622E3"/>
    <w:rsid w:val="00862743"/>
    <w:rsid w:val="0086293B"/>
    <w:rsid w:val="00862BA8"/>
    <w:rsid w:val="00862DCA"/>
    <w:rsid w:val="00863362"/>
    <w:rsid w:val="008636BC"/>
    <w:rsid w:val="0086385B"/>
    <w:rsid w:val="008639C9"/>
    <w:rsid w:val="00863AFE"/>
    <w:rsid w:val="00863D64"/>
    <w:rsid w:val="00864A78"/>
    <w:rsid w:val="00864C41"/>
    <w:rsid w:val="00865188"/>
    <w:rsid w:val="0086518B"/>
    <w:rsid w:val="008659A3"/>
    <w:rsid w:val="00865EC4"/>
    <w:rsid w:val="00865FD3"/>
    <w:rsid w:val="0086616C"/>
    <w:rsid w:val="00866637"/>
    <w:rsid w:val="0086664D"/>
    <w:rsid w:val="008667E4"/>
    <w:rsid w:val="0086683E"/>
    <w:rsid w:val="0086684D"/>
    <w:rsid w:val="00866E29"/>
    <w:rsid w:val="00866F3A"/>
    <w:rsid w:val="008706E9"/>
    <w:rsid w:val="008717B7"/>
    <w:rsid w:val="00871A5F"/>
    <w:rsid w:val="0087227C"/>
    <w:rsid w:val="00872547"/>
    <w:rsid w:val="0087291B"/>
    <w:rsid w:val="0087327A"/>
    <w:rsid w:val="0087382E"/>
    <w:rsid w:val="00873DC3"/>
    <w:rsid w:val="00873DEA"/>
    <w:rsid w:val="008740A3"/>
    <w:rsid w:val="00874508"/>
    <w:rsid w:val="00874B53"/>
    <w:rsid w:val="008750AC"/>
    <w:rsid w:val="0087548E"/>
    <w:rsid w:val="00875C8E"/>
    <w:rsid w:val="00875E0E"/>
    <w:rsid w:val="008761AC"/>
    <w:rsid w:val="008762B4"/>
    <w:rsid w:val="008762E3"/>
    <w:rsid w:val="0087713E"/>
    <w:rsid w:val="00877320"/>
    <w:rsid w:val="00877328"/>
    <w:rsid w:val="008773DC"/>
    <w:rsid w:val="00880329"/>
    <w:rsid w:val="0088051C"/>
    <w:rsid w:val="00880D69"/>
    <w:rsid w:val="00881545"/>
    <w:rsid w:val="00881602"/>
    <w:rsid w:val="00881825"/>
    <w:rsid w:val="00881CF6"/>
    <w:rsid w:val="0088200E"/>
    <w:rsid w:val="00883626"/>
    <w:rsid w:val="00883C22"/>
    <w:rsid w:val="00884061"/>
    <w:rsid w:val="008841F0"/>
    <w:rsid w:val="008842B0"/>
    <w:rsid w:val="00884318"/>
    <w:rsid w:val="008845D8"/>
    <w:rsid w:val="0088486E"/>
    <w:rsid w:val="0088492C"/>
    <w:rsid w:val="00884B24"/>
    <w:rsid w:val="00885106"/>
    <w:rsid w:val="0088522F"/>
    <w:rsid w:val="00885FAF"/>
    <w:rsid w:val="00886841"/>
    <w:rsid w:val="00887887"/>
    <w:rsid w:val="008905AB"/>
    <w:rsid w:val="00890961"/>
    <w:rsid w:val="00890CD9"/>
    <w:rsid w:val="008910C5"/>
    <w:rsid w:val="00891375"/>
    <w:rsid w:val="008914C8"/>
    <w:rsid w:val="00891630"/>
    <w:rsid w:val="00892686"/>
    <w:rsid w:val="0089297B"/>
    <w:rsid w:val="00892B97"/>
    <w:rsid w:val="00892EED"/>
    <w:rsid w:val="00893013"/>
    <w:rsid w:val="008930C1"/>
    <w:rsid w:val="00893147"/>
    <w:rsid w:val="008934DC"/>
    <w:rsid w:val="00893886"/>
    <w:rsid w:val="00893CE4"/>
    <w:rsid w:val="00894253"/>
    <w:rsid w:val="00894ED3"/>
    <w:rsid w:val="00895FA4"/>
    <w:rsid w:val="00896B30"/>
    <w:rsid w:val="00896BC3"/>
    <w:rsid w:val="00897F5B"/>
    <w:rsid w:val="008A069C"/>
    <w:rsid w:val="008A0F47"/>
    <w:rsid w:val="008A0F62"/>
    <w:rsid w:val="008A1607"/>
    <w:rsid w:val="008A1B44"/>
    <w:rsid w:val="008A2180"/>
    <w:rsid w:val="008A2AB5"/>
    <w:rsid w:val="008A3356"/>
    <w:rsid w:val="008A37FF"/>
    <w:rsid w:val="008A3861"/>
    <w:rsid w:val="008A3E0B"/>
    <w:rsid w:val="008A52B0"/>
    <w:rsid w:val="008A5474"/>
    <w:rsid w:val="008A56FC"/>
    <w:rsid w:val="008A5D3F"/>
    <w:rsid w:val="008A6AC7"/>
    <w:rsid w:val="008A7707"/>
    <w:rsid w:val="008A78AB"/>
    <w:rsid w:val="008B01F6"/>
    <w:rsid w:val="008B057E"/>
    <w:rsid w:val="008B05AA"/>
    <w:rsid w:val="008B08EB"/>
    <w:rsid w:val="008B10FB"/>
    <w:rsid w:val="008B1151"/>
    <w:rsid w:val="008B240D"/>
    <w:rsid w:val="008B242F"/>
    <w:rsid w:val="008B2716"/>
    <w:rsid w:val="008B272A"/>
    <w:rsid w:val="008B27C8"/>
    <w:rsid w:val="008B29DB"/>
    <w:rsid w:val="008B2DB4"/>
    <w:rsid w:val="008B317B"/>
    <w:rsid w:val="008B3191"/>
    <w:rsid w:val="008B32B3"/>
    <w:rsid w:val="008B339F"/>
    <w:rsid w:val="008B446E"/>
    <w:rsid w:val="008B5DC9"/>
    <w:rsid w:val="008B6286"/>
    <w:rsid w:val="008B6AD3"/>
    <w:rsid w:val="008B6D12"/>
    <w:rsid w:val="008B6D7F"/>
    <w:rsid w:val="008B714D"/>
    <w:rsid w:val="008B73DA"/>
    <w:rsid w:val="008B7919"/>
    <w:rsid w:val="008C017F"/>
    <w:rsid w:val="008C0422"/>
    <w:rsid w:val="008C112B"/>
    <w:rsid w:val="008C1159"/>
    <w:rsid w:val="008C1666"/>
    <w:rsid w:val="008C20F8"/>
    <w:rsid w:val="008C24FE"/>
    <w:rsid w:val="008C273A"/>
    <w:rsid w:val="008C322C"/>
    <w:rsid w:val="008C36CA"/>
    <w:rsid w:val="008C3929"/>
    <w:rsid w:val="008C40A7"/>
    <w:rsid w:val="008C4707"/>
    <w:rsid w:val="008C4B42"/>
    <w:rsid w:val="008C5A4C"/>
    <w:rsid w:val="008C5F29"/>
    <w:rsid w:val="008C638E"/>
    <w:rsid w:val="008C67B9"/>
    <w:rsid w:val="008C69AF"/>
    <w:rsid w:val="008C74E6"/>
    <w:rsid w:val="008C798C"/>
    <w:rsid w:val="008C7C6A"/>
    <w:rsid w:val="008C7D69"/>
    <w:rsid w:val="008D0551"/>
    <w:rsid w:val="008D0BEF"/>
    <w:rsid w:val="008D172F"/>
    <w:rsid w:val="008D1980"/>
    <w:rsid w:val="008D24F1"/>
    <w:rsid w:val="008D2588"/>
    <w:rsid w:val="008D2854"/>
    <w:rsid w:val="008D2B1D"/>
    <w:rsid w:val="008D2B73"/>
    <w:rsid w:val="008D2FB6"/>
    <w:rsid w:val="008D3ADD"/>
    <w:rsid w:val="008D3DB0"/>
    <w:rsid w:val="008D3FA5"/>
    <w:rsid w:val="008D41D7"/>
    <w:rsid w:val="008D45F5"/>
    <w:rsid w:val="008D4756"/>
    <w:rsid w:val="008D4A7F"/>
    <w:rsid w:val="008D4C5A"/>
    <w:rsid w:val="008D4CD9"/>
    <w:rsid w:val="008D54A8"/>
    <w:rsid w:val="008D6157"/>
    <w:rsid w:val="008D6E01"/>
    <w:rsid w:val="008D723E"/>
    <w:rsid w:val="008D7245"/>
    <w:rsid w:val="008D785B"/>
    <w:rsid w:val="008D796F"/>
    <w:rsid w:val="008E0B86"/>
    <w:rsid w:val="008E105E"/>
    <w:rsid w:val="008E20A5"/>
    <w:rsid w:val="008E2340"/>
    <w:rsid w:val="008E3162"/>
    <w:rsid w:val="008E3235"/>
    <w:rsid w:val="008E358C"/>
    <w:rsid w:val="008E3F8C"/>
    <w:rsid w:val="008E3FAD"/>
    <w:rsid w:val="008E4FEE"/>
    <w:rsid w:val="008E5386"/>
    <w:rsid w:val="008E5562"/>
    <w:rsid w:val="008E56B2"/>
    <w:rsid w:val="008E5A27"/>
    <w:rsid w:val="008E5CA5"/>
    <w:rsid w:val="008E5F71"/>
    <w:rsid w:val="008E63A0"/>
    <w:rsid w:val="008E6DB4"/>
    <w:rsid w:val="008E729C"/>
    <w:rsid w:val="008E74EF"/>
    <w:rsid w:val="008F0EC0"/>
    <w:rsid w:val="008F1100"/>
    <w:rsid w:val="008F183A"/>
    <w:rsid w:val="008F1922"/>
    <w:rsid w:val="008F1C0B"/>
    <w:rsid w:val="008F1C9C"/>
    <w:rsid w:val="008F2164"/>
    <w:rsid w:val="008F2F20"/>
    <w:rsid w:val="008F3D0A"/>
    <w:rsid w:val="008F405F"/>
    <w:rsid w:val="008F44E4"/>
    <w:rsid w:val="008F47FB"/>
    <w:rsid w:val="008F48CB"/>
    <w:rsid w:val="008F48FF"/>
    <w:rsid w:val="008F4AE9"/>
    <w:rsid w:val="008F4BBD"/>
    <w:rsid w:val="008F5CEC"/>
    <w:rsid w:val="008F5FFF"/>
    <w:rsid w:val="008F6220"/>
    <w:rsid w:val="008F6253"/>
    <w:rsid w:val="008F719E"/>
    <w:rsid w:val="008F7511"/>
    <w:rsid w:val="008F7DCD"/>
    <w:rsid w:val="008F7E20"/>
    <w:rsid w:val="009008DA"/>
    <w:rsid w:val="00900EE1"/>
    <w:rsid w:val="00901380"/>
    <w:rsid w:val="00901D5A"/>
    <w:rsid w:val="009024EC"/>
    <w:rsid w:val="009028B6"/>
    <w:rsid w:val="00902E3A"/>
    <w:rsid w:val="00902FD0"/>
    <w:rsid w:val="00903DF8"/>
    <w:rsid w:val="00903E49"/>
    <w:rsid w:val="00904AFA"/>
    <w:rsid w:val="00904CC4"/>
    <w:rsid w:val="009050E9"/>
    <w:rsid w:val="00905194"/>
    <w:rsid w:val="009053D3"/>
    <w:rsid w:val="009054A1"/>
    <w:rsid w:val="00905712"/>
    <w:rsid w:val="00905954"/>
    <w:rsid w:val="00905AC8"/>
    <w:rsid w:val="009061C0"/>
    <w:rsid w:val="009063CA"/>
    <w:rsid w:val="0090691F"/>
    <w:rsid w:val="00906C03"/>
    <w:rsid w:val="00907DBD"/>
    <w:rsid w:val="00910035"/>
    <w:rsid w:val="00910341"/>
    <w:rsid w:val="009111C3"/>
    <w:rsid w:val="00911A39"/>
    <w:rsid w:val="00912538"/>
    <w:rsid w:val="009126C4"/>
    <w:rsid w:val="0091279F"/>
    <w:rsid w:val="009127BD"/>
    <w:rsid w:val="00912B4F"/>
    <w:rsid w:val="009132CC"/>
    <w:rsid w:val="00913A98"/>
    <w:rsid w:val="00913D28"/>
    <w:rsid w:val="00913DF6"/>
    <w:rsid w:val="00914EE3"/>
    <w:rsid w:val="009164EB"/>
    <w:rsid w:val="00916644"/>
    <w:rsid w:val="00916FB6"/>
    <w:rsid w:val="00920056"/>
    <w:rsid w:val="00920167"/>
    <w:rsid w:val="009201C9"/>
    <w:rsid w:val="009204A8"/>
    <w:rsid w:val="009205E0"/>
    <w:rsid w:val="00920F6E"/>
    <w:rsid w:val="00921410"/>
    <w:rsid w:val="009219F2"/>
    <w:rsid w:val="00921C1E"/>
    <w:rsid w:val="0092211D"/>
    <w:rsid w:val="00922196"/>
    <w:rsid w:val="00922AB8"/>
    <w:rsid w:val="009232FF"/>
    <w:rsid w:val="00923355"/>
    <w:rsid w:val="00923672"/>
    <w:rsid w:val="0092373B"/>
    <w:rsid w:val="0092386B"/>
    <w:rsid w:val="00925017"/>
    <w:rsid w:val="00925388"/>
    <w:rsid w:val="00925DB6"/>
    <w:rsid w:val="0092642A"/>
    <w:rsid w:val="00926631"/>
    <w:rsid w:val="00926BF0"/>
    <w:rsid w:val="00926E75"/>
    <w:rsid w:val="0092704D"/>
    <w:rsid w:val="0092721C"/>
    <w:rsid w:val="009276B4"/>
    <w:rsid w:val="009279AB"/>
    <w:rsid w:val="00927BF4"/>
    <w:rsid w:val="00927FF8"/>
    <w:rsid w:val="00930042"/>
    <w:rsid w:val="00930A45"/>
    <w:rsid w:val="00930C5C"/>
    <w:rsid w:val="00930F9D"/>
    <w:rsid w:val="0093111F"/>
    <w:rsid w:val="009319EC"/>
    <w:rsid w:val="00932107"/>
    <w:rsid w:val="009325C0"/>
    <w:rsid w:val="00932633"/>
    <w:rsid w:val="00933689"/>
    <w:rsid w:val="00933BDD"/>
    <w:rsid w:val="00933D01"/>
    <w:rsid w:val="00935689"/>
    <w:rsid w:val="00935D4C"/>
    <w:rsid w:val="00936013"/>
    <w:rsid w:val="009360BB"/>
    <w:rsid w:val="00936666"/>
    <w:rsid w:val="009366F5"/>
    <w:rsid w:val="0093678D"/>
    <w:rsid w:val="00936C71"/>
    <w:rsid w:val="00937129"/>
    <w:rsid w:val="009373F7"/>
    <w:rsid w:val="009375D3"/>
    <w:rsid w:val="00937BB3"/>
    <w:rsid w:val="00937BB9"/>
    <w:rsid w:val="009402A1"/>
    <w:rsid w:val="00940CB3"/>
    <w:rsid w:val="00940E0D"/>
    <w:rsid w:val="009416DA"/>
    <w:rsid w:val="00941ED5"/>
    <w:rsid w:val="009424AA"/>
    <w:rsid w:val="0094337F"/>
    <w:rsid w:val="0094383B"/>
    <w:rsid w:val="00944048"/>
    <w:rsid w:val="00944133"/>
    <w:rsid w:val="00944156"/>
    <w:rsid w:val="00944A2A"/>
    <w:rsid w:val="00944A5B"/>
    <w:rsid w:val="00944A66"/>
    <w:rsid w:val="0094564E"/>
    <w:rsid w:val="009459FB"/>
    <w:rsid w:val="0094607C"/>
    <w:rsid w:val="00946D24"/>
    <w:rsid w:val="00947064"/>
    <w:rsid w:val="00947779"/>
    <w:rsid w:val="009477BE"/>
    <w:rsid w:val="00947C16"/>
    <w:rsid w:val="00950B86"/>
    <w:rsid w:val="00950D6A"/>
    <w:rsid w:val="00951630"/>
    <w:rsid w:val="0095176C"/>
    <w:rsid w:val="0095303B"/>
    <w:rsid w:val="00953082"/>
    <w:rsid w:val="00953500"/>
    <w:rsid w:val="00953924"/>
    <w:rsid w:val="00953F66"/>
    <w:rsid w:val="009540B2"/>
    <w:rsid w:val="009544CF"/>
    <w:rsid w:val="00954A1C"/>
    <w:rsid w:val="00954E9F"/>
    <w:rsid w:val="00954F53"/>
    <w:rsid w:val="009555F1"/>
    <w:rsid w:val="00955E7D"/>
    <w:rsid w:val="0095650B"/>
    <w:rsid w:val="00956859"/>
    <w:rsid w:val="00956A24"/>
    <w:rsid w:val="00956FD0"/>
    <w:rsid w:val="00957014"/>
    <w:rsid w:val="00957181"/>
    <w:rsid w:val="00957354"/>
    <w:rsid w:val="0095757D"/>
    <w:rsid w:val="009576AA"/>
    <w:rsid w:val="009577D6"/>
    <w:rsid w:val="0095793A"/>
    <w:rsid w:val="00957B92"/>
    <w:rsid w:val="009600EA"/>
    <w:rsid w:val="00960117"/>
    <w:rsid w:val="00960461"/>
    <w:rsid w:val="00960FB6"/>
    <w:rsid w:val="00961381"/>
    <w:rsid w:val="00961BAC"/>
    <w:rsid w:val="00961F44"/>
    <w:rsid w:val="00961F4A"/>
    <w:rsid w:val="00961FC8"/>
    <w:rsid w:val="00962718"/>
    <w:rsid w:val="009628ED"/>
    <w:rsid w:val="009636DF"/>
    <w:rsid w:val="00963910"/>
    <w:rsid w:val="00963C7C"/>
    <w:rsid w:val="009641EB"/>
    <w:rsid w:val="009645B4"/>
    <w:rsid w:val="00965ABC"/>
    <w:rsid w:val="00965D20"/>
    <w:rsid w:val="009663B6"/>
    <w:rsid w:val="009663C7"/>
    <w:rsid w:val="00966BC3"/>
    <w:rsid w:val="00967A7D"/>
    <w:rsid w:val="00967D4F"/>
    <w:rsid w:val="009701FB"/>
    <w:rsid w:val="00970B40"/>
    <w:rsid w:val="00970E1D"/>
    <w:rsid w:val="0097165E"/>
    <w:rsid w:val="00971725"/>
    <w:rsid w:val="00971880"/>
    <w:rsid w:val="009721EE"/>
    <w:rsid w:val="00973700"/>
    <w:rsid w:val="009737C7"/>
    <w:rsid w:val="00973E63"/>
    <w:rsid w:val="00974128"/>
    <w:rsid w:val="00974A47"/>
    <w:rsid w:val="00975262"/>
    <w:rsid w:val="009754F6"/>
    <w:rsid w:val="00975763"/>
    <w:rsid w:val="009758EA"/>
    <w:rsid w:val="00975F8A"/>
    <w:rsid w:val="00976945"/>
    <w:rsid w:val="00976A2A"/>
    <w:rsid w:val="009770CB"/>
    <w:rsid w:val="00977669"/>
    <w:rsid w:val="00977C77"/>
    <w:rsid w:val="00977EE0"/>
    <w:rsid w:val="00980286"/>
    <w:rsid w:val="0098049A"/>
    <w:rsid w:val="0098068D"/>
    <w:rsid w:val="0098092C"/>
    <w:rsid w:val="00980AC9"/>
    <w:rsid w:val="00980F0C"/>
    <w:rsid w:val="00981028"/>
    <w:rsid w:val="009812D5"/>
    <w:rsid w:val="00981BB2"/>
    <w:rsid w:val="00983141"/>
    <w:rsid w:val="0098350F"/>
    <w:rsid w:val="00983842"/>
    <w:rsid w:val="00983EC6"/>
    <w:rsid w:val="00983F50"/>
    <w:rsid w:val="0098460F"/>
    <w:rsid w:val="00984B41"/>
    <w:rsid w:val="00985038"/>
    <w:rsid w:val="00985160"/>
    <w:rsid w:val="009855B9"/>
    <w:rsid w:val="00985676"/>
    <w:rsid w:val="0098622C"/>
    <w:rsid w:val="00986DBB"/>
    <w:rsid w:val="00986EFC"/>
    <w:rsid w:val="00987355"/>
    <w:rsid w:val="00990578"/>
    <w:rsid w:val="009906BC"/>
    <w:rsid w:val="00990DCF"/>
    <w:rsid w:val="009913BD"/>
    <w:rsid w:val="0099172A"/>
    <w:rsid w:val="009918DE"/>
    <w:rsid w:val="00991E3F"/>
    <w:rsid w:val="00992948"/>
    <w:rsid w:val="00992BEE"/>
    <w:rsid w:val="00992E32"/>
    <w:rsid w:val="00993213"/>
    <w:rsid w:val="009937CA"/>
    <w:rsid w:val="00993A54"/>
    <w:rsid w:val="009940AC"/>
    <w:rsid w:val="009941CA"/>
    <w:rsid w:val="00995139"/>
    <w:rsid w:val="009951A9"/>
    <w:rsid w:val="009951C6"/>
    <w:rsid w:val="009952D9"/>
    <w:rsid w:val="0099552E"/>
    <w:rsid w:val="00995780"/>
    <w:rsid w:val="00995AC7"/>
    <w:rsid w:val="00995BFC"/>
    <w:rsid w:val="00995D5E"/>
    <w:rsid w:val="00995EF4"/>
    <w:rsid w:val="009962BE"/>
    <w:rsid w:val="009967AA"/>
    <w:rsid w:val="0099780A"/>
    <w:rsid w:val="009A05B7"/>
    <w:rsid w:val="009A0711"/>
    <w:rsid w:val="009A08FD"/>
    <w:rsid w:val="009A136B"/>
    <w:rsid w:val="009A18F2"/>
    <w:rsid w:val="009A1E0F"/>
    <w:rsid w:val="009A201E"/>
    <w:rsid w:val="009A2905"/>
    <w:rsid w:val="009A30FD"/>
    <w:rsid w:val="009A363C"/>
    <w:rsid w:val="009A3B5D"/>
    <w:rsid w:val="009A4312"/>
    <w:rsid w:val="009A4CD6"/>
    <w:rsid w:val="009A4D72"/>
    <w:rsid w:val="009A4FFC"/>
    <w:rsid w:val="009A5060"/>
    <w:rsid w:val="009A52B2"/>
    <w:rsid w:val="009A537C"/>
    <w:rsid w:val="009A589A"/>
    <w:rsid w:val="009A5AFC"/>
    <w:rsid w:val="009A6714"/>
    <w:rsid w:val="009A67D9"/>
    <w:rsid w:val="009A6E09"/>
    <w:rsid w:val="009A78E1"/>
    <w:rsid w:val="009A7A7F"/>
    <w:rsid w:val="009B0445"/>
    <w:rsid w:val="009B0A64"/>
    <w:rsid w:val="009B10C4"/>
    <w:rsid w:val="009B17B7"/>
    <w:rsid w:val="009B264E"/>
    <w:rsid w:val="009B2680"/>
    <w:rsid w:val="009B31FB"/>
    <w:rsid w:val="009B3964"/>
    <w:rsid w:val="009B3FA6"/>
    <w:rsid w:val="009B3FD2"/>
    <w:rsid w:val="009B41FB"/>
    <w:rsid w:val="009B4C74"/>
    <w:rsid w:val="009B51B6"/>
    <w:rsid w:val="009B573D"/>
    <w:rsid w:val="009B579B"/>
    <w:rsid w:val="009B6103"/>
    <w:rsid w:val="009B617A"/>
    <w:rsid w:val="009B6AB5"/>
    <w:rsid w:val="009B701F"/>
    <w:rsid w:val="009B73F3"/>
    <w:rsid w:val="009B73FC"/>
    <w:rsid w:val="009B782E"/>
    <w:rsid w:val="009B7CAA"/>
    <w:rsid w:val="009C07E6"/>
    <w:rsid w:val="009C0886"/>
    <w:rsid w:val="009C0F9C"/>
    <w:rsid w:val="009C1025"/>
    <w:rsid w:val="009C19EE"/>
    <w:rsid w:val="009C1B53"/>
    <w:rsid w:val="009C287A"/>
    <w:rsid w:val="009C28D0"/>
    <w:rsid w:val="009C2C3E"/>
    <w:rsid w:val="009C2E2B"/>
    <w:rsid w:val="009C35F2"/>
    <w:rsid w:val="009C39E3"/>
    <w:rsid w:val="009C3FB0"/>
    <w:rsid w:val="009C43E3"/>
    <w:rsid w:val="009C45F6"/>
    <w:rsid w:val="009C5198"/>
    <w:rsid w:val="009C58BE"/>
    <w:rsid w:val="009C5EB9"/>
    <w:rsid w:val="009C7301"/>
    <w:rsid w:val="009C7411"/>
    <w:rsid w:val="009C7682"/>
    <w:rsid w:val="009C7782"/>
    <w:rsid w:val="009C794F"/>
    <w:rsid w:val="009C7A99"/>
    <w:rsid w:val="009C7C2C"/>
    <w:rsid w:val="009D07BB"/>
    <w:rsid w:val="009D07DA"/>
    <w:rsid w:val="009D08D9"/>
    <w:rsid w:val="009D08DF"/>
    <w:rsid w:val="009D1226"/>
    <w:rsid w:val="009D16A4"/>
    <w:rsid w:val="009D1B28"/>
    <w:rsid w:val="009D1B55"/>
    <w:rsid w:val="009D1DDD"/>
    <w:rsid w:val="009D1ED5"/>
    <w:rsid w:val="009D1FF1"/>
    <w:rsid w:val="009D22D9"/>
    <w:rsid w:val="009D26C6"/>
    <w:rsid w:val="009D3DCA"/>
    <w:rsid w:val="009D4438"/>
    <w:rsid w:val="009D4479"/>
    <w:rsid w:val="009D4C13"/>
    <w:rsid w:val="009D4C64"/>
    <w:rsid w:val="009D507C"/>
    <w:rsid w:val="009D51F7"/>
    <w:rsid w:val="009D5507"/>
    <w:rsid w:val="009D5EE0"/>
    <w:rsid w:val="009D620D"/>
    <w:rsid w:val="009D6C64"/>
    <w:rsid w:val="009D7110"/>
    <w:rsid w:val="009D71AE"/>
    <w:rsid w:val="009D720A"/>
    <w:rsid w:val="009D7BC8"/>
    <w:rsid w:val="009E003D"/>
    <w:rsid w:val="009E01E6"/>
    <w:rsid w:val="009E1AF2"/>
    <w:rsid w:val="009E21A7"/>
    <w:rsid w:val="009E2B92"/>
    <w:rsid w:val="009E2E19"/>
    <w:rsid w:val="009E2E2B"/>
    <w:rsid w:val="009E3CB9"/>
    <w:rsid w:val="009E3EDB"/>
    <w:rsid w:val="009E4511"/>
    <w:rsid w:val="009E4F87"/>
    <w:rsid w:val="009E4FA4"/>
    <w:rsid w:val="009E557E"/>
    <w:rsid w:val="009E5699"/>
    <w:rsid w:val="009E5E5B"/>
    <w:rsid w:val="009E5F7C"/>
    <w:rsid w:val="009E69A4"/>
    <w:rsid w:val="009E793C"/>
    <w:rsid w:val="009E7D7E"/>
    <w:rsid w:val="009F037D"/>
    <w:rsid w:val="009F04BF"/>
    <w:rsid w:val="009F05E8"/>
    <w:rsid w:val="009F1CFF"/>
    <w:rsid w:val="009F1DA5"/>
    <w:rsid w:val="009F216E"/>
    <w:rsid w:val="009F288B"/>
    <w:rsid w:val="009F28AB"/>
    <w:rsid w:val="009F28BD"/>
    <w:rsid w:val="009F2CDE"/>
    <w:rsid w:val="009F2CF2"/>
    <w:rsid w:val="009F2CF9"/>
    <w:rsid w:val="009F2F70"/>
    <w:rsid w:val="009F3BAA"/>
    <w:rsid w:val="009F3C4F"/>
    <w:rsid w:val="009F3EB4"/>
    <w:rsid w:val="009F40D3"/>
    <w:rsid w:val="009F41E0"/>
    <w:rsid w:val="009F4604"/>
    <w:rsid w:val="009F4F9B"/>
    <w:rsid w:val="009F5421"/>
    <w:rsid w:val="009F5F04"/>
    <w:rsid w:val="009F6BB8"/>
    <w:rsid w:val="009F6D27"/>
    <w:rsid w:val="009F6EB1"/>
    <w:rsid w:val="009F73A0"/>
    <w:rsid w:val="009F7A89"/>
    <w:rsid w:val="009F7AE7"/>
    <w:rsid w:val="00A00815"/>
    <w:rsid w:val="00A0115F"/>
    <w:rsid w:val="00A01304"/>
    <w:rsid w:val="00A015A7"/>
    <w:rsid w:val="00A0189D"/>
    <w:rsid w:val="00A01A35"/>
    <w:rsid w:val="00A01D1A"/>
    <w:rsid w:val="00A01F14"/>
    <w:rsid w:val="00A026FA"/>
    <w:rsid w:val="00A028B0"/>
    <w:rsid w:val="00A02988"/>
    <w:rsid w:val="00A02B3D"/>
    <w:rsid w:val="00A02D5C"/>
    <w:rsid w:val="00A02F3D"/>
    <w:rsid w:val="00A031A9"/>
    <w:rsid w:val="00A041B8"/>
    <w:rsid w:val="00A04543"/>
    <w:rsid w:val="00A04CD2"/>
    <w:rsid w:val="00A04D3C"/>
    <w:rsid w:val="00A04F41"/>
    <w:rsid w:val="00A06060"/>
    <w:rsid w:val="00A06B1A"/>
    <w:rsid w:val="00A07E73"/>
    <w:rsid w:val="00A103ED"/>
    <w:rsid w:val="00A10871"/>
    <w:rsid w:val="00A10F18"/>
    <w:rsid w:val="00A116A9"/>
    <w:rsid w:val="00A11796"/>
    <w:rsid w:val="00A117C4"/>
    <w:rsid w:val="00A12965"/>
    <w:rsid w:val="00A12EC9"/>
    <w:rsid w:val="00A13C60"/>
    <w:rsid w:val="00A14101"/>
    <w:rsid w:val="00A141B4"/>
    <w:rsid w:val="00A14643"/>
    <w:rsid w:val="00A14E27"/>
    <w:rsid w:val="00A15134"/>
    <w:rsid w:val="00A15202"/>
    <w:rsid w:val="00A15A2A"/>
    <w:rsid w:val="00A16BB5"/>
    <w:rsid w:val="00A16D52"/>
    <w:rsid w:val="00A16D75"/>
    <w:rsid w:val="00A17698"/>
    <w:rsid w:val="00A2040B"/>
    <w:rsid w:val="00A20A29"/>
    <w:rsid w:val="00A20B74"/>
    <w:rsid w:val="00A20D47"/>
    <w:rsid w:val="00A20E08"/>
    <w:rsid w:val="00A21164"/>
    <w:rsid w:val="00A218FC"/>
    <w:rsid w:val="00A21BD6"/>
    <w:rsid w:val="00A21E84"/>
    <w:rsid w:val="00A223AD"/>
    <w:rsid w:val="00A225E0"/>
    <w:rsid w:val="00A233A1"/>
    <w:rsid w:val="00A23B0D"/>
    <w:rsid w:val="00A24156"/>
    <w:rsid w:val="00A2496D"/>
    <w:rsid w:val="00A2558F"/>
    <w:rsid w:val="00A25619"/>
    <w:rsid w:val="00A258C9"/>
    <w:rsid w:val="00A25B4C"/>
    <w:rsid w:val="00A25F3F"/>
    <w:rsid w:val="00A2616D"/>
    <w:rsid w:val="00A26C82"/>
    <w:rsid w:val="00A27F23"/>
    <w:rsid w:val="00A27F92"/>
    <w:rsid w:val="00A3122B"/>
    <w:rsid w:val="00A31555"/>
    <w:rsid w:val="00A32155"/>
    <w:rsid w:val="00A32783"/>
    <w:rsid w:val="00A33376"/>
    <w:rsid w:val="00A33486"/>
    <w:rsid w:val="00A33F9A"/>
    <w:rsid w:val="00A341A3"/>
    <w:rsid w:val="00A347CF"/>
    <w:rsid w:val="00A34CEA"/>
    <w:rsid w:val="00A34FCF"/>
    <w:rsid w:val="00A355DA"/>
    <w:rsid w:val="00A356E8"/>
    <w:rsid w:val="00A35800"/>
    <w:rsid w:val="00A36EA6"/>
    <w:rsid w:val="00A378B0"/>
    <w:rsid w:val="00A37949"/>
    <w:rsid w:val="00A37ACA"/>
    <w:rsid w:val="00A37CC4"/>
    <w:rsid w:val="00A40143"/>
    <w:rsid w:val="00A40EAF"/>
    <w:rsid w:val="00A40FB4"/>
    <w:rsid w:val="00A410CA"/>
    <w:rsid w:val="00A42608"/>
    <w:rsid w:val="00A4307F"/>
    <w:rsid w:val="00A435AC"/>
    <w:rsid w:val="00A43677"/>
    <w:rsid w:val="00A44690"/>
    <w:rsid w:val="00A451D5"/>
    <w:rsid w:val="00A45255"/>
    <w:rsid w:val="00A45325"/>
    <w:rsid w:val="00A453B1"/>
    <w:rsid w:val="00A46694"/>
    <w:rsid w:val="00A4702E"/>
    <w:rsid w:val="00A47087"/>
    <w:rsid w:val="00A47B84"/>
    <w:rsid w:val="00A47E98"/>
    <w:rsid w:val="00A5073F"/>
    <w:rsid w:val="00A50756"/>
    <w:rsid w:val="00A513AB"/>
    <w:rsid w:val="00A51E46"/>
    <w:rsid w:val="00A5218B"/>
    <w:rsid w:val="00A52612"/>
    <w:rsid w:val="00A52918"/>
    <w:rsid w:val="00A535E6"/>
    <w:rsid w:val="00A54796"/>
    <w:rsid w:val="00A547B3"/>
    <w:rsid w:val="00A54BB1"/>
    <w:rsid w:val="00A552D9"/>
    <w:rsid w:val="00A55D44"/>
    <w:rsid w:val="00A561B7"/>
    <w:rsid w:val="00A56797"/>
    <w:rsid w:val="00A56B3C"/>
    <w:rsid w:val="00A5761D"/>
    <w:rsid w:val="00A57A4E"/>
    <w:rsid w:val="00A57AEE"/>
    <w:rsid w:val="00A603E5"/>
    <w:rsid w:val="00A604B4"/>
    <w:rsid w:val="00A61207"/>
    <w:rsid w:val="00A61905"/>
    <w:rsid w:val="00A61F73"/>
    <w:rsid w:val="00A626C9"/>
    <w:rsid w:val="00A62A2C"/>
    <w:rsid w:val="00A63637"/>
    <w:rsid w:val="00A63A56"/>
    <w:rsid w:val="00A63DC0"/>
    <w:rsid w:val="00A64284"/>
    <w:rsid w:val="00A64BE9"/>
    <w:rsid w:val="00A64D16"/>
    <w:rsid w:val="00A6549C"/>
    <w:rsid w:val="00A65F6A"/>
    <w:rsid w:val="00A662E0"/>
    <w:rsid w:val="00A6670B"/>
    <w:rsid w:val="00A67340"/>
    <w:rsid w:val="00A6786C"/>
    <w:rsid w:val="00A678C2"/>
    <w:rsid w:val="00A7003C"/>
    <w:rsid w:val="00A705FD"/>
    <w:rsid w:val="00A707C0"/>
    <w:rsid w:val="00A709ED"/>
    <w:rsid w:val="00A70E82"/>
    <w:rsid w:val="00A71196"/>
    <w:rsid w:val="00A712BE"/>
    <w:rsid w:val="00A719BA"/>
    <w:rsid w:val="00A719EC"/>
    <w:rsid w:val="00A71A31"/>
    <w:rsid w:val="00A71E61"/>
    <w:rsid w:val="00A7243D"/>
    <w:rsid w:val="00A72C5C"/>
    <w:rsid w:val="00A73393"/>
    <w:rsid w:val="00A7359B"/>
    <w:rsid w:val="00A7413B"/>
    <w:rsid w:val="00A74D53"/>
    <w:rsid w:val="00A74F9C"/>
    <w:rsid w:val="00A74FD2"/>
    <w:rsid w:val="00A751EC"/>
    <w:rsid w:val="00A75571"/>
    <w:rsid w:val="00A76B95"/>
    <w:rsid w:val="00A76E0D"/>
    <w:rsid w:val="00A77D3D"/>
    <w:rsid w:val="00A77D75"/>
    <w:rsid w:val="00A77E86"/>
    <w:rsid w:val="00A803E2"/>
    <w:rsid w:val="00A803F4"/>
    <w:rsid w:val="00A80CDD"/>
    <w:rsid w:val="00A81243"/>
    <w:rsid w:val="00A8126F"/>
    <w:rsid w:val="00A814BD"/>
    <w:rsid w:val="00A815A7"/>
    <w:rsid w:val="00A81C65"/>
    <w:rsid w:val="00A81D66"/>
    <w:rsid w:val="00A8227E"/>
    <w:rsid w:val="00A82966"/>
    <w:rsid w:val="00A82EF5"/>
    <w:rsid w:val="00A838CB"/>
    <w:rsid w:val="00A83B29"/>
    <w:rsid w:val="00A83B5F"/>
    <w:rsid w:val="00A8478C"/>
    <w:rsid w:val="00A84978"/>
    <w:rsid w:val="00A84CAD"/>
    <w:rsid w:val="00A85072"/>
    <w:rsid w:val="00A8616A"/>
    <w:rsid w:val="00A8622F"/>
    <w:rsid w:val="00A86449"/>
    <w:rsid w:val="00A8791F"/>
    <w:rsid w:val="00A90492"/>
    <w:rsid w:val="00A90883"/>
    <w:rsid w:val="00A90E50"/>
    <w:rsid w:val="00A91AF3"/>
    <w:rsid w:val="00A91B08"/>
    <w:rsid w:val="00A91B2C"/>
    <w:rsid w:val="00A91CDC"/>
    <w:rsid w:val="00A92067"/>
    <w:rsid w:val="00A93730"/>
    <w:rsid w:val="00A938C0"/>
    <w:rsid w:val="00A93AED"/>
    <w:rsid w:val="00A93F42"/>
    <w:rsid w:val="00A940F3"/>
    <w:rsid w:val="00A9423B"/>
    <w:rsid w:val="00A942FF"/>
    <w:rsid w:val="00A9477F"/>
    <w:rsid w:val="00A95215"/>
    <w:rsid w:val="00A95510"/>
    <w:rsid w:val="00A957DA"/>
    <w:rsid w:val="00A95FA5"/>
    <w:rsid w:val="00A9607D"/>
    <w:rsid w:val="00A9612A"/>
    <w:rsid w:val="00A96ABB"/>
    <w:rsid w:val="00A96D92"/>
    <w:rsid w:val="00A96F2C"/>
    <w:rsid w:val="00A978D9"/>
    <w:rsid w:val="00A97AD6"/>
    <w:rsid w:val="00A97CED"/>
    <w:rsid w:val="00AA00C0"/>
    <w:rsid w:val="00AA0569"/>
    <w:rsid w:val="00AA0DFB"/>
    <w:rsid w:val="00AA12FE"/>
    <w:rsid w:val="00AA13BD"/>
    <w:rsid w:val="00AA23CE"/>
    <w:rsid w:val="00AA2626"/>
    <w:rsid w:val="00AA2648"/>
    <w:rsid w:val="00AA26B0"/>
    <w:rsid w:val="00AA2901"/>
    <w:rsid w:val="00AA2E62"/>
    <w:rsid w:val="00AA3384"/>
    <w:rsid w:val="00AA3B22"/>
    <w:rsid w:val="00AA4E44"/>
    <w:rsid w:val="00AA5061"/>
    <w:rsid w:val="00AA530A"/>
    <w:rsid w:val="00AA5BA7"/>
    <w:rsid w:val="00AA604D"/>
    <w:rsid w:val="00AA6132"/>
    <w:rsid w:val="00AA6358"/>
    <w:rsid w:val="00AA66AD"/>
    <w:rsid w:val="00AA6935"/>
    <w:rsid w:val="00AA6ACF"/>
    <w:rsid w:val="00AA70CB"/>
    <w:rsid w:val="00AA7770"/>
    <w:rsid w:val="00AA7A72"/>
    <w:rsid w:val="00AA7D40"/>
    <w:rsid w:val="00AA7D79"/>
    <w:rsid w:val="00AB0752"/>
    <w:rsid w:val="00AB09CE"/>
    <w:rsid w:val="00AB0C46"/>
    <w:rsid w:val="00AB1747"/>
    <w:rsid w:val="00AB199C"/>
    <w:rsid w:val="00AB247A"/>
    <w:rsid w:val="00AB2C09"/>
    <w:rsid w:val="00AB2FD2"/>
    <w:rsid w:val="00AB3063"/>
    <w:rsid w:val="00AB3732"/>
    <w:rsid w:val="00AB3733"/>
    <w:rsid w:val="00AB3B8E"/>
    <w:rsid w:val="00AB40BF"/>
    <w:rsid w:val="00AB465E"/>
    <w:rsid w:val="00AB4E5D"/>
    <w:rsid w:val="00AB5063"/>
    <w:rsid w:val="00AB5625"/>
    <w:rsid w:val="00AB588C"/>
    <w:rsid w:val="00AB59A3"/>
    <w:rsid w:val="00AB5A20"/>
    <w:rsid w:val="00AB5AD9"/>
    <w:rsid w:val="00AB5C1E"/>
    <w:rsid w:val="00AB5E03"/>
    <w:rsid w:val="00AB60A4"/>
    <w:rsid w:val="00AB634E"/>
    <w:rsid w:val="00AB6F61"/>
    <w:rsid w:val="00AB727C"/>
    <w:rsid w:val="00AB7897"/>
    <w:rsid w:val="00AB795C"/>
    <w:rsid w:val="00AC0577"/>
    <w:rsid w:val="00AC0972"/>
    <w:rsid w:val="00AC0E0B"/>
    <w:rsid w:val="00AC0E41"/>
    <w:rsid w:val="00AC219D"/>
    <w:rsid w:val="00AC2766"/>
    <w:rsid w:val="00AC2785"/>
    <w:rsid w:val="00AC2E81"/>
    <w:rsid w:val="00AC3F3B"/>
    <w:rsid w:val="00AC3FE6"/>
    <w:rsid w:val="00AC45AF"/>
    <w:rsid w:val="00AC4B68"/>
    <w:rsid w:val="00AC4DA2"/>
    <w:rsid w:val="00AC5054"/>
    <w:rsid w:val="00AC635D"/>
    <w:rsid w:val="00AC644A"/>
    <w:rsid w:val="00AC6592"/>
    <w:rsid w:val="00AC6DFA"/>
    <w:rsid w:val="00AC74BA"/>
    <w:rsid w:val="00AD0593"/>
    <w:rsid w:val="00AD0A76"/>
    <w:rsid w:val="00AD114B"/>
    <w:rsid w:val="00AD1587"/>
    <w:rsid w:val="00AD19A6"/>
    <w:rsid w:val="00AD1B83"/>
    <w:rsid w:val="00AD1BC4"/>
    <w:rsid w:val="00AD1BDC"/>
    <w:rsid w:val="00AD2066"/>
    <w:rsid w:val="00AD2538"/>
    <w:rsid w:val="00AD2AD1"/>
    <w:rsid w:val="00AD2CD9"/>
    <w:rsid w:val="00AD2CDC"/>
    <w:rsid w:val="00AD2EE1"/>
    <w:rsid w:val="00AD3163"/>
    <w:rsid w:val="00AD3261"/>
    <w:rsid w:val="00AD35E0"/>
    <w:rsid w:val="00AD361D"/>
    <w:rsid w:val="00AD38E5"/>
    <w:rsid w:val="00AD3C0C"/>
    <w:rsid w:val="00AD3CA9"/>
    <w:rsid w:val="00AD502E"/>
    <w:rsid w:val="00AD5459"/>
    <w:rsid w:val="00AD5D9D"/>
    <w:rsid w:val="00AD5E3E"/>
    <w:rsid w:val="00AD636F"/>
    <w:rsid w:val="00AD6576"/>
    <w:rsid w:val="00AD66A9"/>
    <w:rsid w:val="00AD670B"/>
    <w:rsid w:val="00AD691B"/>
    <w:rsid w:val="00AD6B46"/>
    <w:rsid w:val="00AD73AA"/>
    <w:rsid w:val="00AD73DD"/>
    <w:rsid w:val="00AD7E8C"/>
    <w:rsid w:val="00AE0245"/>
    <w:rsid w:val="00AE2737"/>
    <w:rsid w:val="00AE3350"/>
    <w:rsid w:val="00AE396A"/>
    <w:rsid w:val="00AE4BAC"/>
    <w:rsid w:val="00AE4E92"/>
    <w:rsid w:val="00AE50C9"/>
    <w:rsid w:val="00AE53E9"/>
    <w:rsid w:val="00AE5E2D"/>
    <w:rsid w:val="00AE623F"/>
    <w:rsid w:val="00AE6CEE"/>
    <w:rsid w:val="00AE731F"/>
    <w:rsid w:val="00AE74DA"/>
    <w:rsid w:val="00AE79F0"/>
    <w:rsid w:val="00AE7A4D"/>
    <w:rsid w:val="00AE7DB8"/>
    <w:rsid w:val="00AF001A"/>
    <w:rsid w:val="00AF03AF"/>
    <w:rsid w:val="00AF057F"/>
    <w:rsid w:val="00AF089C"/>
    <w:rsid w:val="00AF0F39"/>
    <w:rsid w:val="00AF1D9A"/>
    <w:rsid w:val="00AF1E94"/>
    <w:rsid w:val="00AF1F36"/>
    <w:rsid w:val="00AF245E"/>
    <w:rsid w:val="00AF2504"/>
    <w:rsid w:val="00AF2BC8"/>
    <w:rsid w:val="00AF2C5D"/>
    <w:rsid w:val="00AF35C5"/>
    <w:rsid w:val="00AF3BA9"/>
    <w:rsid w:val="00AF404C"/>
    <w:rsid w:val="00AF414F"/>
    <w:rsid w:val="00AF4178"/>
    <w:rsid w:val="00AF4389"/>
    <w:rsid w:val="00AF48E3"/>
    <w:rsid w:val="00AF5CC6"/>
    <w:rsid w:val="00AF601C"/>
    <w:rsid w:val="00AF61A6"/>
    <w:rsid w:val="00AF6ACE"/>
    <w:rsid w:val="00AF7796"/>
    <w:rsid w:val="00B00131"/>
    <w:rsid w:val="00B02314"/>
    <w:rsid w:val="00B024A6"/>
    <w:rsid w:val="00B0254E"/>
    <w:rsid w:val="00B02A54"/>
    <w:rsid w:val="00B02C95"/>
    <w:rsid w:val="00B034FC"/>
    <w:rsid w:val="00B03BF7"/>
    <w:rsid w:val="00B04123"/>
    <w:rsid w:val="00B04169"/>
    <w:rsid w:val="00B042A4"/>
    <w:rsid w:val="00B042B7"/>
    <w:rsid w:val="00B04471"/>
    <w:rsid w:val="00B04812"/>
    <w:rsid w:val="00B05310"/>
    <w:rsid w:val="00B054F1"/>
    <w:rsid w:val="00B05571"/>
    <w:rsid w:val="00B0578C"/>
    <w:rsid w:val="00B05A7D"/>
    <w:rsid w:val="00B06343"/>
    <w:rsid w:val="00B069BD"/>
    <w:rsid w:val="00B07430"/>
    <w:rsid w:val="00B075DA"/>
    <w:rsid w:val="00B07981"/>
    <w:rsid w:val="00B07DB8"/>
    <w:rsid w:val="00B1056B"/>
    <w:rsid w:val="00B10618"/>
    <w:rsid w:val="00B1074B"/>
    <w:rsid w:val="00B107F7"/>
    <w:rsid w:val="00B10961"/>
    <w:rsid w:val="00B10A0B"/>
    <w:rsid w:val="00B10DC7"/>
    <w:rsid w:val="00B1162D"/>
    <w:rsid w:val="00B11F88"/>
    <w:rsid w:val="00B12107"/>
    <w:rsid w:val="00B12511"/>
    <w:rsid w:val="00B129D4"/>
    <w:rsid w:val="00B132BF"/>
    <w:rsid w:val="00B14266"/>
    <w:rsid w:val="00B146E0"/>
    <w:rsid w:val="00B14C95"/>
    <w:rsid w:val="00B14D80"/>
    <w:rsid w:val="00B15377"/>
    <w:rsid w:val="00B153AF"/>
    <w:rsid w:val="00B15545"/>
    <w:rsid w:val="00B157C1"/>
    <w:rsid w:val="00B158F2"/>
    <w:rsid w:val="00B160AD"/>
    <w:rsid w:val="00B1619F"/>
    <w:rsid w:val="00B1645B"/>
    <w:rsid w:val="00B16994"/>
    <w:rsid w:val="00B16D75"/>
    <w:rsid w:val="00B1744A"/>
    <w:rsid w:val="00B17E26"/>
    <w:rsid w:val="00B17E79"/>
    <w:rsid w:val="00B20A17"/>
    <w:rsid w:val="00B20DD6"/>
    <w:rsid w:val="00B20EAB"/>
    <w:rsid w:val="00B21213"/>
    <w:rsid w:val="00B217BC"/>
    <w:rsid w:val="00B21E42"/>
    <w:rsid w:val="00B21EB2"/>
    <w:rsid w:val="00B22170"/>
    <w:rsid w:val="00B226D6"/>
    <w:rsid w:val="00B22863"/>
    <w:rsid w:val="00B230A8"/>
    <w:rsid w:val="00B23469"/>
    <w:rsid w:val="00B23D1A"/>
    <w:rsid w:val="00B23EF7"/>
    <w:rsid w:val="00B240A9"/>
    <w:rsid w:val="00B24B0C"/>
    <w:rsid w:val="00B2547E"/>
    <w:rsid w:val="00B2564A"/>
    <w:rsid w:val="00B25DE0"/>
    <w:rsid w:val="00B26729"/>
    <w:rsid w:val="00B26800"/>
    <w:rsid w:val="00B26A31"/>
    <w:rsid w:val="00B26CF8"/>
    <w:rsid w:val="00B2704C"/>
    <w:rsid w:val="00B27684"/>
    <w:rsid w:val="00B27725"/>
    <w:rsid w:val="00B27A07"/>
    <w:rsid w:val="00B27C99"/>
    <w:rsid w:val="00B30D85"/>
    <w:rsid w:val="00B30F95"/>
    <w:rsid w:val="00B3135F"/>
    <w:rsid w:val="00B31E42"/>
    <w:rsid w:val="00B32B27"/>
    <w:rsid w:val="00B32E27"/>
    <w:rsid w:val="00B33413"/>
    <w:rsid w:val="00B334AB"/>
    <w:rsid w:val="00B33B75"/>
    <w:rsid w:val="00B33FAC"/>
    <w:rsid w:val="00B34D55"/>
    <w:rsid w:val="00B35000"/>
    <w:rsid w:val="00B3565C"/>
    <w:rsid w:val="00B3589C"/>
    <w:rsid w:val="00B35A4A"/>
    <w:rsid w:val="00B36965"/>
    <w:rsid w:val="00B36E1F"/>
    <w:rsid w:val="00B375D0"/>
    <w:rsid w:val="00B3780A"/>
    <w:rsid w:val="00B37A81"/>
    <w:rsid w:val="00B40BC9"/>
    <w:rsid w:val="00B40D50"/>
    <w:rsid w:val="00B4132E"/>
    <w:rsid w:val="00B41D42"/>
    <w:rsid w:val="00B4257C"/>
    <w:rsid w:val="00B426F6"/>
    <w:rsid w:val="00B43029"/>
    <w:rsid w:val="00B4323E"/>
    <w:rsid w:val="00B43EEF"/>
    <w:rsid w:val="00B44558"/>
    <w:rsid w:val="00B446A8"/>
    <w:rsid w:val="00B44A2C"/>
    <w:rsid w:val="00B4524B"/>
    <w:rsid w:val="00B453CF"/>
    <w:rsid w:val="00B45961"/>
    <w:rsid w:val="00B45E88"/>
    <w:rsid w:val="00B46072"/>
    <w:rsid w:val="00B46FEB"/>
    <w:rsid w:val="00B474CB"/>
    <w:rsid w:val="00B4750D"/>
    <w:rsid w:val="00B5044B"/>
    <w:rsid w:val="00B50618"/>
    <w:rsid w:val="00B5069E"/>
    <w:rsid w:val="00B506C1"/>
    <w:rsid w:val="00B50728"/>
    <w:rsid w:val="00B50997"/>
    <w:rsid w:val="00B509AF"/>
    <w:rsid w:val="00B50CF5"/>
    <w:rsid w:val="00B50DE6"/>
    <w:rsid w:val="00B5121C"/>
    <w:rsid w:val="00B514DC"/>
    <w:rsid w:val="00B5152F"/>
    <w:rsid w:val="00B51F11"/>
    <w:rsid w:val="00B52328"/>
    <w:rsid w:val="00B527D8"/>
    <w:rsid w:val="00B52D0F"/>
    <w:rsid w:val="00B5311F"/>
    <w:rsid w:val="00B53654"/>
    <w:rsid w:val="00B53662"/>
    <w:rsid w:val="00B540D8"/>
    <w:rsid w:val="00B5432A"/>
    <w:rsid w:val="00B543EE"/>
    <w:rsid w:val="00B54C65"/>
    <w:rsid w:val="00B551B7"/>
    <w:rsid w:val="00B5535D"/>
    <w:rsid w:val="00B5560F"/>
    <w:rsid w:val="00B55791"/>
    <w:rsid w:val="00B5597F"/>
    <w:rsid w:val="00B55C2C"/>
    <w:rsid w:val="00B55DD8"/>
    <w:rsid w:val="00B5648F"/>
    <w:rsid w:val="00B56B5B"/>
    <w:rsid w:val="00B56C52"/>
    <w:rsid w:val="00B56E2E"/>
    <w:rsid w:val="00B57D63"/>
    <w:rsid w:val="00B57E1D"/>
    <w:rsid w:val="00B60181"/>
    <w:rsid w:val="00B60CB6"/>
    <w:rsid w:val="00B611E0"/>
    <w:rsid w:val="00B61B67"/>
    <w:rsid w:val="00B61CF8"/>
    <w:rsid w:val="00B62F19"/>
    <w:rsid w:val="00B63A9D"/>
    <w:rsid w:val="00B63FD7"/>
    <w:rsid w:val="00B647E4"/>
    <w:rsid w:val="00B64C89"/>
    <w:rsid w:val="00B64F85"/>
    <w:rsid w:val="00B6544A"/>
    <w:rsid w:val="00B65531"/>
    <w:rsid w:val="00B66645"/>
    <w:rsid w:val="00B67CF1"/>
    <w:rsid w:val="00B67EE8"/>
    <w:rsid w:val="00B702C6"/>
    <w:rsid w:val="00B70F91"/>
    <w:rsid w:val="00B7109C"/>
    <w:rsid w:val="00B7133C"/>
    <w:rsid w:val="00B7208F"/>
    <w:rsid w:val="00B728A1"/>
    <w:rsid w:val="00B72AA3"/>
    <w:rsid w:val="00B73548"/>
    <w:rsid w:val="00B73CA8"/>
    <w:rsid w:val="00B743F8"/>
    <w:rsid w:val="00B746BA"/>
    <w:rsid w:val="00B74E18"/>
    <w:rsid w:val="00B76DDF"/>
    <w:rsid w:val="00B77072"/>
    <w:rsid w:val="00B770F3"/>
    <w:rsid w:val="00B777E1"/>
    <w:rsid w:val="00B77B2F"/>
    <w:rsid w:val="00B77F1C"/>
    <w:rsid w:val="00B77FDB"/>
    <w:rsid w:val="00B808A7"/>
    <w:rsid w:val="00B80EC5"/>
    <w:rsid w:val="00B81214"/>
    <w:rsid w:val="00B816D9"/>
    <w:rsid w:val="00B81770"/>
    <w:rsid w:val="00B81A5E"/>
    <w:rsid w:val="00B827CF"/>
    <w:rsid w:val="00B83422"/>
    <w:rsid w:val="00B83504"/>
    <w:rsid w:val="00B8403C"/>
    <w:rsid w:val="00B851FE"/>
    <w:rsid w:val="00B85582"/>
    <w:rsid w:val="00B85ACB"/>
    <w:rsid w:val="00B8622B"/>
    <w:rsid w:val="00B8678A"/>
    <w:rsid w:val="00B86818"/>
    <w:rsid w:val="00B86A46"/>
    <w:rsid w:val="00B86C4E"/>
    <w:rsid w:val="00B871A2"/>
    <w:rsid w:val="00B87333"/>
    <w:rsid w:val="00B873BE"/>
    <w:rsid w:val="00B87568"/>
    <w:rsid w:val="00B87B4C"/>
    <w:rsid w:val="00B90B99"/>
    <w:rsid w:val="00B9120F"/>
    <w:rsid w:val="00B916E2"/>
    <w:rsid w:val="00B9216C"/>
    <w:rsid w:val="00B923A1"/>
    <w:rsid w:val="00B924A4"/>
    <w:rsid w:val="00B9255B"/>
    <w:rsid w:val="00B92A6F"/>
    <w:rsid w:val="00B9369B"/>
    <w:rsid w:val="00B93971"/>
    <w:rsid w:val="00B93AEC"/>
    <w:rsid w:val="00B96387"/>
    <w:rsid w:val="00B96588"/>
    <w:rsid w:val="00B96599"/>
    <w:rsid w:val="00B9684A"/>
    <w:rsid w:val="00B9712E"/>
    <w:rsid w:val="00B9787F"/>
    <w:rsid w:val="00BA0382"/>
    <w:rsid w:val="00BA0FFB"/>
    <w:rsid w:val="00BA120D"/>
    <w:rsid w:val="00BA157F"/>
    <w:rsid w:val="00BA15D5"/>
    <w:rsid w:val="00BA17AA"/>
    <w:rsid w:val="00BA1954"/>
    <w:rsid w:val="00BA1A92"/>
    <w:rsid w:val="00BA1C4A"/>
    <w:rsid w:val="00BA217F"/>
    <w:rsid w:val="00BA2196"/>
    <w:rsid w:val="00BA2231"/>
    <w:rsid w:val="00BA28EA"/>
    <w:rsid w:val="00BA3096"/>
    <w:rsid w:val="00BA3351"/>
    <w:rsid w:val="00BA3C73"/>
    <w:rsid w:val="00BA3F83"/>
    <w:rsid w:val="00BA405D"/>
    <w:rsid w:val="00BA5061"/>
    <w:rsid w:val="00BA62CF"/>
    <w:rsid w:val="00BA790B"/>
    <w:rsid w:val="00BA7B02"/>
    <w:rsid w:val="00BA7D0B"/>
    <w:rsid w:val="00BB07E9"/>
    <w:rsid w:val="00BB0D1A"/>
    <w:rsid w:val="00BB0F75"/>
    <w:rsid w:val="00BB123D"/>
    <w:rsid w:val="00BB1908"/>
    <w:rsid w:val="00BB1A70"/>
    <w:rsid w:val="00BB1D3B"/>
    <w:rsid w:val="00BB1E6C"/>
    <w:rsid w:val="00BB1ECD"/>
    <w:rsid w:val="00BB2397"/>
    <w:rsid w:val="00BB282E"/>
    <w:rsid w:val="00BB2B87"/>
    <w:rsid w:val="00BB2D49"/>
    <w:rsid w:val="00BB31A4"/>
    <w:rsid w:val="00BB31E8"/>
    <w:rsid w:val="00BB36E5"/>
    <w:rsid w:val="00BB373B"/>
    <w:rsid w:val="00BB39BB"/>
    <w:rsid w:val="00BB3CDC"/>
    <w:rsid w:val="00BB4741"/>
    <w:rsid w:val="00BB51B2"/>
    <w:rsid w:val="00BB5238"/>
    <w:rsid w:val="00BB53F1"/>
    <w:rsid w:val="00BB5480"/>
    <w:rsid w:val="00BB5D18"/>
    <w:rsid w:val="00BB5E1A"/>
    <w:rsid w:val="00BB5E8A"/>
    <w:rsid w:val="00BB6D0D"/>
    <w:rsid w:val="00BB7009"/>
    <w:rsid w:val="00BB7182"/>
    <w:rsid w:val="00BB741F"/>
    <w:rsid w:val="00BB7F31"/>
    <w:rsid w:val="00BC01EB"/>
    <w:rsid w:val="00BC0202"/>
    <w:rsid w:val="00BC02CE"/>
    <w:rsid w:val="00BC06C9"/>
    <w:rsid w:val="00BC16B8"/>
    <w:rsid w:val="00BC1792"/>
    <w:rsid w:val="00BC188F"/>
    <w:rsid w:val="00BC1F72"/>
    <w:rsid w:val="00BC224D"/>
    <w:rsid w:val="00BC2A6C"/>
    <w:rsid w:val="00BC315C"/>
    <w:rsid w:val="00BC35ED"/>
    <w:rsid w:val="00BC426F"/>
    <w:rsid w:val="00BC42C7"/>
    <w:rsid w:val="00BC4417"/>
    <w:rsid w:val="00BC4883"/>
    <w:rsid w:val="00BC5978"/>
    <w:rsid w:val="00BC5A7C"/>
    <w:rsid w:val="00BC5AD0"/>
    <w:rsid w:val="00BC65C0"/>
    <w:rsid w:val="00BC692D"/>
    <w:rsid w:val="00BC6DCF"/>
    <w:rsid w:val="00BC6EC1"/>
    <w:rsid w:val="00BC710D"/>
    <w:rsid w:val="00BC7BBD"/>
    <w:rsid w:val="00BD0780"/>
    <w:rsid w:val="00BD14D6"/>
    <w:rsid w:val="00BD14E1"/>
    <w:rsid w:val="00BD1B04"/>
    <w:rsid w:val="00BD1F2F"/>
    <w:rsid w:val="00BD1F75"/>
    <w:rsid w:val="00BD232E"/>
    <w:rsid w:val="00BD24CC"/>
    <w:rsid w:val="00BD259B"/>
    <w:rsid w:val="00BD2695"/>
    <w:rsid w:val="00BD2F25"/>
    <w:rsid w:val="00BD2F60"/>
    <w:rsid w:val="00BD4F59"/>
    <w:rsid w:val="00BD50CE"/>
    <w:rsid w:val="00BD50D0"/>
    <w:rsid w:val="00BD5AB8"/>
    <w:rsid w:val="00BD6379"/>
    <w:rsid w:val="00BD6398"/>
    <w:rsid w:val="00BD643C"/>
    <w:rsid w:val="00BD66C2"/>
    <w:rsid w:val="00BD6AE0"/>
    <w:rsid w:val="00BD6FEA"/>
    <w:rsid w:val="00BD7289"/>
    <w:rsid w:val="00BD748F"/>
    <w:rsid w:val="00BE0574"/>
    <w:rsid w:val="00BE0DCA"/>
    <w:rsid w:val="00BE128E"/>
    <w:rsid w:val="00BE1719"/>
    <w:rsid w:val="00BE1769"/>
    <w:rsid w:val="00BE205A"/>
    <w:rsid w:val="00BE2E1C"/>
    <w:rsid w:val="00BE2F74"/>
    <w:rsid w:val="00BE362F"/>
    <w:rsid w:val="00BE3651"/>
    <w:rsid w:val="00BE3802"/>
    <w:rsid w:val="00BE4A10"/>
    <w:rsid w:val="00BE4E84"/>
    <w:rsid w:val="00BE563E"/>
    <w:rsid w:val="00BE654D"/>
    <w:rsid w:val="00BE677F"/>
    <w:rsid w:val="00BE687B"/>
    <w:rsid w:val="00BE71F4"/>
    <w:rsid w:val="00BE759E"/>
    <w:rsid w:val="00BE7733"/>
    <w:rsid w:val="00BE786E"/>
    <w:rsid w:val="00BE79D1"/>
    <w:rsid w:val="00BF08B2"/>
    <w:rsid w:val="00BF111E"/>
    <w:rsid w:val="00BF174F"/>
    <w:rsid w:val="00BF1CEE"/>
    <w:rsid w:val="00BF1E5D"/>
    <w:rsid w:val="00BF1F5E"/>
    <w:rsid w:val="00BF238E"/>
    <w:rsid w:val="00BF2422"/>
    <w:rsid w:val="00BF2915"/>
    <w:rsid w:val="00BF2A5E"/>
    <w:rsid w:val="00BF2F4A"/>
    <w:rsid w:val="00BF48D3"/>
    <w:rsid w:val="00BF544D"/>
    <w:rsid w:val="00BF568D"/>
    <w:rsid w:val="00BF58F2"/>
    <w:rsid w:val="00BF60DC"/>
    <w:rsid w:val="00BF636B"/>
    <w:rsid w:val="00BF6964"/>
    <w:rsid w:val="00BF6D79"/>
    <w:rsid w:val="00BF6FFD"/>
    <w:rsid w:val="00BF7013"/>
    <w:rsid w:val="00BF7157"/>
    <w:rsid w:val="00BF7168"/>
    <w:rsid w:val="00BF741A"/>
    <w:rsid w:val="00BF7C5B"/>
    <w:rsid w:val="00BF7C90"/>
    <w:rsid w:val="00C0076F"/>
    <w:rsid w:val="00C00B2F"/>
    <w:rsid w:val="00C00EAF"/>
    <w:rsid w:val="00C021E6"/>
    <w:rsid w:val="00C02394"/>
    <w:rsid w:val="00C0286B"/>
    <w:rsid w:val="00C02CA7"/>
    <w:rsid w:val="00C02CED"/>
    <w:rsid w:val="00C0301C"/>
    <w:rsid w:val="00C045C8"/>
    <w:rsid w:val="00C04EFB"/>
    <w:rsid w:val="00C050B6"/>
    <w:rsid w:val="00C05A7C"/>
    <w:rsid w:val="00C07BAC"/>
    <w:rsid w:val="00C07F40"/>
    <w:rsid w:val="00C10F12"/>
    <w:rsid w:val="00C1111C"/>
    <w:rsid w:val="00C11590"/>
    <w:rsid w:val="00C1168F"/>
    <w:rsid w:val="00C11E67"/>
    <w:rsid w:val="00C12132"/>
    <w:rsid w:val="00C12B3C"/>
    <w:rsid w:val="00C136DE"/>
    <w:rsid w:val="00C13854"/>
    <w:rsid w:val="00C14199"/>
    <w:rsid w:val="00C14383"/>
    <w:rsid w:val="00C1470B"/>
    <w:rsid w:val="00C14B67"/>
    <w:rsid w:val="00C14F01"/>
    <w:rsid w:val="00C15398"/>
    <w:rsid w:val="00C15617"/>
    <w:rsid w:val="00C159F2"/>
    <w:rsid w:val="00C15FEA"/>
    <w:rsid w:val="00C166A0"/>
    <w:rsid w:val="00C16FAE"/>
    <w:rsid w:val="00C170DF"/>
    <w:rsid w:val="00C17315"/>
    <w:rsid w:val="00C1731E"/>
    <w:rsid w:val="00C1736C"/>
    <w:rsid w:val="00C1750B"/>
    <w:rsid w:val="00C17E01"/>
    <w:rsid w:val="00C20213"/>
    <w:rsid w:val="00C20464"/>
    <w:rsid w:val="00C20499"/>
    <w:rsid w:val="00C20622"/>
    <w:rsid w:val="00C20CDA"/>
    <w:rsid w:val="00C211F2"/>
    <w:rsid w:val="00C21526"/>
    <w:rsid w:val="00C21949"/>
    <w:rsid w:val="00C21CBF"/>
    <w:rsid w:val="00C22D2D"/>
    <w:rsid w:val="00C23564"/>
    <w:rsid w:val="00C23B08"/>
    <w:rsid w:val="00C2404C"/>
    <w:rsid w:val="00C240A7"/>
    <w:rsid w:val="00C240A9"/>
    <w:rsid w:val="00C24158"/>
    <w:rsid w:val="00C245EA"/>
    <w:rsid w:val="00C2473D"/>
    <w:rsid w:val="00C25019"/>
    <w:rsid w:val="00C256F6"/>
    <w:rsid w:val="00C25BD0"/>
    <w:rsid w:val="00C25F07"/>
    <w:rsid w:val="00C264A7"/>
    <w:rsid w:val="00C2716F"/>
    <w:rsid w:val="00C27B85"/>
    <w:rsid w:val="00C27CF7"/>
    <w:rsid w:val="00C27F40"/>
    <w:rsid w:val="00C30016"/>
    <w:rsid w:val="00C307BD"/>
    <w:rsid w:val="00C3097E"/>
    <w:rsid w:val="00C30F47"/>
    <w:rsid w:val="00C316DB"/>
    <w:rsid w:val="00C31836"/>
    <w:rsid w:val="00C31D32"/>
    <w:rsid w:val="00C326FF"/>
    <w:rsid w:val="00C32709"/>
    <w:rsid w:val="00C33245"/>
    <w:rsid w:val="00C333A6"/>
    <w:rsid w:val="00C33C78"/>
    <w:rsid w:val="00C33FAE"/>
    <w:rsid w:val="00C34476"/>
    <w:rsid w:val="00C3460C"/>
    <w:rsid w:val="00C35132"/>
    <w:rsid w:val="00C3543A"/>
    <w:rsid w:val="00C3549A"/>
    <w:rsid w:val="00C354EE"/>
    <w:rsid w:val="00C35835"/>
    <w:rsid w:val="00C35ECC"/>
    <w:rsid w:val="00C361A8"/>
    <w:rsid w:val="00C363CD"/>
    <w:rsid w:val="00C3655C"/>
    <w:rsid w:val="00C36D3E"/>
    <w:rsid w:val="00C37DCC"/>
    <w:rsid w:val="00C40505"/>
    <w:rsid w:val="00C409FE"/>
    <w:rsid w:val="00C40FAF"/>
    <w:rsid w:val="00C41246"/>
    <w:rsid w:val="00C41989"/>
    <w:rsid w:val="00C41A59"/>
    <w:rsid w:val="00C4266A"/>
    <w:rsid w:val="00C439FB"/>
    <w:rsid w:val="00C43B27"/>
    <w:rsid w:val="00C43E69"/>
    <w:rsid w:val="00C44D58"/>
    <w:rsid w:val="00C44F5C"/>
    <w:rsid w:val="00C45226"/>
    <w:rsid w:val="00C45235"/>
    <w:rsid w:val="00C456B1"/>
    <w:rsid w:val="00C4597A"/>
    <w:rsid w:val="00C45E5F"/>
    <w:rsid w:val="00C4612A"/>
    <w:rsid w:val="00C46291"/>
    <w:rsid w:val="00C464AB"/>
    <w:rsid w:val="00C464E3"/>
    <w:rsid w:val="00C4651A"/>
    <w:rsid w:val="00C46B6D"/>
    <w:rsid w:val="00C472F7"/>
    <w:rsid w:val="00C47DFF"/>
    <w:rsid w:val="00C500FE"/>
    <w:rsid w:val="00C50639"/>
    <w:rsid w:val="00C506CF"/>
    <w:rsid w:val="00C50F92"/>
    <w:rsid w:val="00C51037"/>
    <w:rsid w:val="00C51431"/>
    <w:rsid w:val="00C51C57"/>
    <w:rsid w:val="00C51D78"/>
    <w:rsid w:val="00C52005"/>
    <w:rsid w:val="00C52203"/>
    <w:rsid w:val="00C523F9"/>
    <w:rsid w:val="00C52B2A"/>
    <w:rsid w:val="00C5326A"/>
    <w:rsid w:val="00C5353E"/>
    <w:rsid w:val="00C53B97"/>
    <w:rsid w:val="00C53C5E"/>
    <w:rsid w:val="00C53F4C"/>
    <w:rsid w:val="00C54143"/>
    <w:rsid w:val="00C5471B"/>
    <w:rsid w:val="00C547C6"/>
    <w:rsid w:val="00C54953"/>
    <w:rsid w:val="00C54BBF"/>
    <w:rsid w:val="00C54C7A"/>
    <w:rsid w:val="00C55151"/>
    <w:rsid w:val="00C557DB"/>
    <w:rsid w:val="00C56293"/>
    <w:rsid w:val="00C562FC"/>
    <w:rsid w:val="00C564F2"/>
    <w:rsid w:val="00C56B06"/>
    <w:rsid w:val="00C56B7B"/>
    <w:rsid w:val="00C56C0A"/>
    <w:rsid w:val="00C56DCE"/>
    <w:rsid w:val="00C57575"/>
    <w:rsid w:val="00C57745"/>
    <w:rsid w:val="00C57EAB"/>
    <w:rsid w:val="00C60A59"/>
    <w:rsid w:val="00C611F4"/>
    <w:rsid w:val="00C6141A"/>
    <w:rsid w:val="00C61D3E"/>
    <w:rsid w:val="00C61F03"/>
    <w:rsid w:val="00C62AB4"/>
    <w:rsid w:val="00C62E5C"/>
    <w:rsid w:val="00C62EF8"/>
    <w:rsid w:val="00C63412"/>
    <w:rsid w:val="00C64211"/>
    <w:rsid w:val="00C6441A"/>
    <w:rsid w:val="00C6499A"/>
    <w:rsid w:val="00C6634A"/>
    <w:rsid w:val="00C66436"/>
    <w:rsid w:val="00C664F7"/>
    <w:rsid w:val="00C668A7"/>
    <w:rsid w:val="00C668D2"/>
    <w:rsid w:val="00C66C09"/>
    <w:rsid w:val="00C66F78"/>
    <w:rsid w:val="00C6758F"/>
    <w:rsid w:val="00C7038D"/>
    <w:rsid w:val="00C7070E"/>
    <w:rsid w:val="00C7075B"/>
    <w:rsid w:val="00C70BB9"/>
    <w:rsid w:val="00C70CF6"/>
    <w:rsid w:val="00C714D0"/>
    <w:rsid w:val="00C714DA"/>
    <w:rsid w:val="00C717C8"/>
    <w:rsid w:val="00C717EE"/>
    <w:rsid w:val="00C7259E"/>
    <w:rsid w:val="00C728AD"/>
    <w:rsid w:val="00C72EE9"/>
    <w:rsid w:val="00C7332F"/>
    <w:rsid w:val="00C73451"/>
    <w:rsid w:val="00C73776"/>
    <w:rsid w:val="00C73F67"/>
    <w:rsid w:val="00C741B8"/>
    <w:rsid w:val="00C744A4"/>
    <w:rsid w:val="00C7465F"/>
    <w:rsid w:val="00C748CD"/>
    <w:rsid w:val="00C74B26"/>
    <w:rsid w:val="00C74CF9"/>
    <w:rsid w:val="00C74D7E"/>
    <w:rsid w:val="00C7553A"/>
    <w:rsid w:val="00C75B36"/>
    <w:rsid w:val="00C75E1D"/>
    <w:rsid w:val="00C76645"/>
    <w:rsid w:val="00C76DAB"/>
    <w:rsid w:val="00C76FE1"/>
    <w:rsid w:val="00C77A65"/>
    <w:rsid w:val="00C77F4E"/>
    <w:rsid w:val="00C8016E"/>
    <w:rsid w:val="00C8105B"/>
    <w:rsid w:val="00C81A54"/>
    <w:rsid w:val="00C81CE8"/>
    <w:rsid w:val="00C8209F"/>
    <w:rsid w:val="00C82264"/>
    <w:rsid w:val="00C828E3"/>
    <w:rsid w:val="00C82AA7"/>
    <w:rsid w:val="00C82DDB"/>
    <w:rsid w:val="00C8432B"/>
    <w:rsid w:val="00C847DB"/>
    <w:rsid w:val="00C84805"/>
    <w:rsid w:val="00C85312"/>
    <w:rsid w:val="00C86054"/>
    <w:rsid w:val="00C86C60"/>
    <w:rsid w:val="00C86ECD"/>
    <w:rsid w:val="00C86F2D"/>
    <w:rsid w:val="00C87452"/>
    <w:rsid w:val="00C875CE"/>
    <w:rsid w:val="00C876E0"/>
    <w:rsid w:val="00C87AE4"/>
    <w:rsid w:val="00C87F69"/>
    <w:rsid w:val="00C90D80"/>
    <w:rsid w:val="00C90EF4"/>
    <w:rsid w:val="00C91777"/>
    <w:rsid w:val="00C91BBE"/>
    <w:rsid w:val="00C927CF"/>
    <w:rsid w:val="00C92B75"/>
    <w:rsid w:val="00C93071"/>
    <w:rsid w:val="00C93482"/>
    <w:rsid w:val="00C93572"/>
    <w:rsid w:val="00C939A5"/>
    <w:rsid w:val="00C93B7D"/>
    <w:rsid w:val="00C93D0D"/>
    <w:rsid w:val="00C93EE1"/>
    <w:rsid w:val="00C93FBA"/>
    <w:rsid w:val="00C94577"/>
    <w:rsid w:val="00C94D5C"/>
    <w:rsid w:val="00C95245"/>
    <w:rsid w:val="00C958AB"/>
    <w:rsid w:val="00C95DDA"/>
    <w:rsid w:val="00C965BC"/>
    <w:rsid w:val="00C96CC7"/>
    <w:rsid w:val="00C97088"/>
    <w:rsid w:val="00C97302"/>
    <w:rsid w:val="00C97DA4"/>
    <w:rsid w:val="00CA015A"/>
    <w:rsid w:val="00CA01B0"/>
    <w:rsid w:val="00CA02BB"/>
    <w:rsid w:val="00CA02D4"/>
    <w:rsid w:val="00CA03FE"/>
    <w:rsid w:val="00CA0981"/>
    <w:rsid w:val="00CA0D04"/>
    <w:rsid w:val="00CA0F1A"/>
    <w:rsid w:val="00CA102E"/>
    <w:rsid w:val="00CA2720"/>
    <w:rsid w:val="00CA3A4A"/>
    <w:rsid w:val="00CA3E44"/>
    <w:rsid w:val="00CA45E6"/>
    <w:rsid w:val="00CA499B"/>
    <w:rsid w:val="00CA4A86"/>
    <w:rsid w:val="00CA4CC7"/>
    <w:rsid w:val="00CA4D96"/>
    <w:rsid w:val="00CA5433"/>
    <w:rsid w:val="00CA5850"/>
    <w:rsid w:val="00CA5B8E"/>
    <w:rsid w:val="00CA677F"/>
    <w:rsid w:val="00CA67C2"/>
    <w:rsid w:val="00CA6A75"/>
    <w:rsid w:val="00CA6C1F"/>
    <w:rsid w:val="00CA6FA2"/>
    <w:rsid w:val="00CA73ED"/>
    <w:rsid w:val="00CA7935"/>
    <w:rsid w:val="00CB014A"/>
    <w:rsid w:val="00CB0178"/>
    <w:rsid w:val="00CB0629"/>
    <w:rsid w:val="00CB09D0"/>
    <w:rsid w:val="00CB1BCA"/>
    <w:rsid w:val="00CB1CB7"/>
    <w:rsid w:val="00CB2D01"/>
    <w:rsid w:val="00CB3692"/>
    <w:rsid w:val="00CB36C4"/>
    <w:rsid w:val="00CB3AF4"/>
    <w:rsid w:val="00CB3BC7"/>
    <w:rsid w:val="00CB3DB5"/>
    <w:rsid w:val="00CB3DDC"/>
    <w:rsid w:val="00CB4085"/>
    <w:rsid w:val="00CB47E4"/>
    <w:rsid w:val="00CB4CFC"/>
    <w:rsid w:val="00CB581D"/>
    <w:rsid w:val="00CB5BBA"/>
    <w:rsid w:val="00CB699F"/>
    <w:rsid w:val="00CB6E09"/>
    <w:rsid w:val="00CB73B6"/>
    <w:rsid w:val="00CB7B35"/>
    <w:rsid w:val="00CC02CA"/>
    <w:rsid w:val="00CC05A7"/>
    <w:rsid w:val="00CC0817"/>
    <w:rsid w:val="00CC0BDE"/>
    <w:rsid w:val="00CC0DEB"/>
    <w:rsid w:val="00CC1AA3"/>
    <w:rsid w:val="00CC253F"/>
    <w:rsid w:val="00CC25EA"/>
    <w:rsid w:val="00CC2B4D"/>
    <w:rsid w:val="00CC3558"/>
    <w:rsid w:val="00CC3A47"/>
    <w:rsid w:val="00CC4125"/>
    <w:rsid w:val="00CC42AB"/>
    <w:rsid w:val="00CC4655"/>
    <w:rsid w:val="00CC583B"/>
    <w:rsid w:val="00CC73CE"/>
    <w:rsid w:val="00CC7676"/>
    <w:rsid w:val="00CC7818"/>
    <w:rsid w:val="00CD0111"/>
    <w:rsid w:val="00CD066E"/>
    <w:rsid w:val="00CD0AD4"/>
    <w:rsid w:val="00CD0E87"/>
    <w:rsid w:val="00CD1D24"/>
    <w:rsid w:val="00CD20D6"/>
    <w:rsid w:val="00CD21CA"/>
    <w:rsid w:val="00CD236A"/>
    <w:rsid w:val="00CD2396"/>
    <w:rsid w:val="00CD27EE"/>
    <w:rsid w:val="00CD2A49"/>
    <w:rsid w:val="00CD2D98"/>
    <w:rsid w:val="00CD2EA2"/>
    <w:rsid w:val="00CD30B6"/>
    <w:rsid w:val="00CD334A"/>
    <w:rsid w:val="00CD3608"/>
    <w:rsid w:val="00CD3B62"/>
    <w:rsid w:val="00CD4389"/>
    <w:rsid w:val="00CD4486"/>
    <w:rsid w:val="00CD4834"/>
    <w:rsid w:val="00CD55B8"/>
    <w:rsid w:val="00CD58DA"/>
    <w:rsid w:val="00CD5A53"/>
    <w:rsid w:val="00CD5BC3"/>
    <w:rsid w:val="00CD6069"/>
    <w:rsid w:val="00CD6E29"/>
    <w:rsid w:val="00CD721D"/>
    <w:rsid w:val="00CD737A"/>
    <w:rsid w:val="00CD792F"/>
    <w:rsid w:val="00CD7DE3"/>
    <w:rsid w:val="00CE06C8"/>
    <w:rsid w:val="00CE0F37"/>
    <w:rsid w:val="00CE1024"/>
    <w:rsid w:val="00CE115C"/>
    <w:rsid w:val="00CE1BDD"/>
    <w:rsid w:val="00CE22A4"/>
    <w:rsid w:val="00CE33FF"/>
    <w:rsid w:val="00CE356F"/>
    <w:rsid w:val="00CE3E5B"/>
    <w:rsid w:val="00CE4010"/>
    <w:rsid w:val="00CE4653"/>
    <w:rsid w:val="00CE4CA0"/>
    <w:rsid w:val="00CE5454"/>
    <w:rsid w:val="00CE56FA"/>
    <w:rsid w:val="00CE5B01"/>
    <w:rsid w:val="00CE6165"/>
    <w:rsid w:val="00CE646D"/>
    <w:rsid w:val="00CE66BE"/>
    <w:rsid w:val="00CE688B"/>
    <w:rsid w:val="00CE6D40"/>
    <w:rsid w:val="00CE6F98"/>
    <w:rsid w:val="00CE7367"/>
    <w:rsid w:val="00CE7815"/>
    <w:rsid w:val="00CF03D3"/>
    <w:rsid w:val="00CF05DA"/>
    <w:rsid w:val="00CF13E9"/>
    <w:rsid w:val="00CF1B7C"/>
    <w:rsid w:val="00CF1BDA"/>
    <w:rsid w:val="00CF2020"/>
    <w:rsid w:val="00CF2321"/>
    <w:rsid w:val="00CF2E0D"/>
    <w:rsid w:val="00CF3435"/>
    <w:rsid w:val="00CF344C"/>
    <w:rsid w:val="00CF34F9"/>
    <w:rsid w:val="00CF387D"/>
    <w:rsid w:val="00CF3DD7"/>
    <w:rsid w:val="00CF441D"/>
    <w:rsid w:val="00CF47BC"/>
    <w:rsid w:val="00CF4ADD"/>
    <w:rsid w:val="00CF52F9"/>
    <w:rsid w:val="00CF53DF"/>
    <w:rsid w:val="00CF5BE3"/>
    <w:rsid w:val="00CF5BEA"/>
    <w:rsid w:val="00CF5E22"/>
    <w:rsid w:val="00CF5FD5"/>
    <w:rsid w:val="00CF627B"/>
    <w:rsid w:val="00CF6D17"/>
    <w:rsid w:val="00CF7050"/>
    <w:rsid w:val="00CF738D"/>
    <w:rsid w:val="00CF7774"/>
    <w:rsid w:val="00CF7A80"/>
    <w:rsid w:val="00CF7DD5"/>
    <w:rsid w:val="00D00211"/>
    <w:rsid w:val="00D01667"/>
    <w:rsid w:val="00D018C2"/>
    <w:rsid w:val="00D01960"/>
    <w:rsid w:val="00D01AB7"/>
    <w:rsid w:val="00D024EB"/>
    <w:rsid w:val="00D033F7"/>
    <w:rsid w:val="00D034EC"/>
    <w:rsid w:val="00D037A5"/>
    <w:rsid w:val="00D03BEF"/>
    <w:rsid w:val="00D0444E"/>
    <w:rsid w:val="00D044C8"/>
    <w:rsid w:val="00D045D1"/>
    <w:rsid w:val="00D04DC3"/>
    <w:rsid w:val="00D04F24"/>
    <w:rsid w:val="00D055EF"/>
    <w:rsid w:val="00D05AD5"/>
    <w:rsid w:val="00D05BB5"/>
    <w:rsid w:val="00D0659F"/>
    <w:rsid w:val="00D069E4"/>
    <w:rsid w:val="00D06A44"/>
    <w:rsid w:val="00D06C5B"/>
    <w:rsid w:val="00D073FA"/>
    <w:rsid w:val="00D075AF"/>
    <w:rsid w:val="00D076AA"/>
    <w:rsid w:val="00D0770D"/>
    <w:rsid w:val="00D079B9"/>
    <w:rsid w:val="00D10069"/>
    <w:rsid w:val="00D1176E"/>
    <w:rsid w:val="00D11DF0"/>
    <w:rsid w:val="00D123F8"/>
    <w:rsid w:val="00D1261A"/>
    <w:rsid w:val="00D12EF6"/>
    <w:rsid w:val="00D13D4A"/>
    <w:rsid w:val="00D13FAA"/>
    <w:rsid w:val="00D1437E"/>
    <w:rsid w:val="00D146A7"/>
    <w:rsid w:val="00D14EC5"/>
    <w:rsid w:val="00D151EB"/>
    <w:rsid w:val="00D15322"/>
    <w:rsid w:val="00D1565C"/>
    <w:rsid w:val="00D156DF"/>
    <w:rsid w:val="00D1583F"/>
    <w:rsid w:val="00D15F0D"/>
    <w:rsid w:val="00D16F4E"/>
    <w:rsid w:val="00D16FE2"/>
    <w:rsid w:val="00D171F6"/>
    <w:rsid w:val="00D17333"/>
    <w:rsid w:val="00D177FB"/>
    <w:rsid w:val="00D20731"/>
    <w:rsid w:val="00D20748"/>
    <w:rsid w:val="00D2093D"/>
    <w:rsid w:val="00D20D16"/>
    <w:rsid w:val="00D21457"/>
    <w:rsid w:val="00D217A7"/>
    <w:rsid w:val="00D21E7F"/>
    <w:rsid w:val="00D2254F"/>
    <w:rsid w:val="00D226AB"/>
    <w:rsid w:val="00D23266"/>
    <w:rsid w:val="00D238A7"/>
    <w:rsid w:val="00D2393E"/>
    <w:rsid w:val="00D248E7"/>
    <w:rsid w:val="00D24F2E"/>
    <w:rsid w:val="00D2503C"/>
    <w:rsid w:val="00D25849"/>
    <w:rsid w:val="00D25A20"/>
    <w:rsid w:val="00D25E88"/>
    <w:rsid w:val="00D25EBA"/>
    <w:rsid w:val="00D26223"/>
    <w:rsid w:val="00D2633E"/>
    <w:rsid w:val="00D2677E"/>
    <w:rsid w:val="00D26CBE"/>
    <w:rsid w:val="00D26DD2"/>
    <w:rsid w:val="00D27089"/>
    <w:rsid w:val="00D27390"/>
    <w:rsid w:val="00D276E1"/>
    <w:rsid w:val="00D27B66"/>
    <w:rsid w:val="00D27E2F"/>
    <w:rsid w:val="00D300E0"/>
    <w:rsid w:val="00D302E0"/>
    <w:rsid w:val="00D30333"/>
    <w:rsid w:val="00D306AE"/>
    <w:rsid w:val="00D30735"/>
    <w:rsid w:val="00D307C3"/>
    <w:rsid w:val="00D30CA5"/>
    <w:rsid w:val="00D31054"/>
    <w:rsid w:val="00D31392"/>
    <w:rsid w:val="00D322A4"/>
    <w:rsid w:val="00D324FA"/>
    <w:rsid w:val="00D32DC2"/>
    <w:rsid w:val="00D33135"/>
    <w:rsid w:val="00D33D3F"/>
    <w:rsid w:val="00D34522"/>
    <w:rsid w:val="00D34669"/>
    <w:rsid w:val="00D35542"/>
    <w:rsid w:val="00D35CB0"/>
    <w:rsid w:val="00D35D74"/>
    <w:rsid w:val="00D35E3A"/>
    <w:rsid w:val="00D35ED1"/>
    <w:rsid w:val="00D36430"/>
    <w:rsid w:val="00D366EF"/>
    <w:rsid w:val="00D36A8E"/>
    <w:rsid w:val="00D36A9C"/>
    <w:rsid w:val="00D36F68"/>
    <w:rsid w:val="00D37236"/>
    <w:rsid w:val="00D374CD"/>
    <w:rsid w:val="00D37696"/>
    <w:rsid w:val="00D377A7"/>
    <w:rsid w:val="00D379EC"/>
    <w:rsid w:val="00D37BAD"/>
    <w:rsid w:val="00D40685"/>
    <w:rsid w:val="00D409EF"/>
    <w:rsid w:val="00D41A31"/>
    <w:rsid w:val="00D41AF4"/>
    <w:rsid w:val="00D42726"/>
    <w:rsid w:val="00D42AF2"/>
    <w:rsid w:val="00D42C9B"/>
    <w:rsid w:val="00D42F92"/>
    <w:rsid w:val="00D43A98"/>
    <w:rsid w:val="00D44C8B"/>
    <w:rsid w:val="00D454AA"/>
    <w:rsid w:val="00D45783"/>
    <w:rsid w:val="00D45B1E"/>
    <w:rsid w:val="00D45C76"/>
    <w:rsid w:val="00D464A6"/>
    <w:rsid w:val="00D471BE"/>
    <w:rsid w:val="00D47A89"/>
    <w:rsid w:val="00D47E76"/>
    <w:rsid w:val="00D47EBA"/>
    <w:rsid w:val="00D5175F"/>
    <w:rsid w:val="00D51C95"/>
    <w:rsid w:val="00D51FC5"/>
    <w:rsid w:val="00D52C31"/>
    <w:rsid w:val="00D52E6B"/>
    <w:rsid w:val="00D52FFE"/>
    <w:rsid w:val="00D54012"/>
    <w:rsid w:val="00D556D8"/>
    <w:rsid w:val="00D55E42"/>
    <w:rsid w:val="00D56E74"/>
    <w:rsid w:val="00D56FBD"/>
    <w:rsid w:val="00D57178"/>
    <w:rsid w:val="00D57A79"/>
    <w:rsid w:val="00D57C02"/>
    <w:rsid w:val="00D57FD1"/>
    <w:rsid w:val="00D6081F"/>
    <w:rsid w:val="00D60D4E"/>
    <w:rsid w:val="00D61826"/>
    <w:rsid w:val="00D6244C"/>
    <w:rsid w:val="00D62918"/>
    <w:rsid w:val="00D62B36"/>
    <w:rsid w:val="00D62F2D"/>
    <w:rsid w:val="00D633FA"/>
    <w:rsid w:val="00D6398D"/>
    <w:rsid w:val="00D64120"/>
    <w:rsid w:val="00D64654"/>
    <w:rsid w:val="00D650CE"/>
    <w:rsid w:val="00D6570D"/>
    <w:rsid w:val="00D657F1"/>
    <w:rsid w:val="00D65ACD"/>
    <w:rsid w:val="00D662D8"/>
    <w:rsid w:val="00D66463"/>
    <w:rsid w:val="00D6646D"/>
    <w:rsid w:val="00D66B5E"/>
    <w:rsid w:val="00D676B9"/>
    <w:rsid w:val="00D67978"/>
    <w:rsid w:val="00D67B53"/>
    <w:rsid w:val="00D67F1F"/>
    <w:rsid w:val="00D7008C"/>
    <w:rsid w:val="00D70379"/>
    <w:rsid w:val="00D70BBD"/>
    <w:rsid w:val="00D70F0E"/>
    <w:rsid w:val="00D7162C"/>
    <w:rsid w:val="00D71719"/>
    <w:rsid w:val="00D724C9"/>
    <w:rsid w:val="00D736F6"/>
    <w:rsid w:val="00D737D0"/>
    <w:rsid w:val="00D73961"/>
    <w:rsid w:val="00D73D04"/>
    <w:rsid w:val="00D73D46"/>
    <w:rsid w:val="00D744B0"/>
    <w:rsid w:val="00D74894"/>
    <w:rsid w:val="00D74C57"/>
    <w:rsid w:val="00D756DC"/>
    <w:rsid w:val="00D75B1A"/>
    <w:rsid w:val="00D75CD6"/>
    <w:rsid w:val="00D75F72"/>
    <w:rsid w:val="00D76378"/>
    <w:rsid w:val="00D7702E"/>
    <w:rsid w:val="00D773B3"/>
    <w:rsid w:val="00D7764D"/>
    <w:rsid w:val="00D776DA"/>
    <w:rsid w:val="00D77934"/>
    <w:rsid w:val="00D77A58"/>
    <w:rsid w:val="00D77F4E"/>
    <w:rsid w:val="00D80347"/>
    <w:rsid w:val="00D804FA"/>
    <w:rsid w:val="00D812CB"/>
    <w:rsid w:val="00D81722"/>
    <w:rsid w:val="00D81CED"/>
    <w:rsid w:val="00D82905"/>
    <w:rsid w:val="00D82E89"/>
    <w:rsid w:val="00D830D2"/>
    <w:rsid w:val="00D8346C"/>
    <w:rsid w:val="00D83EBF"/>
    <w:rsid w:val="00D83FEF"/>
    <w:rsid w:val="00D8417F"/>
    <w:rsid w:val="00D84380"/>
    <w:rsid w:val="00D84622"/>
    <w:rsid w:val="00D846D0"/>
    <w:rsid w:val="00D8526E"/>
    <w:rsid w:val="00D855B0"/>
    <w:rsid w:val="00D856C5"/>
    <w:rsid w:val="00D8580F"/>
    <w:rsid w:val="00D85D46"/>
    <w:rsid w:val="00D85D79"/>
    <w:rsid w:val="00D86305"/>
    <w:rsid w:val="00D86316"/>
    <w:rsid w:val="00D8658F"/>
    <w:rsid w:val="00D86614"/>
    <w:rsid w:val="00D86F56"/>
    <w:rsid w:val="00D87009"/>
    <w:rsid w:val="00D8758B"/>
    <w:rsid w:val="00D87612"/>
    <w:rsid w:val="00D9025B"/>
    <w:rsid w:val="00D905AC"/>
    <w:rsid w:val="00D9078A"/>
    <w:rsid w:val="00D907BF"/>
    <w:rsid w:val="00D90880"/>
    <w:rsid w:val="00D90A71"/>
    <w:rsid w:val="00D90E6B"/>
    <w:rsid w:val="00D9161E"/>
    <w:rsid w:val="00D91C0E"/>
    <w:rsid w:val="00D91DD7"/>
    <w:rsid w:val="00D91DE2"/>
    <w:rsid w:val="00D922EF"/>
    <w:rsid w:val="00D92B07"/>
    <w:rsid w:val="00D9346D"/>
    <w:rsid w:val="00D93E32"/>
    <w:rsid w:val="00D93F12"/>
    <w:rsid w:val="00D941A3"/>
    <w:rsid w:val="00D942B3"/>
    <w:rsid w:val="00D944CC"/>
    <w:rsid w:val="00D94850"/>
    <w:rsid w:val="00D94863"/>
    <w:rsid w:val="00D94CA4"/>
    <w:rsid w:val="00D94CE7"/>
    <w:rsid w:val="00D94DF5"/>
    <w:rsid w:val="00D96930"/>
    <w:rsid w:val="00D96974"/>
    <w:rsid w:val="00D96C46"/>
    <w:rsid w:val="00D978A8"/>
    <w:rsid w:val="00D97D95"/>
    <w:rsid w:val="00D97DAE"/>
    <w:rsid w:val="00DA020F"/>
    <w:rsid w:val="00DA0A22"/>
    <w:rsid w:val="00DA0E4E"/>
    <w:rsid w:val="00DA1855"/>
    <w:rsid w:val="00DA2444"/>
    <w:rsid w:val="00DA2627"/>
    <w:rsid w:val="00DA27C9"/>
    <w:rsid w:val="00DA29A1"/>
    <w:rsid w:val="00DA2A4A"/>
    <w:rsid w:val="00DA2D64"/>
    <w:rsid w:val="00DA3473"/>
    <w:rsid w:val="00DA36DD"/>
    <w:rsid w:val="00DA399D"/>
    <w:rsid w:val="00DA3BAD"/>
    <w:rsid w:val="00DA3D6A"/>
    <w:rsid w:val="00DA3E5A"/>
    <w:rsid w:val="00DA4276"/>
    <w:rsid w:val="00DA44DB"/>
    <w:rsid w:val="00DA4F04"/>
    <w:rsid w:val="00DA50F1"/>
    <w:rsid w:val="00DA5509"/>
    <w:rsid w:val="00DA55BB"/>
    <w:rsid w:val="00DA56A2"/>
    <w:rsid w:val="00DA58B7"/>
    <w:rsid w:val="00DA5954"/>
    <w:rsid w:val="00DA5959"/>
    <w:rsid w:val="00DA5F3C"/>
    <w:rsid w:val="00DA61DA"/>
    <w:rsid w:val="00DA61E5"/>
    <w:rsid w:val="00DA621E"/>
    <w:rsid w:val="00DA66AC"/>
    <w:rsid w:val="00DA7487"/>
    <w:rsid w:val="00DA7D09"/>
    <w:rsid w:val="00DB0E81"/>
    <w:rsid w:val="00DB11D3"/>
    <w:rsid w:val="00DB149D"/>
    <w:rsid w:val="00DB17D1"/>
    <w:rsid w:val="00DB1B71"/>
    <w:rsid w:val="00DB212C"/>
    <w:rsid w:val="00DB21E1"/>
    <w:rsid w:val="00DB239E"/>
    <w:rsid w:val="00DB2B7C"/>
    <w:rsid w:val="00DB2E6D"/>
    <w:rsid w:val="00DB2ED8"/>
    <w:rsid w:val="00DB31EF"/>
    <w:rsid w:val="00DB3235"/>
    <w:rsid w:val="00DB42A7"/>
    <w:rsid w:val="00DB44C5"/>
    <w:rsid w:val="00DB45BC"/>
    <w:rsid w:val="00DB45D3"/>
    <w:rsid w:val="00DB5302"/>
    <w:rsid w:val="00DB53E1"/>
    <w:rsid w:val="00DB5453"/>
    <w:rsid w:val="00DB5C62"/>
    <w:rsid w:val="00DB6209"/>
    <w:rsid w:val="00DB66F9"/>
    <w:rsid w:val="00DB7922"/>
    <w:rsid w:val="00DB79C5"/>
    <w:rsid w:val="00DB7C14"/>
    <w:rsid w:val="00DB7F2B"/>
    <w:rsid w:val="00DC092F"/>
    <w:rsid w:val="00DC0BD2"/>
    <w:rsid w:val="00DC0D18"/>
    <w:rsid w:val="00DC19FA"/>
    <w:rsid w:val="00DC1D09"/>
    <w:rsid w:val="00DC1F45"/>
    <w:rsid w:val="00DC21E1"/>
    <w:rsid w:val="00DC2630"/>
    <w:rsid w:val="00DC3360"/>
    <w:rsid w:val="00DC34C1"/>
    <w:rsid w:val="00DC386D"/>
    <w:rsid w:val="00DC3936"/>
    <w:rsid w:val="00DC39CE"/>
    <w:rsid w:val="00DC3ECE"/>
    <w:rsid w:val="00DC4339"/>
    <w:rsid w:val="00DC44FF"/>
    <w:rsid w:val="00DC48A7"/>
    <w:rsid w:val="00DC49E9"/>
    <w:rsid w:val="00DC55C4"/>
    <w:rsid w:val="00DC55E4"/>
    <w:rsid w:val="00DC5A73"/>
    <w:rsid w:val="00DC5E81"/>
    <w:rsid w:val="00DC68ED"/>
    <w:rsid w:val="00DC69D3"/>
    <w:rsid w:val="00DC6E35"/>
    <w:rsid w:val="00DC7016"/>
    <w:rsid w:val="00DC7018"/>
    <w:rsid w:val="00DC7658"/>
    <w:rsid w:val="00DC790D"/>
    <w:rsid w:val="00DC79E7"/>
    <w:rsid w:val="00DC7D71"/>
    <w:rsid w:val="00DC7EDB"/>
    <w:rsid w:val="00DD0B5E"/>
    <w:rsid w:val="00DD188C"/>
    <w:rsid w:val="00DD1B82"/>
    <w:rsid w:val="00DD29A3"/>
    <w:rsid w:val="00DD29F2"/>
    <w:rsid w:val="00DD2BE5"/>
    <w:rsid w:val="00DD2C11"/>
    <w:rsid w:val="00DD3488"/>
    <w:rsid w:val="00DD34AA"/>
    <w:rsid w:val="00DD3F19"/>
    <w:rsid w:val="00DD43F0"/>
    <w:rsid w:val="00DD48AD"/>
    <w:rsid w:val="00DD48EE"/>
    <w:rsid w:val="00DD4A88"/>
    <w:rsid w:val="00DD546B"/>
    <w:rsid w:val="00DD54C2"/>
    <w:rsid w:val="00DD553A"/>
    <w:rsid w:val="00DD5D3E"/>
    <w:rsid w:val="00DD6318"/>
    <w:rsid w:val="00DD6B59"/>
    <w:rsid w:val="00DD7254"/>
    <w:rsid w:val="00DD7626"/>
    <w:rsid w:val="00DD7A7C"/>
    <w:rsid w:val="00DD7BD2"/>
    <w:rsid w:val="00DE01D0"/>
    <w:rsid w:val="00DE0717"/>
    <w:rsid w:val="00DE0AE4"/>
    <w:rsid w:val="00DE0B96"/>
    <w:rsid w:val="00DE10B9"/>
    <w:rsid w:val="00DE16CB"/>
    <w:rsid w:val="00DE1987"/>
    <w:rsid w:val="00DE2168"/>
    <w:rsid w:val="00DE2453"/>
    <w:rsid w:val="00DE28E7"/>
    <w:rsid w:val="00DE2A9A"/>
    <w:rsid w:val="00DE2B8A"/>
    <w:rsid w:val="00DE3311"/>
    <w:rsid w:val="00DE3B67"/>
    <w:rsid w:val="00DE417D"/>
    <w:rsid w:val="00DE445D"/>
    <w:rsid w:val="00DE4826"/>
    <w:rsid w:val="00DE557B"/>
    <w:rsid w:val="00DE5A61"/>
    <w:rsid w:val="00DE682F"/>
    <w:rsid w:val="00DE6B28"/>
    <w:rsid w:val="00DE73E9"/>
    <w:rsid w:val="00DE7D41"/>
    <w:rsid w:val="00DF063F"/>
    <w:rsid w:val="00DF0829"/>
    <w:rsid w:val="00DF0B13"/>
    <w:rsid w:val="00DF0C1E"/>
    <w:rsid w:val="00DF0F76"/>
    <w:rsid w:val="00DF119C"/>
    <w:rsid w:val="00DF12FB"/>
    <w:rsid w:val="00DF1598"/>
    <w:rsid w:val="00DF17A2"/>
    <w:rsid w:val="00DF18A7"/>
    <w:rsid w:val="00DF1D19"/>
    <w:rsid w:val="00DF1D7C"/>
    <w:rsid w:val="00DF23EC"/>
    <w:rsid w:val="00DF2DE3"/>
    <w:rsid w:val="00DF2E04"/>
    <w:rsid w:val="00DF2EB8"/>
    <w:rsid w:val="00DF3714"/>
    <w:rsid w:val="00DF3A6A"/>
    <w:rsid w:val="00DF3E5E"/>
    <w:rsid w:val="00DF42B0"/>
    <w:rsid w:val="00DF4A94"/>
    <w:rsid w:val="00DF4CE9"/>
    <w:rsid w:val="00DF4D78"/>
    <w:rsid w:val="00DF548B"/>
    <w:rsid w:val="00DF5B89"/>
    <w:rsid w:val="00DF5FF7"/>
    <w:rsid w:val="00DF6003"/>
    <w:rsid w:val="00DF72BD"/>
    <w:rsid w:val="00DF7369"/>
    <w:rsid w:val="00DF736F"/>
    <w:rsid w:val="00DF7502"/>
    <w:rsid w:val="00E00095"/>
    <w:rsid w:val="00E001E9"/>
    <w:rsid w:val="00E00701"/>
    <w:rsid w:val="00E0070E"/>
    <w:rsid w:val="00E00D72"/>
    <w:rsid w:val="00E0149A"/>
    <w:rsid w:val="00E01500"/>
    <w:rsid w:val="00E01BDA"/>
    <w:rsid w:val="00E01D16"/>
    <w:rsid w:val="00E024D4"/>
    <w:rsid w:val="00E040F2"/>
    <w:rsid w:val="00E04838"/>
    <w:rsid w:val="00E04E84"/>
    <w:rsid w:val="00E0587A"/>
    <w:rsid w:val="00E05CC9"/>
    <w:rsid w:val="00E05D53"/>
    <w:rsid w:val="00E066C3"/>
    <w:rsid w:val="00E06C52"/>
    <w:rsid w:val="00E06CCB"/>
    <w:rsid w:val="00E06E81"/>
    <w:rsid w:val="00E07463"/>
    <w:rsid w:val="00E07C26"/>
    <w:rsid w:val="00E07D25"/>
    <w:rsid w:val="00E07FB4"/>
    <w:rsid w:val="00E101F0"/>
    <w:rsid w:val="00E10235"/>
    <w:rsid w:val="00E10D8C"/>
    <w:rsid w:val="00E11072"/>
    <w:rsid w:val="00E11B17"/>
    <w:rsid w:val="00E127A7"/>
    <w:rsid w:val="00E12865"/>
    <w:rsid w:val="00E12BE3"/>
    <w:rsid w:val="00E1353A"/>
    <w:rsid w:val="00E1357C"/>
    <w:rsid w:val="00E13EFE"/>
    <w:rsid w:val="00E15243"/>
    <w:rsid w:val="00E1564B"/>
    <w:rsid w:val="00E15B11"/>
    <w:rsid w:val="00E15F78"/>
    <w:rsid w:val="00E1660E"/>
    <w:rsid w:val="00E16950"/>
    <w:rsid w:val="00E16DCE"/>
    <w:rsid w:val="00E1721E"/>
    <w:rsid w:val="00E17B34"/>
    <w:rsid w:val="00E17CC5"/>
    <w:rsid w:val="00E17FCE"/>
    <w:rsid w:val="00E20028"/>
    <w:rsid w:val="00E20432"/>
    <w:rsid w:val="00E208A0"/>
    <w:rsid w:val="00E21F2C"/>
    <w:rsid w:val="00E21F6F"/>
    <w:rsid w:val="00E21FF6"/>
    <w:rsid w:val="00E227EA"/>
    <w:rsid w:val="00E22B96"/>
    <w:rsid w:val="00E22BAB"/>
    <w:rsid w:val="00E234F7"/>
    <w:rsid w:val="00E25A6D"/>
    <w:rsid w:val="00E25B49"/>
    <w:rsid w:val="00E26430"/>
    <w:rsid w:val="00E26DFD"/>
    <w:rsid w:val="00E270B3"/>
    <w:rsid w:val="00E2737A"/>
    <w:rsid w:val="00E2739D"/>
    <w:rsid w:val="00E27A70"/>
    <w:rsid w:val="00E27BE9"/>
    <w:rsid w:val="00E304C8"/>
    <w:rsid w:val="00E30F55"/>
    <w:rsid w:val="00E30F8E"/>
    <w:rsid w:val="00E313C4"/>
    <w:rsid w:val="00E31DBC"/>
    <w:rsid w:val="00E327B2"/>
    <w:rsid w:val="00E32DD8"/>
    <w:rsid w:val="00E335FB"/>
    <w:rsid w:val="00E33A90"/>
    <w:rsid w:val="00E33C23"/>
    <w:rsid w:val="00E33E79"/>
    <w:rsid w:val="00E3406B"/>
    <w:rsid w:val="00E34204"/>
    <w:rsid w:val="00E342D3"/>
    <w:rsid w:val="00E34736"/>
    <w:rsid w:val="00E35066"/>
    <w:rsid w:val="00E35BDB"/>
    <w:rsid w:val="00E35CDF"/>
    <w:rsid w:val="00E371EA"/>
    <w:rsid w:val="00E37483"/>
    <w:rsid w:val="00E37E1B"/>
    <w:rsid w:val="00E40046"/>
    <w:rsid w:val="00E4004E"/>
    <w:rsid w:val="00E4075B"/>
    <w:rsid w:val="00E41264"/>
    <w:rsid w:val="00E420A5"/>
    <w:rsid w:val="00E421B4"/>
    <w:rsid w:val="00E42252"/>
    <w:rsid w:val="00E424F6"/>
    <w:rsid w:val="00E42C87"/>
    <w:rsid w:val="00E42D61"/>
    <w:rsid w:val="00E42E15"/>
    <w:rsid w:val="00E44377"/>
    <w:rsid w:val="00E446FB"/>
    <w:rsid w:val="00E44827"/>
    <w:rsid w:val="00E44978"/>
    <w:rsid w:val="00E44DCA"/>
    <w:rsid w:val="00E458C3"/>
    <w:rsid w:val="00E45DB4"/>
    <w:rsid w:val="00E460D9"/>
    <w:rsid w:val="00E46F91"/>
    <w:rsid w:val="00E47056"/>
    <w:rsid w:val="00E472A0"/>
    <w:rsid w:val="00E501C2"/>
    <w:rsid w:val="00E5021D"/>
    <w:rsid w:val="00E5050A"/>
    <w:rsid w:val="00E505CB"/>
    <w:rsid w:val="00E50C33"/>
    <w:rsid w:val="00E50E2F"/>
    <w:rsid w:val="00E51765"/>
    <w:rsid w:val="00E51A1C"/>
    <w:rsid w:val="00E51A90"/>
    <w:rsid w:val="00E51B35"/>
    <w:rsid w:val="00E52137"/>
    <w:rsid w:val="00E526E6"/>
    <w:rsid w:val="00E52A41"/>
    <w:rsid w:val="00E535A5"/>
    <w:rsid w:val="00E53FAF"/>
    <w:rsid w:val="00E54480"/>
    <w:rsid w:val="00E54490"/>
    <w:rsid w:val="00E54CD6"/>
    <w:rsid w:val="00E550C7"/>
    <w:rsid w:val="00E553BC"/>
    <w:rsid w:val="00E5542A"/>
    <w:rsid w:val="00E562F7"/>
    <w:rsid w:val="00E5643F"/>
    <w:rsid w:val="00E5667A"/>
    <w:rsid w:val="00E56C75"/>
    <w:rsid w:val="00E56D07"/>
    <w:rsid w:val="00E56F09"/>
    <w:rsid w:val="00E57291"/>
    <w:rsid w:val="00E6016C"/>
    <w:rsid w:val="00E602A0"/>
    <w:rsid w:val="00E60508"/>
    <w:rsid w:val="00E610BA"/>
    <w:rsid w:val="00E612B8"/>
    <w:rsid w:val="00E61723"/>
    <w:rsid w:val="00E62740"/>
    <w:rsid w:val="00E62E17"/>
    <w:rsid w:val="00E6329D"/>
    <w:rsid w:val="00E635E6"/>
    <w:rsid w:val="00E63A31"/>
    <w:rsid w:val="00E63C13"/>
    <w:rsid w:val="00E64218"/>
    <w:rsid w:val="00E64371"/>
    <w:rsid w:val="00E64429"/>
    <w:rsid w:val="00E6454F"/>
    <w:rsid w:val="00E647D2"/>
    <w:rsid w:val="00E64C1F"/>
    <w:rsid w:val="00E650C6"/>
    <w:rsid w:val="00E6512B"/>
    <w:rsid w:val="00E6556B"/>
    <w:rsid w:val="00E65750"/>
    <w:rsid w:val="00E65771"/>
    <w:rsid w:val="00E65BE6"/>
    <w:rsid w:val="00E65EA0"/>
    <w:rsid w:val="00E66520"/>
    <w:rsid w:val="00E6667F"/>
    <w:rsid w:val="00E66F58"/>
    <w:rsid w:val="00E67326"/>
    <w:rsid w:val="00E677DD"/>
    <w:rsid w:val="00E67CC6"/>
    <w:rsid w:val="00E704FC"/>
    <w:rsid w:val="00E70D50"/>
    <w:rsid w:val="00E70DE6"/>
    <w:rsid w:val="00E70DFD"/>
    <w:rsid w:val="00E713CB"/>
    <w:rsid w:val="00E7197D"/>
    <w:rsid w:val="00E71F3A"/>
    <w:rsid w:val="00E72082"/>
    <w:rsid w:val="00E722FB"/>
    <w:rsid w:val="00E7271A"/>
    <w:rsid w:val="00E73766"/>
    <w:rsid w:val="00E73B93"/>
    <w:rsid w:val="00E7594B"/>
    <w:rsid w:val="00E75C44"/>
    <w:rsid w:val="00E75DE0"/>
    <w:rsid w:val="00E75E40"/>
    <w:rsid w:val="00E75F26"/>
    <w:rsid w:val="00E76B98"/>
    <w:rsid w:val="00E76E0A"/>
    <w:rsid w:val="00E7758B"/>
    <w:rsid w:val="00E77ED2"/>
    <w:rsid w:val="00E8000F"/>
    <w:rsid w:val="00E800EF"/>
    <w:rsid w:val="00E80DD1"/>
    <w:rsid w:val="00E8229A"/>
    <w:rsid w:val="00E83609"/>
    <w:rsid w:val="00E839AF"/>
    <w:rsid w:val="00E83AC6"/>
    <w:rsid w:val="00E83E41"/>
    <w:rsid w:val="00E84AD6"/>
    <w:rsid w:val="00E85262"/>
    <w:rsid w:val="00E85500"/>
    <w:rsid w:val="00E85F1C"/>
    <w:rsid w:val="00E863B8"/>
    <w:rsid w:val="00E86C88"/>
    <w:rsid w:val="00E86FFC"/>
    <w:rsid w:val="00E870FE"/>
    <w:rsid w:val="00E8720F"/>
    <w:rsid w:val="00E8793D"/>
    <w:rsid w:val="00E901AB"/>
    <w:rsid w:val="00E906B1"/>
    <w:rsid w:val="00E91109"/>
    <w:rsid w:val="00E9186C"/>
    <w:rsid w:val="00E929C6"/>
    <w:rsid w:val="00E92A2E"/>
    <w:rsid w:val="00E93BD0"/>
    <w:rsid w:val="00E942F8"/>
    <w:rsid w:val="00E95250"/>
    <w:rsid w:val="00E959A9"/>
    <w:rsid w:val="00E95F27"/>
    <w:rsid w:val="00E95F9F"/>
    <w:rsid w:val="00E96054"/>
    <w:rsid w:val="00E968F3"/>
    <w:rsid w:val="00E97823"/>
    <w:rsid w:val="00EA021B"/>
    <w:rsid w:val="00EA046E"/>
    <w:rsid w:val="00EA05C0"/>
    <w:rsid w:val="00EA1B0B"/>
    <w:rsid w:val="00EA23A1"/>
    <w:rsid w:val="00EA267F"/>
    <w:rsid w:val="00EA2B6D"/>
    <w:rsid w:val="00EA2F6E"/>
    <w:rsid w:val="00EA33C3"/>
    <w:rsid w:val="00EA33F9"/>
    <w:rsid w:val="00EA4229"/>
    <w:rsid w:val="00EA43AD"/>
    <w:rsid w:val="00EA45E6"/>
    <w:rsid w:val="00EA4E18"/>
    <w:rsid w:val="00EA52FF"/>
    <w:rsid w:val="00EA5539"/>
    <w:rsid w:val="00EA57EB"/>
    <w:rsid w:val="00EA5B37"/>
    <w:rsid w:val="00EA5B49"/>
    <w:rsid w:val="00EA5CFB"/>
    <w:rsid w:val="00EA620B"/>
    <w:rsid w:val="00EA62B0"/>
    <w:rsid w:val="00EA66E1"/>
    <w:rsid w:val="00EA6A16"/>
    <w:rsid w:val="00EA6C8E"/>
    <w:rsid w:val="00EA6FA1"/>
    <w:rsid w:val="00EA789A"/>
    <w:rsid w:val="00EA79EB"/>
    <w:rsid w:val="00EA7AAF"/>
    <w:rsid w:val="00EA7E8C"/>
    <w:rsid w:val="00EB0143"/>
    <w:rsid w:val="00EB0890"/>
    <w:rsid w:val="00EB1D6D"/>
    <w:rsid w:val="00EB257E"/>
    <w:rsid w:val="00EB266E"/>
    <w:rsid w:val="00EB307B"/>
    <w:rsid w:val="00EB34A5"/>
    <w:rsid w:val="00EB355F"/>
    <w:rsid w:val="00EB3732"/>
    <w:rsid w:val="00EB3E52"/>
    <w:rsid w:val="00EB45B8"/>
    <w:rsid w:val="00EB4688"/>
    <w:rsid w:val="00EB531F"/>
    <w:rsid w:val="00EB66EC"/>
    <w:rsid w:val="00EB6C07"/>
    <w:rsid w:val="00EB6C40"/>
    <w:rsid w:val="00EB6E3F"/>
    <w:rsid w:val="00EB7745"/>
    <w:rsid w:val="00EB7FA3"/>
    <w:rsid w:val="00EC0010"/>
    <w:rsid w:val="00EC00BC"/>
    <w:rsid w:val="00EC028D"/>
    <w:rsid w:val="00EC02A6"/>
    <w:rsid w:val="00EC1272"/>
    <w:rsid w:val="00EC1652"/>
    <w:rsid w:val="00EC185A"/>
    <w:rsid w:val="00EC1F5B"/>
    <w:rsid w:val="00EC22C7"/>
    <w:rsid w:val="00EC2635"/>
    <w:rsid w:val="00EC29A7"/>
    <w:rsid w:val="00EC2DCC"/>
    <w:rsid w:val="00EC3262"/>
    <w:rsid w:val="00EC36CA"/>
    <w:rsid w:val="00EC48F8"/>
    <w:rsid w:val="00EC4D20"/>
    <w:rsid w:val="00EC4DC6"/>
    <w:rsid w:val="00EC511A"/>
    <w:rsid w:val="00EC52F5"/>
    <w:rsid w:val="00EC548A"/>
    <w:rsid w:val="00EC6199"/>
    <w:rsid w:val="00EC6373"/>
    <w:rsid w:val="00EC6422"/>
    <w:rsid w:val="00EC64AA"/>
    <w:rsid w:val="00EC67FC"/>
    <w:rsid w:val="00EC6C8D"/>
    <w:rsid w:val="00EC6E7E"/>
    <w:rsid w:val="00EC75CA"/>
    <w:rsid w:val="00EC78CB"/>
    <w:rsid w:val="00EC7AD1"/>
    <w:rsid w:val="00EC7C4E"/>
    <w:rsid w:val="00EC7CD0"/>
    <w:rsid w:val="00ED0C7A"/>
    <w:rsid w:val="00ED0E14"/>
    <w:rsid w:val="00ED0FAA"/>
    <w:rsid w:val="00ED1B93"/>
    <w:rsid w:val="00ED270D"/>
    <w:rsid w:val="00ED2FBE"/>
    <w:rsid w:val="00ED4468"/>
    <w:rsid w:val="00ED48AD"/>
    <w:rsid w:val="00ED4EF4"/>
    <w:rsid w:val="00ED5CDE"/>
    <w:rsid w:val="00ED5E7E"/>
    <w:rsid w:val="00ED633B"/>
    <w:rsid w:val="00ED74AF"/>
    <w:rsid w:val="00ED7CE0"/>
    <w:rsid w:val="00ED7EEB"/>
    <w:rsid w:val="00EE07E1"/>
    <w:rsid w:val="00EE081A"/>
    <w:rsid w:val="00EE0D65"/>
    <w:rsid w:val="00EE0EFB"/>
    <w:rsid w:val="00EE1196"/>
    <w:rsid w:val="00EE13C4"/>
    <w:rsid w:val="00EE13DD"/>
    <w:rsid w:val="00EE14AD"/>
    <w:rsid w:val="00EE15FC"/>
    <w:rsid w:val="00EE230B"/>
    <w:rsid w:val="00EE242F"/>
    <w:rsid w:val="00EE2719"/>
    <w:rsid w:val="00EE27A3"/>
    <w:rsid w:val="00EE2BBB"/>
    <w:rsid w:val="00EE365F"/>
    <w:rsid w:val="00EE478C"/>
    <w:rsid w:val="00EE4EAC"/>
    <w:rsid w:val="00EE51D1"/>
    <w:rsid w:val="00EE51E9"/>
    <w:rsid w:val="00EE5968"/>
    <w:rsid w:val="00EE5B57"/>
    <w:rsid w:val="00EE615A"/>
    <w:rsid w:val="00EE63F6"/>
    <w:rsid w:val="00EE7612"/>
    <w:rsid w:val="00EE7D0F"/>
    <w:rsid w:val="00EF05C7"/>
    <w:rsid w:val="00EF18DD"/>
    <w:rsid w:val="00EF192C"/>
    <w:rsid w:val="00EF1C69"/>
    <w:rsid w:val="00EF2107"/>
    <w:rsid w:val="00EF26F0"/>
    <w:rsid w:val="00EF27D8"/>
    <w:rsid w:val="00EF2BA3"/>
    <w:rsid w:val="00EF2C3E"/>
    <w:rsid w:val="00EF350D"/>
    <w:rsid w:val="00EF39C2"/>
    <w:rsid w:val="00EF3AB9"/>
    <w:rsid w:val="00EF43C2"/>
    <w:rsid w:val="00EF4488"/>
    <w:rsid w:val="00EF65D5"/>
    <w:rsid w:val="00EF6AA3"/>
    <w:rsid w:val="00EF6AFB"/>
    <w:rsid w:val="00EF6E49"/>
    <w:rsid w:val="00EF7B02"/>
    <w:rsid w:val="00F001FC"/>
    <w:rsid w:val="00F004CA"/>
    <w:rsid w:val="00F00D0A"/>
    <w:rsid w:val="00F00F93"/>
    <w:rsid w:val="00F01016"/>
    <w:rsid w:val="00F01098"/>
    <w:rsid w:val="00F01D0A"/>
    <w:rsid w:val="00F02946"/>
    <w:rsid w:val="00F02ADA"/>
    <w:rsid w:val="00F03131"/>
    <w:rsid w:val="00F037DD"/>
    <w:rsid w:val="00F045C5"/>
    <w:rsid w:val="00F04928"/>
    <w:rsid w:val="00F04FED"/>
    <w:rsid w:val="00F05035"/>
    <w:rsid w:val="00F05394"/>
    <w:rsid w:val="00F05E55"/>
    <w:rsid w:val="00F06424"/>
    <w:rsid w:val="00F06D86"/>
    <w:rsid w:val="00F06F71"/>
    <w:rsid w:val="00F07167"/>
    <w:rsid w:val="00F07A5E"/>
    <w:rsid w:val="00F07BDE"/>
    <w:rsid w:val="00F07CD8"/>
    <w:rsid w:val="00F107AF"/>
    <w:rsid w:val="00F107E1"/>
    <w:rsid w:val="00F10AD1"/>
    <w:rsid w:val="00F1132C"/>
    <w:rsid w:val="00F11CD3"/>
    <w:rsid w:val="00F11E1E"/>
    <w:rsid w:val="00F12840"/>
    <w:rsid w:val="00F12BB0"/>
    <w:rsid w:val="00F12D3E"/>
    <w:rsid w:val="00F12FDE"/>
    <w:rsid w:val="00F1300A"/>
    <w:rsid w:val="00F13485"/>
    <w:rsid w:val="00F1368B"/>
    <w:rsid w:val="00F14883"/>
    <w:rsid w:val="00F150A4"/>
    <w:rsid w:val="00F1581B"/>
    <w:rsid w:val="00F15963"/>
    <w:rsid w:val="00F15B90"/>
    <w:rsid w:val="00F15DD5"/>
    <w:rsid w:val="00F1635F"/>
    <w:rsid w:val="00F17271"/>
    <w:rsid w:val="00F17D4B"/>
    <w:rsid w:val="00F17F2A"/>
    <w:rsid w:val="00F20962"/>
    <w:rsid w:val="00F20F40"/>
    <w:rsid w:val="00F20F76"/>
    <w:rsid w:val="00F2170B"/>
    <w:rsid w:val="00F21EBA"/>
    <w:rsid w:val="00F21FBD"/>
    <w:rsid w:val="00F229BA"/>
    <w:rsid w:val="00F22CE2"/>
    <w:rsid w:val="00F23139"/>
    <w:rsid w:val="00F235BF"/>
    <w:rsid w:val="00F246A3"/>
    <w:rsid w:val="00F24BED"/>
    <w:rsid w:val="00F253AE"/>
    <w:rsid w:val="00F2569D"/>
    <w:rsid w:val="00F25FA5"/>
    <w:rsid w:val="00F265AC"/>
    <w:rsid w:val="00F268C8"/>
    <w:rsid w:val="00F26A43"/>
    <w:rsid w:val="00F26E3C"/>
    <w:rsid w:val="00F26F30"/>
    <w:rsid w:val="00F26FF1"/>
    <w:rsid w:val="00F275E4"/>
    <w:rsid w:val="00F2777D"/>
    <w:rsid w:val="00F278D6"/>
    <w:rsid w:val="00F3000F"/>
    <w:rsid w:val="00F30054"/>
    <w:rsid w:val="00F30802"/>
    <w:rsid w:val="00F309DA"/>
    <w:rsid w:val="00F30D49"/>
    <w:rsid w:val="00F310FA"/>
    <w:rsid w:val="00F32AD7"/>
    <w:rsid w:val="00F32B64"/>
    <w:rsid w:val="00F34001"/>
    <w:rsid w:val="00F341EF"/>
    <w:rsid w:val="00F342BC"/>
    <w:rsid w:val="00F363D2"/>
    <w:rsid w:val="00F366A5"/>
    <w:rsid w:val="00F37293"/>
    <w:rsid w:val="00F373BE"/>
    <w:rsid w:val="00F374BC"/>
    <w:rsid w:val="00F37A4F"/>
    <w:rsid w:val="00F37E8C"/>
    <w:rsid w:val="00F40856"/>
    <w:rsid w:val="00F40C44"/>
    <w:rsid w:val="00F41055"/>
    <w:rsid w:val="00F41171"/>
    <w:rsid w:val="00F41A0C"/>
    <w:rsid w:val="00F41C24"/>
    <w:rsid w:val="00F41FB6"/>
    <w:rsid w:val="00F4262D"/>
    <w:rsid w:val="00F427B6"/>
    <w:rsid w:val="00F42FA0"/>
    <w:rsid w:val="00F4360A"/>
    <w:rsid w:val="00F43A68"/>
    <w:rsid w:val="00F43D31"/>
    <w:rsid w:val="00F43E75"/>
    <w:rsid w:val="00F447CD"/>
    <w:rsid w:val="00F44876"/>
    <w:rsid w:val="00F448A5"/>
    <w:rsid w:val="00F448BA"/>
    <w:rsid w:val="00F44E91"/>
    <w:rsid w:val="00F44F67"/>
    <w:rsid w:val="00F45599"/>
    <w:rsid w:val="00F462A3"/>
    <w:rsid w:val="00F47379"/>
    <w:rsid w:val="00F478F5"/>
    <w:rsid w:val="00F47B0E"/>
    <w:rsid w:val="00F51655"/>
    <w:rsid w:val="00F51E84"/>
    <w:rsid w:val="00F523FD"/>
    <w:rsid w:val="00F52760"/>
    <w:rsid w:val="00F529EC"/>
    <w:rsid w:val="00F5300F"/>
    <w:rsid w:val="00F53DAB"/>
    <w:rsid w:val="00F53E53"/>
    <w:rsid w:val="00F542FD"/>
    <w:rsid w:val="00F545E6"/>
    <w:rsid w:val="00F546CF"/>
    <w:rsid w:val="00F548C9"/>
    <w:rsid w:val="00F54E8D"/>
    <w:rsid w:val="00F55285"/>
    <w:rsid w:val="00F553BF"/>
    <w:rsid w:val="00F55CE3"/>
    <w:rsid w:val="00F56F8B"/>
    <w:rsid w:val="00F60BCB"/>
    <w:rsid w:val="00F61084"/>
    <w:rsid w:val="00F6140D"/>
    <w:rsid w:val="00F615A3"/>
    <w:rsid w:val="00F616B6"/>
    <w:rsid w:val="00F61F90"/>
    <w:rsid w:val="00F62865"/>
    <w:rsid w:val="00F6295C"/>
    <w:rsid w:val="00F6313B"/>
    <w:rsid w:val="00F63318"/>
    <w:rsid w:val="00F63B72"/>
    <w:rsid w:val="00F63B9A"/>
    <w:rsid w:val="00F6420B"/>
    <w:rsid w:val="00F6439A"/>
    <w:rsid w:val="00F64B34"/>
    <w:rsid w:val="00F653AB"/>
    <w:rsid w:val="00F6540D"/>
    <w:rsid w:val="00F656BC"/>
    <w:rsid w:val="00F65977"/>
    <w:rsid w:val="00F66931"/>
    <w:rsid w:val="00F66CD5"/>
    <w:rsid w:val="00F66CEB"/>
    <w:rsid w:val="00F66E08"/>
    <w:rsid w:val="00F66F6A"/>
    <w:rsid w:val="00F6722C"/>
    <w:rsid w:val="00F674FA"/>
    <w:rsid w:val="00F677E7"/>
    <w:rsid w:val="00F67A9A"/>
    <w:rsid w:val="00F700C0"/>
    <w:rsid w:val="00F70A8A"/>
    <w:rsid w:val="00F70B08"/>
    <w:rsid w:val="00F70F4E"/>
    <w:rsid w:val="00F7146F"/>
    <w:rsid w:val="00F71675"/>
    <w:rsid w:val="00F721FA"/>
    <w:rsid w:val="00F72C7A"/>
    <w:rsid w:val="00F72F50"/>
    <w:rsid w:val="00F73113"/>
    <w:rsid w:val="00F73198"/>
    <w:rsid w:val="00F73669"/>
    <w:rsid w:val="00F74053"/>
    <w:rsid w:val="00F75070"/>
    <w:rsid w:val="00F7535F"/>
    <w:rsid w:val="00F754F0"/>
    <w:rsid w:val="00F7553D"/>
    <w:rsid w:val="00F75741"/>
    <w:rsid w:val="00F75FC4"/>
    <w:rsid w:val="00F77345"/>
    <w:rsid w:val="00F77449"/>
    <w:rsid w:val="00F77543"/>
    <w:rsid w:val="00F776C7"/>
    <w:rsid w:val="00F776DC"/>
    <w:rsid w:val="00F803FA"/>
    <w:rsid w:val="00F80729"/>
    <w:rsid w:val="00F80960"/>
    <w:rsid w:val="00F80D49"/>
    <w:rsid w:val="00F8126A"/>
    <w:rsid w:val="00F8146B"/>
    <w:rsid w:val="00F826DF"/>
    <w:rsid w:val="00F82C72"/>
    <w:rsid w:val="00F833BF"/>
    <w:rsid w:val="00F83483"/>
    <w:rsid w:val="00F83C34"/>
    <w:rsid w:val="00F83C43"/>
    <w:rsid w:val="00F83EC6"/>
    <w:rsid w:val="00F83FB9"/>
    <w:rsid w:val="00F8438A"/>
    <w:rsid w:val="00F8471D"/>
    <w:rsid w:val="00F84838"/>
    <w:rsid w:val="00F84FFB"/>
    <w:rsid w:val="00F85981"/>
    <w:rsid w:val="00F86005"/>
    <w:rsid w:val="00F868EA"/>
    <w:rsid w:val="00F87263"/>
    <w:rsid w:val="00F875B4"/>
    <w:rsid w:val="00F8775F"/>
    <w:rsid w:val="00F879C5"/>
    <w:rsid w:val="00F87CA6"/>
    <w:rsid w:val="00F87EC5"/>
    <w:rsid w:val="00F9046B"/>
    <w:rsid w:val="00F90686"/>
    <w:rsid w:val="00F90AB3"/>
    <w:rsid w:val="00F90E38"/>
    <w:rsid w:val="00F91129"/>
    <w:rsid w:val="00F92446"/>
    <w:rsid w:val="00F92E3E"/>
    <w:rsid w:val="00F93173"/>
    <w:rsid w:val="00F93725"/>
    <w:rsid w:val="00F940C8"/>
    <w:rsid w:val="00F949E9"/>
    <w:rsid w:val="00F94D24"/>
    <w:rsid w:val="00F9513C"/>
    <w:rsid w:val="00F95162"/>
    <w:rsid w:val="00F95352"/>
    <w:rsid w:val="00F955D9"/>
    <w:rsid w:val="00F958F0"/>
    <w:rsid w:val="00F95CD9"/>
    <w:rsid w:val="00F9695D"/>
    <w:rsid w:val="00F96EEA"/>
    <w:rsid w:val="00F970EB"/>
    <w:rsid w:val="00F972BB"/>
    <w:rsid w:val="00F976FE"/>
    <w:rsid w:val="00F97B78"/>
    <w:rsid w:val="00F97CF9"/>
    <w:rsid w:val="00FA00C7"/>
    <w:rsid w:val="00FA0A1B"/>
    <w:rsid w:val="00FA0C7D"/>
    <w:rsid w:val="00FA0DC8"/>
    <w:rsid w:val="00FA0F2E"/>
    <w:rsid w:val="00FA1821"/>
    <w:rsid w:val="00FA198C"/>
    <w:rsid w:val="00FA1FE4"/>
    <w:rsid w:val="00FA2539"/>
    <w:rsid w:val="00FA2558"/>
    <w:rsid w:val="00FA3299"/>
    <w:rsid w:val="00FA3C3F"/>
    <w:rsid w:val="00FA4491"/>
    <w:rsid w:val="00FA4742"/>
    <w:rsid w:val="00FA4890"/>
    <w:rsid w:val="00FA4A01"/>
    <w:rsid w:val="00FA4FC4"/>
    <w:rsid w:val="00FA503C"/>
    <w:rsid w:val="00FA5474"/>
    <w:rsid w:val="00FA5B0F"/>
    <w:rsid w:val="00FA6299"/>
    <w:rsid w:val="00FA643F"/>
    <w:rsid w:val="00FA6FDE"/>
    <w:rsid w:val="00FA7740"/>
    <w:rsid w:val="00FA7960"/>
    <w:rsid w:val="00FB026D"/>
    <w:rsid w:val="00FB0EF0"/>
    <w:rsid w:val="00FB0FEF"/>
    <w:rsid w:val="00FB1993"/>
    <w:rsid w:val="00FB1A99"/>
    <w:rsid w:val="00FB23AA"/>
    <w:rsid w:val="00FB2608"/>
    <w:rsid w:val="00FB297B"/>
    <w:rsid w:val="00FB3A10"/>
    <w:rsid w:val="00FB3BBF"/>
    <w:rsid w:val="00FB3E2E"/>
    <w:rsid w:val="00FB4292"/>
    <w:rsid w:val="00FB5351"/>
    <w:rsid w:val="00FB553F"/>
    <w:rsid w:val="00FB6163"/>
    <w:rsid w:val="00FB6939"/>
    <w:rsid w:val="00FB77FA"/>
    <w:rsid w:val="00FC0DF3"/>
    <w:rsid w:val="00FC1429"/>
    <w:rsid w:val="00FC1C08"/>
    <w:rsid w:val="00FC1DC4"/>
    <w:rsid w:val="00FC22E6"/>
    <w:rsid w:val="00FC2414"/>
    <w:rsid w:val="00FC2BE9"/>
    <w:rsid w:val="00FC32DF"/>
    <w:rsid w:val="00FC353E"/>
    <w:rsid w:val="00FC3680"/>
    <w:rsid w:val="00FC3917"/>
    <w:rsid w:val="00FC3A35"/>
    <w:rsid w:val="00FC3C70"/>
    <w:rsid w:val="00FC3FE9"/>
    <w:rsid w:val="00FC41B9"/>
    <w:rsid w:val="00FC434A"/>
    <w:rsid w:val="00FC469D"/>
    <w:rsid w:val="00FC4998"/>
    <w:rsid w:val="00FC4A73"/>
    <w:rsid w:val="00FC534C"/>
    <w:rsid w:val="00FC559C"/>
    <w:rsid w:val="00FC6608"/>
    <w:rsid w:val="00FC6628"/>
    <w:rsid w:val="00FC6D95"/>
    <w:rsid w:val="00FC70B3"/>
    <w:rsid w:val="00FC73A0"/>
    <w:rsid w:val="00FC73C8"/>
    <w:rsid w:val="00FC746A"/>
    <w:rsid w:val="00FC7823"/>
    <w:rsid w:val="00FC7F0D"/>
    <w:rsid w:val="00FD07A0"/>
    <w:rsid w:val="00FD0ABA"/>
    <w:rsid w:val="00FD0EE6"/>
    <w:rsid w:val="00FD0F71"/>
    <w:rsid w:val="00FD1427"/>
    <w:rsid w:val="00FD14F0"/>
    <w:rsid w:val="00FD1AB0"/>
    <w:rsid w:val="00FD2305"/>
    <w:rsid w:val="00FD3D13"/>
    <w:rsid w:val="00FD445E"/>
    <w:rsid w:val="00FD470E"/>
    <w:rsid w:val="00FD4AAD"/>
    <w:rsid w:val="00FD4CB3"/>
    <w:rsid w:val="00FD4FF9"/>
    <w:rsid w:val="00FD5868"/>
    <w:rsid w:val="00FD5D03"/>
    <w:rsid w:val="00FD6DD0"/>
    <w:rsid w:val="00FD7321"/>
    <w:rsid w:val="00FD7853"/>
    <w:rsid w:val="00FD79C5"/>
    <w:rsid w:val="00FD7EC7"/>
    <w:rsid w:val="00FE08A6"/>
    <w:rsid w:val="00FE150D"/>
    <w:rsid w:val="00FE27D7"/>
    <w:rsid w:val="00FE2CB5"/>
    <w:rsid w:val="00FE2F68"/>
    <w:rsid w:val="00FE3055"/>
    <w:rsid w:val="00FE3EA8"/>
    <w:rsid w:val="00FE47BB"/>
    <w:rsid w:val="00FE49B5"/>
    <w:rsid w:val="00FE5512"/>
    <w:rsid w:val="00FE5F36"/>
    <w:rsid w:val="00FE645A"/>
    <w:rsid w:val="00FE6897"/>
    <w:rsid w:val="00FE6A2A"/>
    <w:rsid w:val="00FE71C7"/>
    <w:rsid w:val="00FE7658"/>
    <w:rsid w:val="00FE7CC4"/>
    <w:rsid w:val="00FE7E27"/>
    <w:rsid w:val="00FF02AC"/>
    <w:rsid w:val="00FF03C6"/>
    <w:rsid w:val="00FF0818"/>
    <w:rsid w:val="00FF0C42"/>
    <w:rsid w:val="00FF0CDF"/>
    <w:rsid w:val="00FF133D"/>
    <w:rsid w:val="00FF17F5"/>
    <w:rsid w:val="00FF1905"/>
    <w:rsid w:val="00FF208C"/>
    <w:rsid w:val="00FF20D0"/>
    <w:rsid w:val="00FF2118"/>
    <w:rsid w:val="00FF214A"/>
    <w:rsid w:val="00FF28E0"/>
    <w:rsid w:val="00FF2ECE"/>
    <w:rsid w:val="00FF32BC"/>
    <w:rsid w:val="00FF340F"/>
    <w:rsid w:val="00FF3E87"/>
    <w:rsid w:val="00FF41FE"/>
    <w:rsid w:val="00FF47BA"/>
    <w:rsid w:val="00FF484F"/>
    <w:rsid w:val="00FF4D23"/>
    <w:rsid w:val="00FF4F1F"/>
    <w:rsid w:val="00FF5228"/>
    <w:rsid w:val="00FF55C4"/>
    <w:rsid w:val="00FF59A5"/>
    <w:rsid w:val="00FF5AA1"/>
    <w:rsid w:val="00FF5BD8"/>
    <w:rsid w:val="00FF5ED6"/>
    <w:rsid w:val="00FF6102"/>
    <w:rsid w:val="00FF6649"/>
    <w:rsid w:val="00FF673A"/>
    <w:rsid w:val="00FF712B"/>
    <w:rsid w:val="00FF7CF4"/>
    <w:rsid w:val="016973F7"/>
    <w:rsid w:val="01ECAA76"/>
    <w:rsid w:val="01FAB0A3"/>
    <w:rsid w:val="024F4B9B"/>
    <w:rsid w:val="02525363"/>
    <w:rsid w:val="029632AC"/>
    <w:rsid w:val="02A84B04"/>
    <w:rsid w:val="02B8658E"/>
    <w:rsid w:val="02C6AD94"/>
    <w:rsid w:val="02DB426A"/>
    <w:rsid w:val="02FF1E50"/>
    <w:rsid w:val="038317AB"/>
    <w:rsid w:val="0399A1B0"/>
    <w:rsid w:val="03E329FA"/>
    <w:rsid w:val="041D6EF2"/>
    <w:rsid w:val="04687242"/>
    <w:rsid w:val="04A84D43"/>
    <w:rsid w:val="04B7D968"/>
    <w:rsid w:val="04E26987"/>
    <w:rsid w:val="051E7963"/>
    <w:rsid w:val="05402E7C"/>
    <w:rsid w:val="05FCFAE2"/>
    <w:rsid w:val="065B8AD0"/>
    <w:rsid w:val="068C99AF"/>
    <w:rsid w:val="06C007FF"/>
    <w:rsid w:val="072216FC"/>
    <w:rsid w:val="07578065"/>
    <w:rsid w:val="07635378"/>
    <w:rsid w:val="07B531D6"/>
    <w:rsid w:val="07DB7918"/>
    <w:rsid w:val="07F6374E"/>
    <w:rsid w:val="0835A675"/>
    <w:rsid w:val="08E4435D"/>
    <w:rsid w:val="09219882"/>
    <w:rsid w:val="09488C78"/>
    <w:rsid w:val="09BC2E00"/>
    <w:rsid w:val="09D8DD68"/>
    <w:rsid w:val="0A2E39FF"/>
    <w:rsid w:val="0AC0205A"/>
    <w:rsid w:val="0ACD47AD"/>
    <w:rsid w:val="0AFB533E"/>
    <w:rsid w:val="0BABB2D9"/>
    <w:rsid w:val="0BAC1FF5"/>
    <w:rsid w:val="0C82F437"/>
    <w:rsid w:val="0CB5C01A"/>
    <w:rsid w:val="0D72A382"/>
    <w:rsid w:val="0D833EC8"/>
    <w:rsid w:val="0DE0FC56"/>
    <w:rsid w:val="0DED3948"/>
    <w:rsid w:val="0E0FABB3"/>
    <w:rsid w:val="0E136A59"/>
    <w:rsid w:val="0E453101"/>
    <w:rsid w:val="0E7D64AD"/>
    <w:rsid w:val="0EB81F26"/>
    <w:rsid w:val="0EE4AC91"/>
    <w:rsid w:val="0F1D8815"/>
    <w:rsid w:val="0F4C1769"/>
    <w:rsid w:val="0F9B5A4E"/>
    <w:rsid w:val="0FA7603B"/>
    <w:rsid w:val="0FDECBB3"/>
    <w:rsid w:val="0FF16510"/>
    <w:rsid w:val="0FFEEB53"/>
    <w:rsid w:val="1031BF0A"/>
    <w:rsid w:val="1078DBE7"/>
    <w:rsid w:val="1099727E"/>
    <w:rsid w:val="10B23539"/>
    <w:rsid w:val="10B37730"/>
    <w:rsid w:val="10D1C67F"/>
    <w:rsid w:val="10ED5F4C"/>
    <w:rsid w:val="1182F7FC"/>
    <w:rsid w:val="11CC7651"/>
    <w:rsid w:val="11DB77D2"/>
    <w:rsid w:val="11E5452D"/>
    <w:rsid w:val="120B7145"/>
    <w:rsid w:val="1230395A"/>
    <w:rsid w:val="127958FB"/>
    <w:rsid w:val="127A6885"/>
    <w:rsid w:val="13072BA2"/>
    <w:rsid w:val="13453C4E"/>
    <w:rsid w:val="134DFDD4"/>
    <w:rsid w:val="1351B5A5"/>
    <w:rsid w:val="1363E6EA"/>
    <w:rsid w:val="138FBB89"/>
    <w:rsid w:val="13A93467"/>
    <w:rsid w:val="13B2E298"/>
    <w:rsid w:val="13E942B6"/>
    <w:rsid w:val="144EE91A"/>
    <w:rsid w:val="146C68C1"/>
    <w:rsid w:val="14815893"/>
    <w:rsid w:val="14A8B36B"/>
    <w:rsid w:val="14B85FBF"/>
    <w:rsid w:val="14FE00C2"/>
    <w:rsid w:val="1500C651"/>
    <w:rsid w:val="154C962A"/>
    <w:rsid w:val="1561AA0D"/>
    <w:rsid w:val="158C7D7B"/>
    <w:rsid w:val="15A1A5EA"/>
    <w:rsid w:val="15B89926"/>
    <w:rsid w:val="1648FCDC"/>
    <w:rsid w:val="166E9219"/>
    <w:rsid w:val="1693338A"/>
    <w:rsid w:val="169F5FA0"/>
    <w:rsid w:val="16A4C5C1"/>
    <w:rsid w:val="16ADC72A"/>
    <w:rsid w:val="16B42AC1"/>
    <w:rsid w:val="16CAC475"/>
    <w:rsid w:val="16CF9313"/>
    <w:rsid w:val="172DCB39"/>
    <w:rsid w:val="177CCCD2"/>
    <w:rsid w:val="17B035AF"/>
    <w:rsid w:val="17C977A4"/>
    <w:rsid w:val="17E34E98"/>
    <w:rsid w:val="18030CCC"/>
    <w:rsid w:val="186713DE"/>
    <w:rsid w:val="18BDB5C3"/>
    <w:rsid w:val="1928F0F0"/>
    <w:rsid w:val="193337ED"/>
    <w:rsid w:val="197C424B"/>
    <w:rsid w:val="19825134"/>
    <w:rsid w:val="19BF8F04"/>
    <w:rsid w:val="19E814F2"/>
    <w:rsid w:val="1A46214D"/>
    <w:rsid w:val="1A4FD8ED"/>
    <w:rsid w:val="1A7CE7AA"/>
    <w:rsid w:val="1AAC13D2"/>
    <w:rsid w:val="1AB0ABF3"/>
    <w:rsid w:val="1B2BF005"/>
    <w:rsid w:val="1B4CDA72"/>
    <w:rsid w:val="1B79208C"/>
    <w:rsid w:val="1B924E91"/>
    <w:rsid w:val="1BDD0E86"/>
    <w:rsid w:val="1C4F30CD"/>
    <w:rsid w:val="1C814FC7"/>
    <w:rsid w:val="1C85B70A"/>
    <w:rsid w:val="1CA3297C"/>
    <w:rsid w:val="1CF7D59D"/>
    <w:rsid w:val="1D194C43"/>
    <w:rsid w:val="1D21F2D9"/>
    <w:rsid w:val="1DB30964"/>
    <w:rsid w:val="1DC683A7"/>
    <w:rsid w:val="1DF635E9"/>
    <w:rsid w:val="1E1140A8"/>
    <w:rsid w:val="1E258444"/>
    <w:rsid w:val="1F0584A4"/>
    <w:rsid w:val="1F319BA9"/>
    <w:rsid w:val="1FB19F3B"/>
    <w:rsid w:val="1FBD71F9"/>
    <w:rsid w:val="1FC27F80"/>
    <w:rsid w:val="1FE3AD60"/>
    <w:rsid w:val="20454358"/>
    <w:rsid w:val="20A7B90C"/>
    <w:rsid w:val="20A87E18"/>
    <w:rsid w:val="20C0DCF9"/>
    <w:rsid w:val="2113A0A4"/>
    <w:rsid w:val="2127BBE9"/>
    <w:rsid w:val="21E7213A"/>
    <w:rsid w:val="228C82B0"/>
    <w:rsid w:val="22A8F1AC"/>
    <w:rsid w:val="22DF4CB3"/>
    <w:rsid w:val="22F067F8"/>
    <w:rsid w:val="2312B559"/>
    <w:rsid w:val="231E9D8F"/>
    <w:rsid w:val="2356F038"/>
    <w:rsid w:val="2362D2E0"/>
    <w:rsid w:val="236A206C"/>
    <w:rsid w:val="236D9D89"/>
    <w:rsid w:val="23706D8C"/>
    <w:rsid w:val="247EAB2B"/>
    <w:rsid w:val="24DA2A50"/>
    <w:rsid w:val="24F5D326"/>
    <w:rsid w:val="258E4FF6"/>
    <w:rsid w:val="25CF7364"/>
    <w:rsid w:val="2602D21C"/>
    <w:rsid w:val="2619B608"/>
    <w:rsid w:val="261EAD50"/>
    <w:rsid w:val="268B15D6"/>
    <w:rsid w:val="26EE5860"/>
    <w:rsid w:val="271606B0"/>
    <w:rsid w:val="276F9AE7"/>
    <w:rsid w:val="27708BB0"/>
    <w:rsid w:val="277AB220"/>
    <w:rsid w:val="27AEACEC"/>
    <w:rsid w:val="28227606"/>
    <w:rsid w:val="283694C0"/>
    <w:rsid w:val="285F23A4"/>
    <w:rsid w:val="2876745A"/>
    <w:rsid w:val="288E6AD1"/>
    <w:rsid w:val="28C28EEF"/>
    <w:rsid w:val="28EF46CA"/>
    <w:rsid w:val="29290629"/>
    <w:rsid w:val="299B4F9D"/>
    <w:rsid w:val="299D396A"/>
    <w:rsid w:val="2A8905B6"/>
    <w:rsid w:val="2A89B5B7"/>
    <w:rsid w:val="2AE77273"/>
    <w:rsid w:val="2AE914AB"/>
    <w:rsid w:val="2B5F4AA3"/>
    <w:rsid w:val="2B624756"/>
    <w:rsid w:val="2B92301B"/>
    <w:rsid w:val="2B9E83DF"/>
    <w:rsid w:val="2BE8FE7D"/>
    <w:rsid w:val="2C10C0B3"/>
    <w:rsid w:val="2C39D088"/>
    <w:rsid w:val="2C5DA2EA"/>
    <w:rsid w:val="2C81C673"/>
    <w:rsid w:val="2D727043"/>
    <w:rsid w:val="2DE6FDED"/>
    <w:rsid w:val="2E582DA6"/>
    <w:rsid w:val="2E702182"/>
    <w:rsid w:val="2EBB4ABE"/>
    <w:rsid w:val="2F01CAA2"/>
    <w:rsid w:val="2F5B9C59"/>
    <w:rsid w:val="2F77F52B"/>
    <w:rsid w:val="2F929DFE"/>
    <w:rsid w:val="301CB165"/>
    <w:rsid w:val="303E8028"/>
    <w:rsid w:val="305F4B09"/>
    <w:rsid w:val="306E674D"/>
    <w:rsid w:val="30889AF1"/>
    <w:rsid w:val="30948810"/>
    <w:rsid w:val="30E50091"/>
    <w:rsid w:val="3115D718"/>
    <w:rsid w:val="312DFD5D"/>
    <w:rsid w:val="31307689"/>
    <w:rsid w:val="317DD9B2"/>
    <w:rsid w:val="318F19D1"/>
    <w:rsid w:val="31939FC2"/>
    <w:rsid w:val="31A1966D"/>
    <w:rsid w:val="31D0D4BF"/>
    <w:rsid w:val="3223E992"/>
    <w:rsid w:val="324C3945"/>
    <w:rsid w:val="329820A0"/>
    <w:rsid w:val="32A20664"/>
    <w:rsid w:val="33421F9A"/>
    <w:rsid w:val="335C927F"/>
    <w:rsid w:val="33A5A267"/>
    <w:rsid w:val="33B06B5F"/>
    <w:rsid w:val="33C3AE1A"/>
    <w:rsid w:val="33E3A99A"/>
    <w:rsid w:val="34259301"/>
    <w:rsid w:val="349835A1"/>
    <w:rsid w:val="349C5FCE"/>
    <w:rsid w:val="35AB8F3F"/>
    <w:rsid w:val="35EBFE64"/>
    <w:rsid w:val="35FE6398"/>
    <w:rsid w:val="36133D83"/>
    <w:rsid w:val="36190B34"/>
    <w:rsid w:val="3627B768"/>
    <w:rsid w:val="3629BA7D"/>
    <w:rsid w:val="36924AFD"/>
    <w:rsid w:val="36C47543"/>
    <w:rsid w:val="36CBE59B"/>
    <w:rsid w:val="36D7B8FB"/>
    <w:rsid w:val="36E08F8A"/>
    <w:rsid w:val="36EEF964"/>
    <w:rsid w:val="373AD019"/>
    <w:rsid w:val="37658D43"/>
    <w:rsid w:val="3794540C"/>
    <w:rsid w:val="37A56430"/>
    <w:rsid w:val="37D00491"/>
    <w:rsid w:val="37EAF2AF"/>
    <w:rsid w:val="37F78187"/>
    <w:rsid w:val="37FCDA3F"/>
    <w:rsid w:val="381DD023"/>
    <w:rsid w:val="3895A461"/>
    <w:rsid w:val="38C860DC"/>
    <w:rsid w:val="38E76EB0"/>
    <w:rsid w:val="38F7D58F"/>
    <w:rsid w:val="38F81F8B"/>
    <w:rsid w:val="39244643"/>
    <w:rsid w:val="3931EF3B"/>
    <w:rsid w:val="3937C3E1"/>
    <w:rsid w:val="3A1971CC"/>
    <w:rsid w:val="3ADF118F"/>
    <w:rsid w:val="3B2849DC"/>
    <w:rsid w:val="3B65A98B"/>
    <w:rsid w:val="3BF68022"/>
    <w:rsid w:val="3C0E93D7"/>
    <w:rsid w:val="3C1AC3EC"/>
    <w:rsid w:val="3C8628E2"/>
    <w:rsid w:val="3C95D1A9"/>
    <w:rsid w:val="3CA93226"/>
    <w:rsid w:val="3CB47C62"/>
    <w:rsid w:val="3CCB7055"/>
    <w:rsid w:val="3CCED17D"/>
    <w:rsid w:val="3CD560FF"/>
    <w:rsid w:val="3D159477"/>
    <w:rsid w:val="3DCC434F"/>
    <w:rsid w:val="3E177809"/>
    <w:rsid w:val="3E2604F5"/>
    <w:rsid w:val="3E421918"/>
    <w:rsid w:val="3E68356C"/>
    <w:rsid w:val="3E702EBF"/>
    <w:rsid w:val="3E713160"/>
    <w:rsid w:val="3E72CFA8"/>
    <w:rsid w:val="3EA0F98F"/>
    <w:rsid w:val="3EBC5AF4"/>
    <w:rsid w:val="3F0F66F8"/>
    <w:rsid w:val="3F6E17C3"/>
    <w:rsid w:val="3F7BF800"/>
    <w:rsid w:val="3F99C0F1"/>
    <w:rsid w:val="40122E20"/>
    <w:rsid w:val="4037CDE0"/>
    <w:rsid w:val="40F723DF"/>
    <w:rsid w:val="40FA967F"/>
    <w:rsid w:val="40FC4CF6"/>
    <w:rsid w:val="41359152"/>
    <w:rsid w:val="4157E4F1"/>
    <w:rsid w:val="416C37B5"/>
    <w:rsid w:val="41B4CA93"/>
    <w:rsid w:val="41CDED6E"/>
    <w:rsid w:val="420D5A39"/>
    <w:rsid w:val="423A5635"/>
    <w:rsid w:val="42594194"/>
    <w:rsid w:val="427117BC"/>
    <w:rsid w:val="42736808"/>
    <w:rsid w:val="42B304A1"/>
    <w:rsid w:val="42BAB700"/>
    <w:rsid w:val="42F18CA1"/>
    <w:rsid w:val="433AF1EB"/>
    <w:rsid w:val="43431147"/>
    <w:rsid w:val="436F8627"/>
    <w:rsid w:val="4400CC1E"/>
    <w:rsid w:val="442D0050"/>
    <w:rsid w:val="44443821"/>
    <w:rsid w:val="4482A605"/>
    <w:rsid w:val="4492D652"/>
    <w:rsid w:val="44AA374C"/>
    <w:rsid w:val="44B0523F"/>
    <w:rsid w:val="44B6A5BF"/>
    <w:rsid w:val="44C5476E"/>
    <w:rsid w:val="44D50214"/>
    <w:rsid w:val="45486422"/>
    <w:rsid w:val="4571EE61"/>
    <w:rsid w:val="45D1B314"/>
    <w:rsid w:val="45E1540D"/>
    <w:rsid w:val="45E6AF75"/>
    <w:rsid w:val="4648F49F"/>
    <w:rsid w:val="476A74F8"/>
    <w:rsid w:val="478D5158"/>
    <w:rsid w:val="47B6E56C"/>
    <w:rsid w:val="47F18CB4"/>
    <w:rsid w:val="48284D81"/>
    <w:rsid w:val="486C30F5"/>
    <w:rsid w:val="4957EBBA"/>
    <w:rsid w:val="498ABA18"/>
    <w:rsid w:val="498D2820"/>
    <w:rsid w:val="49AAE455"/>
    <w:rsid w:val="49B9F49D"/>
    <w:rsid w:val="49F0CA55"/>
    <w:rsid w:val="4A06D797"/>
    <w:rsid w:val="4A679194"/>
    <w:rsid w:val="4A6C99D3"/>
    <w:rsid w:val="4A8F0A0B"/>
    <w:rsid w:val="4AC93911"/>
    <w:rsid w:val="4ACC6127"/>
    <w:rsid w:val="4AE4F301"/>
    <w:rsid w:val="4AE6BFE2"/>
    <w:rsid w:val="4B0102CF"/>
    <w:rsid w:val="4B1DE146"/>
    <w:rsid w:val="4B21E019"/>
    <w:rsid w:val="4B290823"/>
    <w:rsid w:val="4B3F004C"/>
    <w:rsid w:val="4B46B4B6"/>
    <w:rsid w:val="4BABE76C"/>
    <w:rsid w:val="4BD85CAB"/>
    <w:rsid w:val="4C4C46A8"/>
    <w:rsid w:val="4C4DD11A"/>
    <w:rsid w:val="4D1659A7"/>
    <w:rsid w:val="4D24189A"/>
    <w:rsid w:val="4DC62CE3"/>
    <w:rsid w:val="4E132691"/>
    <w:rsid w:val="4E257614"/>
    <w:rsid w:val="4E38A391"/>
    <w:rsid w:val="4E64A485"/>
    <w:rsid w:val="4E6FCB15"/>
    <w:rsid w:val="4E9C8E6B"/>
    <w:rsid w:val="4EC788A2"/>
    <w:rsid w:val="4F4E5A8B"/>
    <w:rsid w:val="4FA7D872"/>
    <w:rsid w:val="4FEC7771"/>
    <w:rsid w:val="50112552"/>
    <w:rsid w:val="502374AC"/>
    <w:rsid w:val="5024B8DF"/>
    <w:rsid w:val="509E61C4"/>
    <w:rsid w:val="51C61A85"/>
    <w:rsid w:val="51C7EC67"/>
    <w:rsid w:val="51D1DF2D"/>
    <w:rsid w:val="51D5FD7A"/>
    <w:rsid w:val="52361F12"/>
    <w:rsid w:val="52698A62"/>
    <w:rsid w:val="5278BE6F"/>
    <w:rsid w:val="5284971E"/>
    <w:rsid w:val="52EF7303"/>
    <w:rsid w:val="52F2EC57"/>
    <w:rsid w:val="52F7F17B"/>
    <w:rsid w:val="52FF14B8"/>
    <w:rsid w:val="5334B3DD"/>
    <w:rsid w:val="533D8A7A"/>
    <w:rsid w:val="53437183"/>
    <w:rsid w:val="535E88B1"/>
    <w:rsid w:val="536BFB5C"/>
    <w:rsid w:val="53813467"/>
    <w:rsid w:val="5423B48D"/>
    <w:rsid w:val="54325124"/>
    <w:rsid w:val="5479D54C"/>
    <w:rsid w:val="547F1AFC"/>
    <w:rsid w:val="54A8A00D"/>
    <w:rsid w:val="5540332D"/>
    <w:rsid w:val="55554908"/>
    <w:rsid w:val="555A25C8"/>
    <w:rsid w:val="55D5A32B"/>
    <w:rsid w:val="55D6AF4E"/>
    <w:rsid w:val="55E78012"/>
    <w:rsid w:val="5610DE44"/>
    <w:rsid w:val="561F6377"/>
    <w:rsid w:val="56539999"/>
    <w:rsid w:val="567B7998"/>
    <w:rsid w:val="56DA0823"/>
    <w:rsid w:val="57562F71"/>
    <w:rsid w:val="57961E22"/>
    <w:rsid w:val="5806647A"/>
    <w:rsid w:val="5820555A"/>
    <w:rsid w:val="58694CA4"/>
    <w:rsid w:val="58837C29"/>
    <w:rsid w:val="58F273CD"/>
    <w:rsid w:val="592895FF"/>
    <w:rsid w:val="5957F066"/>
    <w:rsid w:val="596134A1"/>
    <w:rsid w:val="59898C93"/>
    <w:rsid w:val="598A4679"/>
    <w:rsid w:val="59B114A0"/>
    <w:rsid w:val="5A123441"/>
    <w:rsid w:val="5A1BCC71"/>
    <w:rsid w:val="5A286BA8"/>
    <w:rsid w:val="5ACC5F25"/>
    <w:rsid w:val="5AF4C719"/>
    <w:rsid w:val="5B02CFC2"/>
    <w:rsid w:val="5B067F56"/>
    <w:rsid w:val="5B3356EE"/>
    <w:rsid w:val="5B6A75E3"/>
    <w:rsid w:val="5BADD071"/>
    <w:rsid w:val="5C6C20B0"/>
    <w:rsid w:val="5C6E7D3B"/>
    <w:rsid w:val="5CABBE3B"/>
    <w:rsid w:val="5DE427C1"/>
    <w:rsid w:val="5DFDE5E7"/>
    <w:rsid w:val="5E3659F6"/>
    <w:rsid w:val="5EC055DD"/>
    <w:rsid w:val="5EE6F1A4"/>
    <w:rsid w:val="5F1CB295"/>
    <w:rsid w:val="5F682B88"/>
    <w:rsid w:val="5F879E4E"/>
    <w:rsid w:val="5F901F57"/>
    <w:rsid w:val="5FBF71C2"/>
    <w:rsid w:val="5FD16F5F"/>
    <w:rsid w:val="5FF90A9D"/>
    <w:rsid w:val="60B5DA01"/>
    <w:rsid w:val="60C1218E"/>
    <w:rsid w:val="60D7B455"/>
    <w:rsid w:val="614FAC15"/>
    <w:rsid w:val="61C3D747"/>
    <w:rsid w:val="61FF47FD"/>
    <w:rsid w:val="6224FC63"/>
    <w:rsid w:val="622F8A33"/>
    <w:rsid w:val="6282D293"/>
    <w:rsid w:val="629D8FA1"/>
    <w:rsid w:val="62D2C516"/>
    <w:rsid w:val="62F19FAF"/>
    <w:rsid w:val="63001B90"/>
    <w:rsid w:val="630398F6"/>
    <w:rsid w:val="647768A4"/>
    <w:rsid w:val="64EAF64D"/>
    <w:rsid w:val="65068F60"/>
    <w:rsid w:val="65380850"/>
    <w:rsid w:val="6540704A"/>
    <w:rsid w:val="661F3430"/>
    <w:rsid w:val="6626FF25"/>
    <w:rsid w:val="6653921D"/>
    <w:rsid w:val="665CA385"/>
    <w:rsid w:val="6663AE13"/>
    <w:rsid w:val="6682998C"/>
    <w:rsid w:val="66A5F7EA"/>
    <w:rsid w:val="66A72230"/>
    <w:rsid w:val="66C0E0DE"/>
    <w:rsid w:val="674A45FF"/>
    <w:rsid w:val="6779CB6E"/>
    <w:rsid w:val="678432BF"/>
    <w:rsid w:val="67877E6E"/>
    <w:rsid w:val="67AAAE4E"/>
    <w:rsid w:val="67B018CE"/>
    <w:rsid w:val="67D40A4F"/>
    <w:rsid w:val="67E3EEE0"/>
    <w:rsid w:val="67E76943"/>
    <w:rsid w:val="6802CE8C"/>
    <w:rsid w:val="685D857D"/>
    <w:rsid w:val="686F20BC"/>
    <w:rsid w:val="68F05A73"/>
    <w:rsid w:val="692A0484"/>
    <w:rsid w:val="692E8A23"/>
    <w:rsid w:val="6951932E"/>
    <w:rsid w:val="696716CE"/>
    <w:rsid w:val="6968D364"/>
    <w:rsid w:val="697FB7A3"/>
    <w:rsid w:val="6A1EC283"/>
    <w:rsid w:val="6A300653"/>
    <w:rsid w:val="6A580536"/>
    <w:rsid w:val="6A788385"/>
    <w:rsid w:val="6A8943C5"/>
    <w:rsid w:val="6AA724D8"/>
    <w:rsid w:val="6B1C0E0C"/>
    <w:rsid w:val="6BC5736B"/>
    <w:rsid w:val="6C3A08C6"/>
    <w:rsid w:val="6C5FC270"/>
    <w:rsid w:val="6C937F6B"/>
    <w:rsid w:val="6CE49269"/>
    <w:rsid w:val="6CF919DF"/>
    <w:rsid w:val="6D24A95F"/>
    <w:rsid w:val="6D33E5BB"/>
    <w:rsid w:val="6D683468"/>
    <w:rsid w:val="6D6DC1B0"/>
    <w:rsid w:val="6D7F2D71"/>
    <w:rsid w:val="6D938CB8"/>
    <w:rsid w:val="6DA39B71"/>
    <w:rsid w:val="6DB9369F"/>
    <w:rsid w:val="6DD0E59F"/>
    <w:rsid w:val="6DEB053E"/>
    <w:rsid w:val="6E6E9553"/>
    <w:rsid w:val="6E93C177"/>
    <w:rsid w:val="6E9CEB34"/>
    <w:rsid w:val="6E9DE7C4"/>
    <w:rsid w:val="6FAB530E"/>
    <w:rsid w:val="6FD67F90"/>
    <w:rsid w:val="709C1962"/>
    <w:rsid w:val="70E69A22"/>
    <w:rsid w:val="712F1114"/>
    <w:rsid w:val="713DD523"/>
    <w:rsid w:val="716B4259"/>
    <w:rsid w:val="718DF7B7"/>
    <w:rsid w:val="71AA98D9"/>
    <w:rsid w:val="724EF86B"/>
    <w:rsid w:val="7282DF9E"/>
    <w:rsid w:val="72CAE175"/>
    <w:rsid w:val="730C17ED"/>
    <w:rsid w:val="7371F8DD"/>
    <w:rsid w:val="7373F407"/>
    <w:rsid w:val="73FFC358"/>
    <w:rsid w:val="7475F7AA"/>
    <w:rsid w:val="7476BC31"/>
    <w:rsid w:val="748FCD32"/>
    <w:rsid w:val="74A9C975"/>
    <w:rsid w:val="74E3F9B6"/>
    <w:rsid w:val="75131999"/>
    <w:rsid w:val="755063E1"/>
    <w:rsid w:val="7552E8A7"/>
    <w:rsid w:val="7568B907"/>
    <w:rsid w:val="75D5B00B"/>
    <w:rsid w:val="75F69843"/>
    <w:rsid w:val="76C1413A"/>
    <w:rsid w:val="7715FD31"/>
    <w:rsid w:val="77427BCA"/>
    <w:rsid w:val="78243F72"/>
    <w:rsid w:val="785598B7"/>
    <w:rsid w:val="7869A28D"/>
    <w:rsid w:val="7870FFA8"/>
    <w:rsid w:val="787EF105"/>
    <w:rsid w:val="7953774B"/>
    <w:rsid w:val="7980D17A"/>
    <w:rsid w:val="79B6EFE7"/>
    <w:rsid w:val="79FD284C"/>
    <w:rsid w:val="7A38992F"/>
    <w:rsid w:val="7A4720C4"/>
    <w:rsid w:val="7A5E0A0A"/>
    <w:rsid w:val="7A6B307C"/>
    <w:rsid w:val="7A6C9CD5"/>
    <w:rsid w:val="7AE5E659"/>
    <w:rsid w:val="7B4ADACD"/>
    <w:rsid w:val="7B4E09D5"/>
    <w:rsid w:val="7BE78CB9"/>
    <w:rsid w:val="7C214914"/>
    <w:rsid w:val="7CA90528"/>
    <w:rsid w:val="7CF01B7C"/>
    <w:rsid w:val="7D109AB4"/>
    <w:rsid w:val="7D131234"/>
    <w:rsid w:val="7D322284"/>
    <w:rsid w:val="7D560544"/>
    <w:rsid w:val="7D661CCC"/>
    <w:rsid w:val="7D7C9395"/>
    <w:rsid w:val="7D983A9F"/>
    <w:rsid w:val="7DAFA555"/>
    <w:rsid w:val="7DD01D7F"/>
    <w:rsid w:val="7E0A92E1"/>
    <w:rsid w:val="7E489B95"/>
    <w:rsid w:val="7E6B1919"/>
    <w:rsid w:val="7E80B17D"/>
    <w:rsid w:val="7E8ECEE7"/>
    <w:rsid w:val="7E9C311F"/>
    <w:rsid w:val="7ECCB965"/>
    <w:rsid w:val="7EE95195"/>
    <w:rsid w:val="7F1F03EE"/>
    <w:rsid w:val="7F2EC877"/>
    <w:rsid w:val="7F565365"/>
    <w:rsid w:val="7F957D29"/>
    <w:rsid w:val="7FD8CC4A"/>
    <w:rsid w:val="7FFC0EF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C01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B36"/>
    <w:pPr>
      <w:spacing w:line="240" w:lineRule="auto"/>
    </w:pPr>
    <w:rPr>
      <w:sz w:val="24"/>
      <w:szCs w:val="24"/>
    </w:rPr>
  </w:style>
  <w:style w:type="paragraph" w:styleId="Heading1">
    <w:name w:val="heading 1"/>
    <w:basedOn w:val="Normal"/>
    <w:next w:val="Normal"/>
    <w:link w:val="Heading1Char"/>
    <w:uiPriority w:val="9"/>
    <w:qFormat/>
    <w:rsid w:val="00CF5E22"/>
    <w:pPr>
      <w:keepNext/>
      <w:keepLines/>
      <w:spacing w:before="480" w:after="240"/>
      <w:outlineLvl w:val="0"/>
    </w:pPr>
    <w:rPr>
      <w:rFonts w:eastAsiaTheme="majorEastAsia" w:cstheme="majorBidi"/>
      <w:b/>
      <w:bCs/>
      <w:sz w:val="32"/>
      <w:szCs w:val="32"/>
    </w:rPr>
  </w:style>
  <w:style w:type="paragraph" w:styleId="Heading2">
    <w:name w:val="heading 2"/>
    <w:basedOn w:val="Heading4"/>
    <w:next w:val="Normal"/>
    <w:link w:val="Heading2Char"/>
    <w:uiPriority w:val="9"/>
    <w:unhideWhenUsed/>
    <w:qFormat/>
    <w:rsid w:val="00CF5E22"/>
    <w:pPr>
      <w:outlineLvl w:val="1"/>
    </w:pPr>
    <w:rPr>
      <w:i w:val="0"/>
      <w:sz w:val="28"/>
      <w:szCs w:val="24"/>
    </w:rPr>
  </w:style>
  <w:style w:type="paragraph" w:styleId="Heading3">
    <w:name w:val="heading 3"/>
    <w:basedOn w:val="Normal"/>
    <w:next w:val="Normal"/>
    <w:link w:val="Heading3Char"/>
    <w:uiPriority w:val="9"/>
    <w:unhideWhenUsed/>
    <w:qFormat/>
    <w:rsid w:val="00CF5E22"/>
    <w:pPr>
      <w:spacing w:before="240"/>
      <w:outlineLvl w:val="2"/>
    </w:pPr>
    <w:rPr>
      <w:b/>
      <w:i/>
      <w:szCs w:val="28"/>
    </w:rPr>
  </w:style>
  <w:style w:type="paragraph" w:styleId="Heading4">
    <w:name w:val="heading 4"/>
    <w:basedOn w:val="Heading3"/>
    <w:next w:val="Normal"/>
    <w:link w:val="Heading4Char"/>
    <w:uiPriority w:val="9"/>
    <w:unhideWhenUsed/>
    <w:qFormat/>
    <w:rsid w:val="000C46BB"/>
    <w:pPr>
      <w:outlineLvl w:val="3"/>
    </w:pPr>
    <w:rPr>
      <w:sz w:val="32"/>
      <w:szCs w:val="32"/>
    </w:rPr>
  </w:style>
  <w:style w:type="paragraph" w:styleId="Heading5">
    <w:name w:val="heading 5"/>
    <w:basedOn w:val="Normal"/>
    <w:next w:val="Normal"/>
    <w:link w:val="Heading5Char"/>
    <w:uiPriority w:val="9"/>
    <w:semiHidden/>
    <w:unhideWhenUsed/>
    <w:qFormat/>
    <w:rsid w:val="0063631C"/>
    <w:pPr>
      <w:keepNext/>
      <w:keepLines/>
      <w:spacing w:before="2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E22"/>
    <w:rPr>
      <w:rFonts w:eastAsiaTheme="majorEastAsia" w:cstheme="majorBidi"/>
      <w:b/>
      <w:bCs/>
      <w:sz w:val="32"/>
      <w:szCs w:val="32"/>
    </w:rPr>
  </w:style>
  <w:style w:type="character" w:customStyle="1" w:styleId="Heading2Char">
    <w:name w:val="Heading 2 Char"/>
    <w:basedOn w:val="DefaultParagraphFont"/>
    <w:link w:val="Heading2"/>
    <w:uiPriority w:val="9"/>
    <w:rsid w:val="00CF5E22"/>
    <w:rPr>
      <w:b/>
      <w:sz w:val="28"/>
      <w:szCs w:val="24"/>
    </w:rPr>
  </w:style>
  <w:style w:type="character" w:customStyle="1" w:styleId="Heading3Char">
    <w:name w:val="Heading 3 Char"/>
    <w:basedOn w:val="DefaultParagraphFont"/>
    <w:link w:val="Heading3"/>
    <w:uiPriority w:val="9"/>
    <w:rsid w:val="00CF5E22"/>
    <w:rPr>
      <w:b/>
      <w:i/>
      <w:sz w:val="24"/>
      <w:szCs w:val="28"/>
    </w:rPr>
  </w:style>
  <w:style w:type="paragraph" w:styleId="BalloonText">
    <w:name w:val="Balloon Text"/>
    <w:basedOn w:val="Normal"/>
    <w:link w:val="BalloonTextChar"/>
    <w:uiPriority w:val="99"/>
    <w:semiHidden/>
    <w:unhideWhenUsed/>
    <w:rsid w:val="0059151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512"/>
    <w:rPr>
      <w:rFonts w:ascii="Tahoma" w:hAnsi="Tahoma" w:cs="Tahoma"/>
      <w:sz w:val="16"/>
      <w:szCs w:val="16"/>
    </w:rPr>
  </w:style>
  <w:style w:type="character" w:styleId="CommentReference">
    <w:name w:val="annotation reference"/>
    <w:basedOn w:val="DefaultParagraphFont"/>
    <w:uiPriority w:val="99"/>
    <w:unhideWhenUsed/>
    <w:rsid w:val="00E677DD"/>
    <w:rPr>
      <w:sz w:val="16"/>
      <w:szCs w:val="16"/>
    </w:rPr>
  </w:style>
  <w:style w:type="paragraph" w:styleId="CommentText">
    <w:name w:val="annotation text"/>
    <w:basedOn w:val="Normal"/>
    <w:link w:val="CommentTextChar"/>
    <w:uiPriority w:val="99"/>
    <w:unhideWhenUsed/>
    <w:rsid w:val="00E677DD"/>
    <w:rPr>
      <w:sz w:val="20"/>
      <w:szCs w:val="20"/>
    </w:rPr>
  </w:style>
  <w:style w:type="character" w:customStyle="1" w:styleId="CommentTextChar">
    <w:name w:val="Comment Text Char"/>
    <w:basedOn w:val="DefaultParagraphFont"/>
    <w:link w:val="CommentText"/>
    <w:uiPriority w:val="99"/>
    <w:rsid w:val="00E677DD"/>
    <w:rPr>
      <w:sz w:val="20"/>
      <w:szCs w:val="20"/>
    </w:rPr>
  </w:style>
  <w:style w:type="paragraph" w:styleId="CommentSubject">
    <w:name w:val="annotation subject"/>
    <w:basedOn w:val="CommentText"/>
    <w:next w:val="CommentText"/>
    <w:link w:val="CommentSubjectChar"/>
    <w:uiPriority w:val="99"/>
    <w:semiHidden/>
    <w:unhideWhenUsed/>
    <w:rsid w:val="00E677DD"/>
    <w:rPr>
      <w:b/>
      <w:bCs/>
    </w:rPr>
  </w:style>
  <w:style w:type="character" w:customStyle="1" w:styleId="CommentSubjectChar">
    <w:name w:val="Comment Subject Char"/>
    <w:basedOn w:val="CommentTextChar"/>
    <w:link w:val="CommentSubject"/>
    <w:uiPriority w:val="99"/>
    <w:semiHidden/>
    <w:rsid w:val="00E677DD"/>
    <w:rPr>
      <w:b/>
      <w:bCs/>
      <w:sz w:val="20"/>
      <w:szCs w:val="20"/>
    </w:rPr>
  </w:style>
  <w:style w:type="character" w:customStyle="1" w:styleId="Heading4Char">
    <w:name w:val="Heading 4 Char"/>
    <w:basedOn w:val="DefaultParagraphFont"/>
    <w:link w:val="Heading4"/>
    <w:uiPriority w:val="9"/>
    <w:rsid w:val="000C46BB"/>
    <w:rPr>
      <w:b/>
      <w:sz w:val="32"/>
      <w:szCs w:val="32"/>
    </w:rPr>
  </w:style>
  <w:style w:type="character" w:customStyle="1" w:styleId="Heading5Char">
    <w:name w:val="Heading 5 Char"/>
    <w:basedOn w:val="DefaultParagraphFont"/>
    <w:link w:val="Heading5"/>
    <w:uiPriority w:val="9"/>
    <w:semiHidden/>
    <w:rsid w:val="0063631C"/>
    <w:rPr>
      <w:rFonts w:ascii="Lucida Bright" w:eastAsiaTheme="majorEastAsia" w:hAnsi="Lucida Bright" w:cstheme="majorBidi"/>
      <w:sz w:val="24"/>
      <w:szCs w:val="24"/>
    </w:rPr>
  </w:style>
  <w:style w:type="paragraph" w:styleId="Title">
    <w:name w:val="Title"/>
    <w:basedOn w:val="Normal"/>
    <w:next w:val="Normal"/>
    <w:link w:val="TitleChar"/>
    <w:uiPriority w:val="10"/>
    <w:qFormat/>
    <w:rsid w:val="00FE645A"/>
    <w:pPr>
      <w:spacing w:after="24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FE645A"/>
    <w:rPr>
      <w:rFonts w:eastAsiaTheme="majorEastAsia" w:cstheme="majorBidi"/>
      <w:b/>
      <w:spacing w:val="5"/>
      <w:kern w:val="28"/>
      <w:sz w:val="52"/>
      <w:szCs w:val="52"/>
    </w:rPr>
  </w:style>
  <w:style w:type="paragraph" w:styleId="Footer">
    <w:name w:val="footer"/>
    <w:basedOn w:val="Normal"/>
    <w:link w:val="FooterChar"/>
    <w:uiPriority w:val="99"/>
    <w:unhideWhenUsed/>
    <w:rsid w:val="00705DAD"/>
    <w:pPr>
      <w:tabs>
        <w:tab w:val="center" w:pos="4320"/>
        <w:tab w:val="right" w:pos="8640"/>
      </w:tabs>
      <w:spacing w:after="0"/>
    </w:pPr>
  </w:style>
  <w:style w:type="character" w:customStyle="1" w:styleId="FooterChar">
    <w:name w:val="Footer Char"/>
    <w:basedOn w:val="DefaultParagraphFont"/>
    <w:link w:val="Footer"/>
    <w:uiPriority w:val="99"/>
    <w:rsid w:val="00705DAD"/>
    <w:rPr>
      <w:rFonts w:ascii="Lucida Bright" w:hAnsi="Lucida Bright"/>
      <w:sz w:val="24"/>
      <w:szCs w:val="24"/>
    </w:rPr>
  </w:style>
  <w:style w:type="character" w:styleId="PageNumber">
    <w:name w:val="page number"/>
    <w:basedOn w:val="DefaultParagraphFont"/>
    <w:uiPriority w:val="99"/>
    <w:semiHidden/>
    <w:unhideWhenUsed/>
    <w:rsid w:val="00705DAD"/>
  </w:style>
  <w:style w:type="paragraph" w:styleId="Header">
    <w:name w:val="header"/>
    <w:basedOn w:val="Normal"/>
    <w:link w:val="HeaderChar"/>
    <w:uiPriority w:val="99"/>
    <w:unhideWhenUsed/>
    <w:rsid w:val="00705DAD"/>
    <w:pPr>
      <w:tabs>
        <w:tab w:val="center" w:pos="4320"/>
        <w:tab w:val="right" w:pos="8640"/>
      </w:tabs>
      <w:spacing w:after="0"/>
    </w:pPr>
  </w:style>
  <w:style w:type="character" w:customStyle="1" w:styleId="HeaderChar">
    <w:name w:val="Header Char"/>
    <w:basedOn w:val="DefaultParagraphFont"/>
    <w:link w:val="Header"/>
    <w:uiPriority w:val="99"/>
    <w:rsid w:val="00705DAD"/>
    <w:rPr>
      <w:rFonts w:ascii="Lucida Bright" w:hAnsi="Lucida Bright"/>
      <w:sz w:val="24"/>
      <w:szCs w:val="24"/>
    </w:rPr>
  </w:style>
  <w:style w:type="paragraph" w:styleId="DocumentMap">
    <w:name w:val="Document Map"/>
    <w:basedOn w:val="Normal"/>
    <w:link w:val="DocumentMapChar"/>
    <w:uiPriority w:val="99"/>
    <w:semiHidden/>
    <w:unhideWhenUsed/>
    <w:rsid w:val="00832324"/>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832324"/>
    <w:rPr>
      <w:rFonts w:ascii="Lucida Grande" w:hAnsi="Lucida Grande" w:cs="Lucida Grande"/>
      <w:sz w:val="24"/>
      <w:szCs w:val="24"/>
    </w:rPr>
  </w:style>
  <w:style w:type="table" w:styleId="TableGrid">
    <w:name w:val="Table Grid"/>
    <w:basedOn w:val="TableNormal"/>
    <w:uiPriority w:val="39"/>
    <w:rsid w:val="00142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writing">
    <w:name w:val="Table writing"/>
    <w:basedOn w:val="Normal"/>
    <w:qFormat/>
    <w:rsid w:val="001420B3"/>
    <w:pPr>
      <w:autoSpaceDE w:val="0"/>
      <w:autoSpaceDN w:val="0"/>
      <w:adjustRightInd w:val="0"/>
      <w:spacing w:before="60" w:after="60"/>
    </w:pPr>
    <w:rPr>
      <w:rFonts w:cs="Calibri"/>
      <w:color w:val="000000"/>
      <w:sz w:val="20"/>
      <w:szCs w:val="20"/>
    </w:rPr>
  </w:style>
  <w:style w:type="paragraph" w:customStyle="1" w:styleId="Tableheading">
    <w:name w:val="Table heading"/>
    <w:basedOn w:val="Normal"/>
    <w:qFormat/>
    <w:rsid w:val="001420B3"/>
    <w:pPr>
      <w:autoSpaceDE w:val="0"/>
      <w:autoSpaceDN w:val="0"/>
      <w:adjustRightInd w:val="0"/>
      <w:spacing w:before="60" w:after="60"/>
      <w:jc w:val="center"/>
    </w:pPr>
    <w:rPr>
      <w:rFonts w:cs="Calibri"/>
      <w:b/>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ED633B"/>
    <w:pPr>
      <w:spacing w:after="160" w:line="240" w:lineRule="exact"/>
    </w:pPr>
    <w:rPr>
      <w:rFonts w:ascii="Verdana" w:eastAsia="MS Mincho" w:hAnsi="Verdana" w:cs="Verdana"/>
      <w:sz w:val="20"/>
      <w:szCs w:val="20"/>
      <w:lang w:val="en-US" w:eastAsia="en-US"/>
    </w:rPr>
  </w:style>
  <w:style w:type="paragraph" w:customStyle="1" w:styleId="Notes">
    <w:name w:val="Notes"/>
    <w:basedOn w:val="Normal"/>
    <w:qFormat/>
    <w:rsid w:val="003370D0"/>
    <w:rPr>
      <w:rFonts w:cs="Baskerville"/>
      <w:sz w:val="20"/>
      <w:szCs w:val="20"/>
    </w:rPr>
  </w:style>
  <w:style w:type="paragraph" w:customStyle="1" w:styleId="Tabletitle">
    <w:name w:val="Table title"/>
    <w:basedOn w:val="Heading4"/>
    <w:link w:val="TabletitleChar"/>
    <w:uiPriority w:val="51"/>
    <w:qFormat/>
    <w:rsid w:val="00CF5E22"/>
    <w:pPr>
      <w:spacing w:after="20"/>
    </w:pPr>
    <w:rPr>
      <w:i w:val="0"/>
      <w:sz w:val="24"/>
      <w:szCs w:val="24"/>
    </w:rPr>
  </w:style>
  <w:style w:type="paragraph" w:customStyle="1" w:styleId="Figurecaption">
    <w:name w:val="Figure caption"/>
    <w:basedOn w:val="Normal"/>
    <w:link w:val="FigurecaptionChar"/>
    <w:qFormat/>
    <w:rsid w:val="00FE645A"/>
    <w:pPr>
      <w:spacing w:before="60" w:after="60"/>
    </w:pPr>
    <w:rPr>
      <w:sz w:val="20"/>
      <w:szCs w:val="20"/>
      <w:lang w:eastAsia="en-US"/>
    </w:rPr>
  </w:style>
  <w:style w:type="character" w:customStyle="1" w:styleId="FigurecaptionChar">
    <w:name w:val="Figure caption Char"/>
    <w:basedOn w:val="DefaultParagraphFont"/>
    <w:link w:val="Figurecaption"/>
    <w:rsid w:val="00FE645A"/>
    <w:rPr>
      <w:sz w:val="20"/>
      <w:szCs w:val="20"/>
      <w:lang w:eastAsia="en-US"/>
    </w:rPr>
  </w:style>
  <w:style w:type="paragraph" w:styleId="FootnoteText">
    <w:name w:val="footnote text"/>
    <w:basedOn w:val="Normal"/>
    <w:link w:val="FootnoteTextChar"/>
    <w:unhideWhenUsed/>
    <w:rsid w:val="008142B4"/>
    <w:pPr>
      <w:spacing w:after="0"/>
    </w:pPr>
    <w:rPr>
      <w:sz w:val="18"/>
      <w:szCs w:val="20"/>
    </w:rPr>
  </w:style>
  <w:style w:type="character" w:customStyle="1" w:styleId="FootnoteTextChar">
    <w:name w:val="Footnote Text Char"/>
    <w:basedOn w:val="DefaultParagraphFont"/>
    <w:link w:val="FootnoteText"/>
    <w:rsid w:val="008142B4"/>
    <w:rPr>
      <w:sz w:val="18"/>
      <w:szCs w:val="20"/>
    </w:rPr>
  </w:style>
  <w:style w:type="character" w:styleId="FootnoteReference">
    <w:name w:val="footnote reference"/>
    <w:basedOn w:val="DefaultParagraphFont"/>
    <w:unhideWhenUsed/>
    <w:rsid w:val="008142B4"/>
    <w:rPr>
      <w:vertAlign w:val="superscript"/>
    </w:rPr>
  </w:style>
  <w:style w:type="character" w:customStyle="1" w:styleId="TabletitleChar">
    <w:name w:val="Table title Char"/>
    <w:basedOn w:val="Heading4Char"/>
    <w:link w:val="Tabletitle"/>
    <w:rsid w:val="00CF5E22"/>
    <w:rPr>
      <w:b/>
      <w:sz w:val="24"/>
      <w:szCs w:val="24"/>
    </w:rPr>
  </w:style>
  <w:style w:type="paragraph" w:customStyle="1" w:styleId="Figuretitle">
    <w:name w:val="Figure title"/>
    <w:basedOn w:val="Tabletitle"/>
    <w:link w:val="FiguretitleChar"/>
    <w:qFormat/>
    <w:rsid w:val="00FE645A"/>
    <w:pPr>
      <w:spacing w:before="60" w:after="60"/>
    </w:pPr>
    <w:rPr>
      <w:lang w:val="en-US"/>
    </w:rPr>
  </w:style>
  <w:style w:type="character" w:customStyle="1" w:styleId="FiguretitleChar">
    <w:name w:val="Figure title Char"/>
    <w:basedOn w:val="TabletitleChar"/>
    <w:link w:val="Figuretitle"/>
    <w:rsid w:val="00FE645A"/>
    <w:rPr>
      <w:rFonts w:ascii="Lucida Bright" w:eastAsiaTheme="majorEastAsia" w:hAnsi="Lucida Bright" w:cstheme="majorBidi"/>
      <w:b/>
      <w:bCs w:val="0"/>
      <w:i w:val="0"/>
      <w:iCs w:val="0"/>
      <w:sz w:val="24"/>
      <w:szCs w:val="24"/>
      <w:lang w:val="en-US"/>
    </w:rPr>
  </w:style>
  <w:style w:type="paragraph" w:styleId="NoSpacing">
    <w:name w:val="No Spacing"/>
    <w:uiPriority w:val="1"/>
    <w:qFormat/>
    <w:rsid w:val="00BB0D1A"/>
    <w:pPr>
      <w:spacing w:after="0" w:line="240" w:lineRule="auto"/>
    </w:pPr>
    <w:rPr>
      <w:sz w:val="24"/>
      <w:szCs w:val="24"/>
    </w:rPr>
  </w:style>
  <w:style w:type="paragraph" w:styleId="ListParagraph">
    <w:name w:val="List Paragraph"/>
    <w:aliases w:val="BulletPoints,Numbered para,Body Text Bullet Points,List Paragraph1,Bullet point,List Paragraph11,Recommendation,Section heading,Footnote,L1 Bulleted List,Summary Bullets,Footer Setting,Bullet List,FooterText,numbered,Paragraphe de liste1"/>
    <w:basedOn w:val="Normal"/>
    <w:link w:val="ListParagraphChar"/>
    <w:uiPriority w:val="34"/>
    <w:qFormat/>
    <w:rsid w:val="003402E4"/>
    <w:pPr>
      <w:ind w:left="720"/>
      <w:contextualSpacing/>
    </w:pPr>
  </w:style>
  <w:style w:type="character" w:styleId="Hyperlink">
    <w:name w:val="Hyperlink"/>
    <w:basedOn w:val="DefaultParagraphFont"/>
    <w:uiPriority w:val="99"/>
    <w:unhideWhenUsed/>
    <w:rsid w:val="00F17D4B"/>
    <w:rPr>
      <w:color w:val="0000FF" w:themeColor="hyperlink"/>
      <w:u w:val="single"/>
    </w:rPr>
  </w:style>
  <w:style w:type="paragraph" w:customStyle="1" w:styleId="Title2">
    <w:name w:val="Title 2"/>
    <w:basedOn w:val="Heading1"/>
    <w:link w:val="Title2Char"/>
    <w:qFormat/>
    <w:rsid w:val="00F73113"/>
    <w:rPr>
      <w:sz w:val="40"/>
    </w:rPr>
  </w:style>
  <w:style w:type="paragraph" w:customStyle="1" w:styleId="Meetingdate">
    <w:name w:val="Meeting date"/>
    <w:basedOn w:val="Heading4"/>
    <w:link w:val="MeetingdateChar"/>
    <w:qFormat/>
    <w:rsid w:val="00F73113"/>
    <w:rPr>
      <w:sz w:val="24"/>
    </w:rPr>
  </w:style>
  <w:style w:type="character" w:customStyle="1" w:styleId="Title2Char">
    <w:name w:val="Title 2 Char"/>
    <w:basedOn w:val="Heading1Char"/>
    <w:link w:val="Title2"/>
    <w:rsid w:val="00F73113"/>
    <w:rPr>
      <w:rFonts w:eastAsiaTheme="majorEastAsia" w:cstheme="majorBidi"/>
      <w:b/>
      <w:bCs/>
      <w:sz w:val="40"/>
      <w:szCs w:val="32"/>
    </w:rPr>
  </w:style>
  <w:style w:type="character" w:customStyle="1" w:styleId="MeetingdateChar">
    <w:name w:val="Meeting date Char"/>
    <w:basedOn w:val="Heading4Char"/>
    <w:link w:val="Meetingdate"/>
    <w:rsid w:val="00F73113"/>
    <w:rPr>
      <w:b/>
      <w:i/>
      <w:sz w:val="24"/>
      <w:szCs w:val="32"/>
    </w:rPr>
  </w:style>
  <w:style w:type="paragraph" w:customStyle="1" w:styleId="Default">
    <w:name w:val="Default"/>
    <w:basedOn w:val="Normal"/>
    <w:rsid w:val="001460C4"/>
    <w:pPr>
      <w:autoSpaceDE w:val="0"/>
      <w:autoSpaceDN w:val="0"/>
      <w:spacing w:after="0"/>
    </w:pPr>
    <w:rPr>
      <w:rFonts w:ascii="Calibri" w:eastAsiaTheme="minorHAnsi" w:hAnsi="Calibri" w:cs="Times New Roman"/>
      <w:color w:val="000000"/>
      <w:lang w:eastAsia="en-US"/>
    </w:rPr>
  </w:style>
  <w:style w:type="character" w:customStyle="1" w:styleId="abbreviation">
    <w:name w:val="abbreviation"/>
    <w:basedOn w:val="DefaultParagraphFont"/>
    <w:rsid w:val="0025173D"/>
  </w:style>
  <w:style w:type="character" w:styleId="FollowedHyperlink">
    <w:name w:val="FollowedHyperlink"/>
    <w:basedOn w:val="DefaultParagraphFont"/>
    <w:uiPriority w:val="99"/>
    <w:semiHidden/>
    <w:unhideWhenUsed/>
    <w:rsid w:val="00EA57EB"/>
    <w:rPr>
      <w:color w:val="800080" w:themeColor="followedHyperlink"/>
      <w:u w:val="single"/>
    </w:rPr>
  </w:style>
  <w:style w:type="paragraph" w:customStyle="1" w:styleId="BodyText1">
    <w:name w:val="Body Text1"/>
    <w:basedOn w:val="Normal"/>
    <w:link w:val="BodytextChar"/>
    <w:uiPriority w:val="1"/>
    <w:qFormat/>
    <w:rsid w:val="001C74EC"/>
    <w:pPr>
      <w:spacing w:before="120" w:after="120" w:line="260" w:lineRule="exact"/>
    </w:pPr>
    <w:rPr>
      <w:rFonts w:ascii="Arial" w:eastAsia="Times New Roman" w:hAnsi="Arial" w:cs="Arial"/>
      <w:sz w:val="20"/>
      <w:szCs w:val="20"/>
    </w:rPr>
  </w:style>
  <w:style w:type="character" w:customStyle="1" w:styleId="BodytextChar">
    <w:name w:val="Body text Char"/>
    <w:basedOn w:val="DefaultParagraphFont"/>
    <w:link w:val="BodyText1"/>
    <w:uiPriority w:val="1"/>
    <w:rsid w:val="001C74EC"/>
    <w:rPr>
      <w:rFonts w:ascii="Arial" w:eastAsia="Times New Roman" w:hAnsi="Arial" w:cs="Arial"/>
      <w:sz w:val="20"/>
      <w:szCs w:val="20"/>
    </w:rPr>
  </w:style>
  <w:style w:type="paragraph" w:customStyle="1" w:styleId="EndNoteBibliographyTitle">
    <w:name w:val="EndNote Bibliography Title"/>
    <w:basedOn w:val="Normal"/>
    <w:link w:val="EndNoteBibliographyTitleChar"/>
    <w:rsid w:val="00D657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570D"/>
    <w:rPr>
      <w:rFonts w:ascii="Calibri" w:hAnsi="Calibri" w:cs="Calibri"/>
      <w:noProof/>
      <w:sz w:val="24"/>
      <w:szCs w:val="24"/>
    </w:rPr>
  </w:style>
  <w:style w:type="paragraph" w:customStyle="1" w:styleId="EndNoteBibliography">
    <w:name w:val="EndNote Bibliography"/>
    <w:basedOn w:val="Normal"/>
    <w:link w:val="EndNoteBibliographyChar"/>
    <w:rsid w:val="002F0256"/>
    <w:rPr>
      <w:rFonts w:ascii="Calibri" w:hAnsi="Calibri" w:cs="Calibri"/>
      <w:noProof/>
    </w:rPr>
  </w:style>
  <w:style w:type="character" w:customStyle="1" w:styleId="EndNoteBibliographyChar">
    <w:name w:val="EndNote Bibliography Char"/>
    <w:basedOn w:val="DefaultParagraphFont"/>
    <w:link w:val="EndNoteBibliography"/>
    <w:rsid w:val="002F0256"/>
    <w:rPr>
      <w:rFonts w:ascii="Calibri" w:hAnsi="Calibri" w:cs="Calibri"/>
      <w:noProof/>
      <w:sz w:val="24"/>
      <w:szCs w:val="24"/>
    </w:rPr>
  </w:style>
  <w:style w:type="character" w:customStyle="1" w:styleId="UnresolvedMention1">
    <w:name w:val="Unresolved Mention1"/>
    <w:basedOn w:val="DefaultParagraphFont"/>
    <w:uiPriority w:val="99"/>
    <w:semiHidden/>
    <w:unhideWhenUsed/>
    <w:rsid w:val="009A201E"/>
    <w:rPr>
      <w:color w:val="605E5C"/>
      <w:shd w:val="clear" w:color="auto" w:fill="E1DFDD"/>
    </w:rPr>
  </w:style>
  <w:style w:type="paragraph" w:styleId="Revision">
    <w:name w:val="Revision"/>
    <w:hidden/>
    <w:uiPriority w:val="99"/>
    <w:semiHidden/>
    <w:rsid w:val="00322C51"/>
    <w:pPr>
      <w:spacing w:after="0" w:line="240" w:lineRule="auto"/>
    </w:pPr>
    <w:rPr>
      <w:sz w:val="24"/>
      <w:szCs w:val="24"/>
    </w:rPr>
  </w:style>
  <w:style w:type="character" w:customStyle="1" w:styleId="UnresolvedMention2">
    <w:name w:val="Unresolved Mention2"/>
    <w:basedOn w:val="DefaultParagraphFont"/>
    <w:uiPriority w:val="99"/>
    <w:unhideWhenUsed/>
    <w:rsid w:val="00BB5238"/>
    <w:rPr>
      <w:color w:val="605E5C"/>
      <w:shd w:val="clear" w:color="auto" w:fill="E1DFDD"/>
    </w:rPr>
  </w:style>
  <w:style w:type="character" w:customStyle="1" w:styleId="ListParagraphChar">
    <w:name w:val="List Paragraph Char"/>
    <w:aliases w:val="BulletPoints Char,Numbered para Char,Body Text Bullet Points Char,List Paragraph1 Char,Bullet point Char,List Paragraph11 Char,Recommendation Char,Section heading Char,Footnote Char,L1 Bulleted List Char,Summary Bullets Char"/>
    <w:basedOn w:val="DefaultParagraphFont"/>
    <w:link w:val="ListParagraph"/>
    <w:uiPriority w:val="34"/>
    <w:qFormat/>
    <w:locked/>
    <w:rsid w:val="007C522E"/>
    <w:rPr>
      <w:sz w:val="24"/>
      <w:szCs w:val="24"/>
    </w:rPr>
  </w:style>
  <w:style w:type="paragraph" w:customStyle="1" w:styleId="headinganchor">
    <w:name w:val="headinganchor"/>
    <w:basedOn w:val="Normal"/>
    <w:rsid w:val="007C522E"/>
    <w:pPr>
      <w:spacing w:before="100" w:beforeAutospacing="1" w:after="100" w:afterAutospacing="1"/>
    </w:pPr>
    <w:rPr>
      <w:rFonts w:ascii="Times New Roman" w:eastAsia="Times New Roman" w:hAnsi="Times New Roman" w:cs="Times New Roman"/>
      <w:lang w:eastAsia="en-GB"/>
    </w:rPr>
  </w:style>
  <w:style w:type="character" w:customStyle="1" w:styleId="h2">
    <w:name w:val="h2"/>
    <w:basedOn w:val="DefaultParagraphFont"/>
    <w:rsid w:val="007C522E"/>
  </w:style>
  <w:style w:type="character" w:customStyle="1" w:styleId="headingendmark">
    <w:name w:val="headingendmark"/>
    <w:basedOn w:val="DefaultParagraphFont"/>
    <w:rsid w:val="007C522E"/>
  </w:style>
  <w:style w:type="paragraph" w:styleId="NormalWeb">
    <w:name w:val="Normal (Web)"/>
    <w:basedOn w:val="Normal"/>
    <w:uiPriority w:val="99"/>
    <w:semiHidden/>
    <w:unhideWhenUsed/>
    <w:rsid w:val="007C522E"/>
    <w:pPr>
      <w:spacing w:before="100" w:beforeAutospacing="1" w:after="100" w:afterAutospacing="1"/>
    </w:pPr>
    <w:rPr>
      <w:rFonts w:ascii="Times New Roman" w:eastAsia="Times New Roman" w:hAnsi="Times New Roman" w:cs="Times New Roman"/>
      <w:lang w:eastAsia="en-GB"/>
    </w:rPr>
  </w:style>
  <w:style w:type="paragraph" w:customStyle="1" w:styleId="bulletindent1">
    <w:name w:val="bulletindent1"/>
    <w:basedOn w:val="Normal"/>
    <w:rsid w:val="007C522E"/>
    <w:pPr>
      <w:spacing w:before="100" w:beforeAutospacing="1" w:after="100" w:afterAutospacing="1"/>
    </w:pPr>
    <w:rPr>
      <w:rFonts w:ascii="Times New Roman" w:eastAsia="Times New Roman" w:hAnsi="Times New Roman" w:cs="Times New Roman"/>
      <w:lang w:eastAsia="en-GB"/>
    </w:rPr>
  </w:style>
  <w:style w:type="character" w:customStyle="1" w:styleId="glyph">
    <w:name w:val="glyph"/>
    <w:basedOn w:val="DefaultParagraphFont"/>
    <w:rsid w:val="007C522E"/>
  </w:style>
  <w:style w:type="character" w:customStyle="1" w:styleId="TableFigureFooterChar">
    <w:name w:val="Table/Figure Footer Char"/>
    <w:link w:val="TableFigureFooter"/>
    <w:locked/>
    <w:rsid w:val="003351D1"/>
    <w:rPr>
      <w:rFonts w:ascii="Arial Narrow" w:eastAsia="Times New Roman" w:hAnsi="Arial Narrow" w:cs="Arial"/>
      <w:sz w:val="18"/>
    </w:rPr>
  </w:style>
  <w:style w:type="paragraph" w:customStyle="1" w:styleId="TableFigureFooter">
    <w:name w:val="Table/Figure Footer"/>
    <w:basedOn w:val="Normal"/>
    <w:link w:val="TableFigureFooterChar"/>
    <w:qFormat/>
    <w:rsid w:val="003351D1"/>
    <w:pPr>
      <w:snapToGrid w:val="0"/>
      <w:spacing w:after="120"/>
      <w:contextualSpacing/>
      <w:jc w:val="both"/>
    </w:pPr>
    <w:rPr>
      <w:rFonts w:ascii="Arial Narrow" w:eastAsia="Times New Roman" w:hAnsi="Arial Narrow" w:cs="Arial"/>
      <w:sz w:val="18"/>
      <w:szCs w:val="22"/>
    </w:rPr>
  </w:style>
  <w:style w:type="character" w:customStyle="1" w:styleId="Mention1">
    <w:name w:val="Mention1"/>
    <w:basedOn w:val="DefaultParagraphFont"/>
    <w:uiPriority w:val="99"/>
    <w:unhideWhenUsed/>
    <w:rsid w:val="008019AF"/>
    <w:rPr>
      <w:color w:val="2B579A"/>
      <w:shd w:val="clear" w:color="auto" w:fill="E1DFDD"/>
    </w:rPr>
  </w:style>
  <w:style w:type="character" w:styleId="UnresolvedMention">
    <w:name w:val="Unresolved Mention"/>
    <w:basedOn w:val="DefaultParagraphFont"/>
    <w:uiPriority w:val="99"/>
    <w:unhideWhenUsed/>
    <w:rsid w:val="00A12965"/>
    <w:rPr>
      <w:color w:val="605E5C"/>
      <w:shd w:val="clear" w:color="auto" w:fill="E1DFDD"/>
    </w:rPr>
  </w:style>
  <w:style w:type="table" w:customStyle="1" w:styleId="TableNPSstandard">
    <w:name w:val="Table NPS standard"/>
    <w:basedOn w:val="TableNormal"/>
    <w:rsid w:val="000B05BB"/>
    <w:pPr>
      <w:spacing w:before="60" w:after="0" w:line="264" w:lineRule="auto"/>
    </w:pPr>
    <w:rPr>
      <w:rFonts w:ascii="Arial Narrow" w:eastAsia="Times New Roman" w:hAnsi="Arial Narrow" w:cs="Times New Roman"/>
      <w:sz w:val="20"/>
      <w:szCs w:val="20"/>
    </w:rPr>
    <w:tblPr>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nil"/>
          <w:left w:val="nil"/>
          <w:bottom w:val="single" w:sz="12" w:space="0" w:color="401E6C"/>
          <w:right w:val="nil"/>
          <w:insideH w:val="nil"/>
          <w:insideV w:val="single" w:sz="8" w:space="0" w:color="FFFFFF"/>
          <w:tl2br w:val="nil"/>
          <w:tr2bl w:val="nil"/>
        </w:tcBorders>
      </w:tcPr>
    </w:tblStylePr>
  </w:style>
  <w:style w:type="character" w:styleId="Mention">
    <w:name w:val="Mention"/>
    <w:basedOn w:val="DefaultParagraphFont"/>
    <w:uiPriority w:val="99"/>
    <w:unhideWhenUsed/>
    <w:rsid w:val="00B02A54"/>
    <w:rPr>
      <w:color w:val="2B579A"/>
      <w:shd w:val="clear" w:color="auto" w:fill="E1DFDD"/>
    </w:rPr>
  </w:style>
  <w:style w:type="table" w:customStyle="1" w:styleId="TableNPSstandard1">
    <w:name w:val="Table NPS standard1"/>
    <w:basedOn w:val="TableNormal"/>
    <w:rsid w:val="00AC45AF"/>
    <w:pPr>
      <w:spacing w:before="60" w:after="0" w:line="264" w:lineRule="auto"/>
    </w:pPr>
    <w:rPr>
      <w:rFonts w:ascii="Arial Narrow" w:eastAsia="Times New Roman" w:hAnsi="Arial Narrow" w:cs="Times New Roman"/>
      <w:sz w:val="20"/>
      <w:szCs w:val="20"/>
      <w:lang w:eastAsia="en-US"/>
    </w:rPr>
    <w:tblPr>
      <w:tblStyleRowBandSize w:val="1"/>
      <w:tblStyleColBandSize w:val="1"/>
      <w:tblInd w:w="0" w:type="nil"/>
      <w:tblBorders>
        <w:bottom w:val="single" w:sz="12" w:space="0" w:color="401E6C"/>
        <w:insideH w:val="single" w:sz="4" w:space="0" w:color="C0C0C0"/>
        <w:insideV w:val="single" w:sz="8" w:space="0" w:color="FFFFFF"/>
      </w:tblBorders>
      <w:tblCellMar>
        <w:top w:w="28" w:type="dxa"/>
        <w:bottom w:w="28" w:type="dxa"/>
      </w:tblCellMar>
    </w:tblPr>
    <w:tblStylePr w:type="firstRow">
      <w:pPr>
        <w:jc w:val="left"/>
      </w:pPr>
      <w:rPr>
        <w:b/>
        <w:sz w:val="20"/>
        <w:szCs w:val="20"/>
      </w:rPr>
      <w:tbl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single" w:sz="12" w:space="0" w:color="401E6C"/>
          <w:left w:val="nil"/>
          <w:bottom w:val="single" w:sz="12" w:space="0" w:color="401E6C"/>
          <w:right w:val="nil"/>
          <w:insideH w:val="nil"/>
          <w:insideV w:val="single" w:sz="8" w:space="0" w:color="FFFFFF"/>
          <w:tl2br w:val="nil"/>
          <w:tr2bl w:val="nil"/>
        </w:tcBorders>
      </w:tcPr>
    </w:tblStylePr>
    <w:tblStylePr w:type="firstCol">
      <w:rPr>
        <w:b/>
      </w:rPr>
    </w:tblStylePr>
    <w:tblStylePr w:type="lastCol">
      <w:rPr>
        <w:b/>
      </w:rPr>
    </w:tblStylePr>
    <w:tblStylePr w:type="band2Vert">
      <w:tblPr/>
      <w:tcPr>
        <w:tcBorders>
          <w:top w:val="nil"/>
          <w:left w:val="nil"/>
          <w:bottom w:val="single" w:sz="12" w:space="0" w:color="401E6C"/>
          <w:right w:val="nil"/>
          <w:insideH w:val="nil"/>
          <w:insideV w:val="nil"/>
          <w:tl2br w:val="nil"/>
          <w:tr2bl w:val="nil"/>
        </w:tcBorders>
        <w:shd w:val="clear" w:color="auto" w:fill="F2F2F2"/>
      </w:tcPr>
    </w:tblStylePr>
    <w:tblStylePr w:type="band2Horz">
      <w:tblPr/>
      <w:tcPr>
        <w:tcBorders>
          <w:top w:val="nil"/>
          <w:left w:val="nil"/>
          <w:bottom w:val="nil"/>
          <w:right w:val="nil"/>
          <w:insideH w:val="nil"/>
          <w:insideV w:val="nil"/>
          <w:tl2br w:val="nil"/>
          <w:tr2bl w:val="nil"/>
        </w:tcBorders>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81442">
      <w:bodyDiv w:val="1"/>
      <w:marLeft w:val="0"/>
      <w:marRight w:val="0"/>
      <w:marTop w:val="0"/>
      <w:marBottom w:val="0"/>
      <w:divBdr>
        <w:top w:val="none" w:sz="0" w:space="0" w:color="auto"/>
        <w:left w:val="none" w:sz="0" w:space="0" w:color="auto"/>
        <w:bottom w:val="none" w:sz="0" w:space="0" w:color="auto"/>
        <w:right w:val="none" w:sz="0" w:space="0" w:color="auto"/>
      </w:divBdr>
    </w:div>
    <w:div w:id="329454921">
      <w:bodyDiv w:val="1"/>
      <w:marLeft w:val="0"/>
      <w:marRight w:val="0"/>
      <w:marTop w:val="0"/>
      <w:marBottom w:val="0"/>
      <w:divBdr>
        <w:top w:val="none" w:sz="0" w:space="0" w:color="auto"/>
        <w:left w:val="none" w:sz="0" w:space="0" w:color="auto"/>
        <w:bottom w:val="none" w:sz="0" w:space="0" w:color="auto"/>
        <w:right w:val="none" w:sz="0" w:space="0" w:color="auto"/>
      </w:divBdr>
    </w:div>
    <w:div w:id="395667520">
      <w:bodyDiv w:val="1"/>
      <w:marLeft w:val="0"/>
      <w:marRight w:val="0"/>
      <w:marTop w:val="0"/>
      <w:marBottom w:val="0"/>
      <w:divBdr>
        <w:top w:val="none" w:sz="0" w:space="0" w:color="auto"/>
        <w:left w:val="none" w:sz="0" w:space="0" w:color="auto"/>
        <w:bottom w:val="none" w:sz="0" w:space="0" w:color="auto"/>
        <w:right w:val="none" w:sz="0" w:space="0" w:color="auto"/>
      </w:divBdr>
    </w:div>
    <w:div w:id="501241791">
      <w:bodyDiv w:val="1"/>
      <w:marLeft w:val="0"/>
      <w:marRight w:val="0"/>
      <w:marTop w:val="0"/>
      <w:marBottom w:val="0"/>
      <w:divBdr>
        <w:top w:val="none" w:sz="0" w:space="0" w:color="auto"/>
        <w:left w:val="none" w:sz="0" w:space="0" w:color="auto"/>
        <w:bottom w:val="none" w:sz="0" w:space="0" w:color="auto"/>
        <w:right w:val="none" w:sz="0" w:space="0" w:color="auto"/>
      </w:divBdr>
    </w:div>
    <w:div w:id="672101196">
      <w:bodyDiv w:val="1"/>
      <w:marLeft w:val="0"/>
      <w:marRight w:val="0"/>
      <w:marTop w:val="0"/>
      <w:marBottom w:val="0"/>
      <w:divBdr>
        <w:top w:val="none" w:sz="0" w:space="0" w:color="auto"/>
        <w:left w:val="none" w:sz="0" w:space="0" w:color="auto"/>
        <w:bottom w:val="none" w:sz="0" w:space="0" w:color="auto"/>
        <w:right w:val="none" w:sz="0" w:space="0" w:color="auto"/>
      </w:divBdr>
    </w:div>
    <w:div w:id="877548481">
      <w:bodyDiv w:val="1"/>
      <w:marLeft w:val="0"/>
      <w:marRight w:val="0"/>
      <w:marTop w:val="0"/>
      <w:marBottom w:val="0"/>
      <w:divBdr>
        <w:top w:val="none" w:sz="0" w:space="0" w:color="auto"/>
        <w:left w:val="none" w:sz="0" w:space="0" w:color="auto"/>
        <w:bottom w:val="none" w:sz="0" w:space="0" w:color="auto"/>
        <w:right w:val="none" w:sz="0" w:space="0" w:color="auto"/>
      </w:divBdr>
    </w:div>
    <w:div w:id="947736913">
      <w:bodyDiv w:val="1"/>
      <w:marLeft w:val="0"/>
      <w:marRight w:val="0"/>
      <w:marTop w:val="0"/>
      <w:marBottom w:val="0"/>
      <w:divBdr>
        <w:top w:val="none" w:sz="0" w:space="0" w:color="auto"/>
        <w:left w:val="none" w:sz="0" w:space="0" w:color="auto"/>
        <w:bottom w:val="none" w:sz="0" w:space="0" w:color="auto"/>
        <w:right w:val="none" w:sz="0" w:space="0" w:color="auto"/>
      </w:divBdr>
    </w:div>
    <w:div w:id="1111436557">
      <w:bodyDiv w:val="1"/>
      <w:marLeft w:val="0"/>
      <w:marRight w:val="0"/>
      <w:marTop w:val="0"/>
      <w:marBottom w:val="0"/>
      <w:divBdr>
        <w:top w:val="none" w:sz="0" w:space="0" w:color="auto"/>
        <w:left w:val="none" w:sz="0" w:space="0" w:color="auto"/>
        <w:bottom w:val="none" w:sz="0" w:space="0" w:color="auto"/>
        <w:right w:val="none" w:sz="0" w:space="0" w:color="auto"/>
      </w:divBdr>
    </w:div>
    <w:div w:id="1149056817">
      <w:bodyDiv w:val="1"/>
      <w:marLeft w:val="0"/>
      <w:marRight w:val="0"/>
      <w:marTop w:val="0"/>
      <w:marBottom w:val="0"/>
      <w:divBdr>
        <w:top w:val="none" w:sz="0" w:space="0" w:color="auto"/>
        <w:left w:val="none" w:sz="0" w:space="0" w:color="auto"/>
        <w:bottom w:val="none" w:sz="0" w:space="0" w:color="auto"/>
        <w:right w:val="none" w:sz="0" w:space="0" w:color="auto"/>
      </w:divBdr>
    </w:div>
    <w:div w:id="1149709806">
      <w:bodyDiv w:val="1"/>
      <w:marLeft w:val="0"/>
      <w:marRight w:val="0"/>
      <w:marTop w:val="0"/>
      <w:marBottom w:val="0"/>
      <w:divBdr>
        <w:top w:val="none" w:sz="0" w:space="0" w:color="auto"/>
        <w:left w:val="none" w:sz="0" w:space="0" w:color="auto"/>
        <w:bottom w:val="none" w:sz="0" w:space="0" w:color="auto"/>
        <w:right w:val="none" w:sz="0" w:space="0" w:color="auto"/>
      </w:divBdr>
    </w:div>
    <w:div w:id="1457874292">
      <w:bodyDiv w:val="1"/>
      <w:marLeft w:val="0"/>
      <w:marRight w:val="0"/>
      <w:marTop w:val="0"/>
      <w:marBottom w:val="0"/>
      <w:divBdr>
        <w:top w:val="none" w:sz="0" w:space="0" w:color="auto"/>
        <w:left w:val="none" w:sz="0" w:space="0" w:color="auto"/>
        <w:bottom w:val="none" w:sz="0" w:space="0" w:color="auto"/>
        <w:right w:val="none" w:sz="0" w:space="0" w:color="auto"/>
      </w:divBdr>
    </w:div>
    <w:div w:id="1914969093">
      <w:bodyDiv w:val="1"/>
      <w:marLeft w:val="0"/>
      <w:marRight w:val="0"/>
      <w:marTop w:val="0"/>
      <w:marBottom w:val="0"/>
      <w:divBdr>
        <w:top w:val="none" w:sz="0" w:space="0" w:color="auto"/>
        <w:left w:val="none" w:sz="0" w:space="0" w:color="auto"/>
        <w:bottom w:val="none" w:sz="0" w:space="0" w:color="auto"/>
        <w:right w:val="none" w:sz="0" w:space="0" w:color="auto"/>
      </w:divBdr>
    </w:div>
    <w:div w:id="2023166290">
      <w:bodyDiv w:val="1"/>
      <w:marLeft w:val="0"/>
      <w:marRight w:val="0"/>
      <w:marTop w:val="0"/>
      <w:marBottom w:val="0"/>
      <w:divBdr>
        <w:top w:val="none" w:sz="0" w:space="0" w:color="auto"/>
        <w:left w:val="none" w:sz="0" w:space="0" w:color="auto"/>
        <w:bottom w:val="none" w:sz="0" w:space="0" w:color="auto"/>
        <w:right w:val="none" w:sz="0" w:space="0" w:color="auto"/>
      </w:divBdr>
    </w:div>
    <w:div w:id="202528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chart" Target="charts/chart2.xml"/><Relationship Id="rId26"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chart" Target="charts/chart1.xml"/><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chart" Target="charts/chart4.xml"/><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bs.gov.au/pbs/home" TargetMode="External"/><Relationship Id="rId24" Type="http://schemas.openxmlformats.org/officeDocument/2006/relationships/footer" Target="footer3.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footer" Target="footer2.xml"/><Relationship Id="rId28" Type="http://schemas.openxmlformats.org/officeDocument/2006/relationships/chart" Target="charts/chart8.xml"/><Relationship Id="rId10" Type="http://schemas.openxmlformats.org/officeDocument/2006/relationships/hyperlink" Target="https://www.tga.gov.au/consumer-medicines-information-cmi" TargetMode="External"/><Relationship Id="rId19" Type="http://schemas.openxmlformats.org/officeDocument/2006/relationships/chart" Target="charts/chart3.xml"/><Relationship Id="rId31" Type="http://schemas.openxmlformats.org/officeDocument/2006/relationships/hyperlink" Target="https://www.pbs.gov.au/info/industry/pricing/price-disclosure-spd" TargetMode="External"/><Relationship Id="rId4" Type="http://schemas.openxmlformats.org/officeDocument/2006/relationships/settings" Target="settings.xml"/><Relationship Id="rId9" Type="http://schemas.openxmlformats.org/officeDocument/2006/relationships/hyperlink" Target="http://tga.gov.au/hp/information-medicines-pi.htm" TargetMode="External"/><Relationship Id="rId14" Type="http://schemas.openxmlformats.org/officeDocument/2006/relationships/diagramQuickStyle" Target="diagrams/quickStyle1.xml"/><Relationship Id="rId22" Type="http://schemas.openxmlformats.org/officeDocument/2006/relationships/footer" Target="footer1.xml"/><Relationship Id="rId27" Type="http://schemas.openxmlformats.org/officeDocument/2006/relationships/chart" Target="charts/chart7.xml"/><Relationship Id="rId30" Type="http://schemas.openxmlformats.org/officeDocument/2006/relationships/hyperlink" Target="https://www.pbs.gov.au/industry/listing/elements/pbac-meetings/psd/2020-09/files/TD-FTC-PrEP-psd-september-2020.doc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p-syd-nas01\users\RMyton\HIV_PREP_2021\Results\PREP_3period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p-syd-nas01\users\RMyton\HIV_PREP_2021\Results\PREP_3period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chidwick\Desktop\AAAdelete\DUSC%20denosumab\PrEP%20PBS%20Figur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chidwick\Desktop\AAAdelete\DUSC%20denosumab\PrEP%20PBS%20Figur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chidwick\Desktop\AAAdelete\DUSC%20denosumab\PrEP%20PBS%20Figur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chidwick\Desktop\AAAdelete\DUSC%20denosumab\PrEP%20PBS%20Figur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chidwick\Desktop\AAAdelete\DUSC%20denosumab\PrEP%20PBS%20Figure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chidwick\Desktop\AAAdelete\DUSC%20denosumab\PrEP%20PBS%20Figure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kchidwick\Desktop\AAAdelete\DUSC%20denosumab\PrEP%20PBS%20Figur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PREP_3periods.xlsx]Table_1!$A$16</c:f>
              <c:strCache>
                <c:ptCount val="1"/>
                <c:pt idx="0">
                  <c:v>Cost ($)</c:v>
                </c:pt>
              </c:strCache>
            </c:strRef>
          </c:tx>
          <c:spPr>
            <a:ln w="28575" cap="rnd">
              <a:solidFill>
                <a:schemeClr val="accent2"/>
              </a:solidFill>
              <a:round/>
            </a:ln>
            <a:effectLst/>
          </c:spPr>
          <c:marker>
            <c:symbol val="none"/>
          </c:marker>
          <c:cat>
            <c:strRef>
              <c:f>[PREP_3periods.xlsx]Table_1!$B$14:$D$14</c:f>
              <c:strCache>
                <c:ptCount val="3"/>
                <c:pt idx="0">
                  <c:v>2018-19</c:v>
                </c:pt>
                <c:pt idx="1">
                  <c:v>2019-20</c:v>
                </c:pt>
                <c:pt idx="2">
                  <c:v>2020-21</c:v>
                </c:pt>
              </c:strCache>
            </c:strRef>
          </c:cat>
          <c:val>
            <c:numRef>
              <c:f>[PREP_3periods.xlsx]Table_1!$B$16:$D$16</c:f>
              <c:numCache>
                <c:formatCode>_-"$"* #,##0_-;\-"$"* #,##0_-;_-"$"* "-"??_-;_-@_-</c:formatCode>
                <c:ptCount val="3"/>
                <c:pt idx="0">
                  <c:v>20330934.050000001</c:v>
                </c:pt>
                <c:pt idx="1">
                  <c:v>21318400.469999999</c:v>
                </c:pt>
                <c:pt idx="2">
                  <c:v>11432061.09</c:v>
                </c:pt>
              </c:numCache>
            </c:numRef>
          </c:val>
          <c:smooth val="0"/>
          <c:extLst>
            <c:ext xmlns:c16="http://schemas.microsoft.com/office/drawing/2014/chart" uri="{C3380CC4-5D6E-409C-BE32-E72D297353CC}">
              <c16:uniqueId val="{00000000-3F53-460F-A948-8E13A770EA27}"/>
            </c:ext>
          </c:extLst>
        </c:ser>
        <c:dLbls>
          <c:showLegendKey val="0"/>
          <c:showVal val="0"/>
          <c:showCatName val="0"/>
          <c:showSerName val="0"/>
          <c:showPercent val="0"/>
          <c:showBubbleSize val="0"/>
        </c:dLbls>
        <c:marker val="1"/>
        <c:smooth val="0"/>
        <c:axId val="587583624"/>
        <c:axId val="587585264"/>
      </c:lineChart>
      <c:lineChart>
        <c:grouping val="standard"/>
        <c:varyColors val="0"/>
        <c:ser>
          <c:idx val="0"/>
          <c:order val="0"/>
          <c:tx>
            <c:strRef>
              <c:f>[PREP_3periods.xlsx]Table_1!$A$15</c:f>
              <c:strCache>
                <c:ptCount val="1"/>
                <c:pt idx="0">
                  <c:v>Number of scripts</c:v>
                </c:pt>
              </c:strCache>
            </c:strRef>
          </c:tx>
          <c:spPr>
            <a:ln w="28575" cap="rnd">
              <a:solidFill>
                <a:schemeClr val="accent1"/>
              </a:solidFill>
              <a:round/>
            </a:ln>
            <a:effectLst/>
          </c:spPr>
          <c:marker>
            <c:symbol val="none"/>
          </c:marker>
          <c:cat>
            <c:strRef>
              <c:f>[PREP_3periods.xlsx]Table_1!$B$14:$D$14</c:f>
              <c:strCache>
                <c:ptCount val="3"/>
                <c:pt idx="0">
                  <c:v>2018-19</c:v>
                </c:pt>
                <c:pt idx="1">
                  <c:v>2019-20</c:v>
                </c:pt>
                <c:pt idx="2">
                  <c:v>2020-21</c:v>
                </c:pt>
              </c:strCache>
            </c:strRef>
          </c:cat>
          <c:val>
            <c:numRef>
              <c:f>[PREP_3periods.xlsx]Table_1!$B$15:$D$15</c:f>
              <c:numCache>
                <c:formatCode>_-* #,##0_-;\-* #,##0_-;_-* "-"??_-;_-@_-</c:formatCode>
                <c:ptCount val="3"/>
                <c:pt idx="0">
                  <c:v>77512</c:v>
                </c:pt>
                <c:pt idx="1">
                  <c:v>140142</c:v>
                </c:pt>
                <c:pt idx="2">
                  <c:v>134773</c:v>
                </c:pt>
              </c:numCache>
            </c:numRef>
          </c:val>
          <c:smooth val="0"/>
          <c:extLst>
            <c:ext xmlns:c16="http://schemas.microsoft.com/office/drawing/2014/chart" uri="{C3380CC4-5D6E-409C-BE32-E72D297353CC}">
              <c16:uniqueId val="{00000001-3F53-460F-A948-8E13A770EA27}"/>
            </c:ext>
          </c:extLst>
        </c:ser>
        <c:dLbls>
          <c:showLegendKey val="0"/>
          <c:showVal val="0"/>
          <c:showCatName val="0"/>
          <c:showSerName val="0"/>
          <c:showPercent val="0"/>
          <c:showBubbleSize val="0"/>
        </c:dLbls>
        <c:marker val="1"/>
        <c:smooth val="0"/>
        <c:axId val="587577392"/>
        <c:axId val="587578704"/>
      </c:lineChart>
      <c:catAx>
        <c:axId val="587583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585264"/>
        <c:crosses val="autoZero"/>
        <c:auto val="1"/>
        <c:lblAlgn val="ctr"/>
        <c:lblOffset val="100"/>
        <c:noMultiLvlLbl val="0"/>
      </c:catAx>
      <c:valAx>
        <c:axId val="587585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ost to governm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quot;$&quot;* #,##0_-;\-&quot;$&quot;* #,##0_-;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583624"/>
        <c:crosses val="autoZero"/>
        <c:crossBetween val="between"/>
      </c:valAx>
      <c:valAx>
        <c:axId val="58757870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Total number of prescriptions</a:t>
                </a:r>
                <a:r>
                  <a:rPr lang="en-AU" baseline="0"/>
                  <a:t> dispensed (No.)</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 #,##0_-;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577392"/>
        <c:crosses val="max"/>
        <c:crossBetween val="between"/>
      </c:valAx>
      <c:catAx>
        <c:axId val="587577392"/>
        <c:scaling>
          <c:orientation val="minMax"/>
        </c:scaling>
        <c:delete val="1"/>
        <c:axPos val="b"/>
        <c:numFmt formatCode="General" sourceLinked="1"/>
        <c:majorTickMark val="out"/>
        <c:minorTickMark val="none"/>
        <c:tickLblPos val="nextTo"/>
        <c:crossAx val="58757870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REP_3periods.xlsx]Table_1!$A$28</c:f>
              <c:strCache>
                <c:ptCount val="1"/>
                <c:pt idx="0">
                  <c:v>Average cost</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P_3periods.xlsx]Table_1!$B$27:$D$27</c:f>
              <c:strCache>
                <c:ptCount val="3"/>
                <c:pt idx="0">
                  <c:v>2018-19</c:v>
                </c:pt>
                <c:pt idx="1">
                  <c:v>2019-20</c:v>
                </c:pt>
                <c:pt idx="2">
                  <c:v>2020-21</c:v>
                </c:pt>
              </c:strCache>
            </c:strRef>
          </c:cat>
          <c:val>
            <c:numRef>
              <c:f>[PREP_3periods.xlsx]Table_1!$B$28:$D$28</c:f>
              <c:numCache>
                <c:formatCode>_-"$"* #,##0_-;\-"$"* #,##0_-;_-"$"* "-"??_-;_-@_-</c:formatCode>
                <c:ptCount val="3"/>
                <c:pt idx="0">
                  <c:v>262</c:v>
                </c:pt>
                <c:pt idx="1">
                  <c:v>152</c:v>
                </c:pt>
                <c:pt idx="2">
                  <c:v>85</c:v>
                </c:pt>
              </c:numCache>
            </c:numRef>
          </c:val>
          <c:smooth val="0"/>
          <c:extLst>
            <c:ext xmlns:c16="http://schemas.microsoft.com/office/drawing/2014/chart" uri="{C3380CC4-5D6E-409C-BE32-E72D297353CC}">
              <c16:uniqueId val="{00000000-4E45-46FB-B7F8-213BFAACAD45}"/>
            </c:ext>
          </c:extLst>
        </c:ser>
        <c:dLbls>
          <c:dLblPos val="t"/>
          <c:showLegendKey val="0"/>
          <c:showVal val="1"/>
          <c:showCatName val="0"/>
          <c:showSerName val="0"/>
          <c:showPercent val="0"/>
          <c:showBubbleSize val="0"/>
        </c:dLbls>
        <c:smooth val="0"/>
        <c:axId val="600452320"/>
        <c:axId val="600449368"/>
      </c:lineChart>
      <c:catAx>
        <c:axId val="600452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0449368"/>
        <c:crosses val="autoZero"/>
        <c:auto val="1"/>
        <c:lblAlgn val="ctr"/>
        <c:lblOffset val="100"/>
        <c:noMultiLvlLbl val="0"/>
      </c:catAx>
      <c:valAx>
        <c:axId val="600449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verage cost to government per dispensed prescription ($)</a:t>
                </a:r>
                <a:r>
                  <a:rPr lang="en-AU" baseline="0"/>
                  <a:t> </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quot;$&quot;* #,##0_-;\-&quot;$&quot;* #,##0_-;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04523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rescription counts'!$P$22</c:f>
              <c:strCache>
                <c:ptCount val="1"/>
                <c:pt idx="0">
                  <c:v>GP</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scription counts'!$Q$21:$S$21</c:f>
              <c:strCache>
                <c:ptCount val="3"/>
                <c:pt idx="0">
                  <c:v>2018-19</c:v>
                </c:pt>
                <c:pt idx="1">
                  <c:v>2019-20</c:v>
                </c:pt>
                <c:pt idx="2">
                  <c:v>2020-21</c:v>
                </c:pt>
              </c:strCache>
            </c:strRef>
          </c:cat>
          <c:val>
            <c:numRef>
              <c:f>'Prescription counts'!$Q$22:$S$22</c:f>
              <c:numCache>
                <c:formatCode>#,##0</c:formatCode>
                <c:ptCount val="3"/>
                <c:pt idx="0">
                  <c:v>84.000694055150689</c:v>
                </c:pt>
                <c:pt idx="1">
                  <c:v>86.425170675634746</c:v>
                </c:pt>
                <c:pt idx="2">
                  <c:v>86.25421914876101</c:v>
                </c:pt>
              </c:numCache>
            </c:numRef>
          </c:val>
          <c:smooth val="0"/>
          <c:extLst>
            <c:ext xmlns:c16="http://schemas.microsoft.com/office/drawing/2014/chart" uri="{C3380CC4-5D6E-409C-BE32-E72D297353CC}">
              <c16:uniqueId val="{00000000-214F-43EA-8BAD-0D590D35CAC0}"/>
            </c:ext>
          </c:extLst>
        </c:ser>
        <c:ser>
          <c:idx val="1"/>
          <c:order val="1"/>
          <c:tx>
            <c:strRef>
              <c:f>'Prescription counts'!$P$23</c:f>
              <c:strCache>
                <c:ptCount val="1"/>
                <c:pt idx="0">
                  <c:v>Specialist</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scription counts'!$Q$21:$S$21</c:f>
              <c:strCache>
                <c:ptCount val="3"/>
                <c:pt idx="0">
                  <c:v>2018-19</c:v>
                </c:pt>
                <c:pt idx="1">
                  <c:v>2019-20</c:v>
                </c:pt>
                <c:pt idx="2">
                  <c:v>2020-21</c:v>
                </c:pt>
              </c:strCache>
            </c:strRef>
          </c:cat>
          <c:val>
            <c:numRef>
              <c:f>'Prescription counts'!$Q$23:$S$23</c:f>
              <c:numCache>
                <c:formatCode>#,##0</c:formatCode>
                <c:ptCount val="3"/>
                <c:pt idx="0">
                  <c:v>14.960892661701502</c:v>
                </c:pt>
                <c:pt idx="1">
                  <c:v>12.628055268615102</c:v>
                </c:pt>
                <c:pt idx="2">
                  <c:v>12.551247221536183</c:v>
                </c:pt>
              </c:numCache>
            </c:numRef>
          </c:val>
          <c:smooth val="0"/>
          <c:extLst>
            <c:ext xmlns:c16="http://schemas.microsoft.com/office/drawing/2014/chart" uri="{C3380CC4-5D6E-409C-BE32-E72D297353CC}">
              <c16:uniqueId val="{00000001-214F-43EA-8BAD-0D590D35CAC0}"/>
            </c:ext>
          </c:extLst>
        </c:ser>
        <c:ser>
          <c:idx val="2"/>
          <c:order val="2"/>
          <c:tx>
            <c:strRef>
              <c:f>'Prescription counts'!$P$24</c:f>
              <c:strCache>
                <c:ptCount val="1"/>
                <c:pt idx="0">
                  <c:v>Nurse prescriber</c:v>
                </c:pt>
              </c:strCache>
            </c:strRef>
          </c:tx>
          <c:spPr>
            <a:ln w="28575" cap="rnd">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scription counts'!$Q$21:$S$21</c:f>
              <c:strCache>
                <c:ptCount val="3"/>
                <c:pt idx="0">
                  <c:v>2018-19</c:v>
                </c:pt>
                <c:pt idx="1">
                  <c:v>2019-20</c:v>
                </c:pt>
                <c:pt idx="2">
                  <c:v>2020-21</c:v>
                </c:pt>
              </c:strCache>
            </c:strRef>
          </c:cat>
          <c:val>
            <c:numRef>
              <c:f>'Prescription counts'!$Q$24:$S$24</c:f>
              <c:numCache>
                <c:formatCode>#,##0</c:formatCode>
                <c:ptCount val="3"/>
                <c:pt idx="0">
                  <c:v>1.0384132831478072</c:v>
                </c:pt>
                <c:pt idx="1">
                  <c:v>0.94677405575015727</c:v>
                </c:pt>
                <c:pt idx="2">
                  <c:v>1.1945336297028073</c:v>
                </c:pt>
              </c:numCache>
            </c:numRef>
          </c:val>
          <c:smooth val="0"/>
          <c:extLst>
            <c:ext xmlns:c16="http://schemas.microsoft.com/office/drawing/2014/chart" uri="{C3380CC4-5D6E-409C-BE32-E72D297353CC}">
              <c16:uniqueId val="{00000002-214F-43EA-8BAD-0D590D35CAC0}"/>
            </c:ext>
          </c:extLst>
        </c:ser>
        <c:dLbls>
          <c:dLblPos val="t"/>
          <c:showLegendKey val="0"/>
          <c:showVal val="1"/>
          <c:showCatName val="0"/>
          <c:showSerName val="0"/>
          <c:showPercent val="0"/>
          <c:showBubbleSize val="0"/>
        </c:dLbls>
        <c:smooth val="0"/>
        <c:axId val="738812960"/>
        <c:axId val="738811976"/>
      </c:lineChart>
      <c:catAx>
        <c:axId val="738812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8811976"/>
        <c:crosses val="autoZero"/>
        <c:auto val="1"/>
        <c:lblAlgn val="ctr"/>
        <c:lblOffset val="100"/>
        <c:noMultiLvlLbl val="0"/>
      </c:catAx>
      <c:valAx>
        <c:axId val="738811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oportion</a:t>
                </a:r>
                <a:r>
                  <a:rPr lang="en-AU" baseline="0"/>
                  <a:t> of PrEP prescriptions dispensed (%)</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8812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rescription counts'!$A$2</c:f>
              <c:strCache>
                <c:ptCount val="1"/>
                <c:pt idx="0">
                  <c:v>Prevalent</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scription counts'!$B$1:$D$1</c:f>
              <c:strCache>
                <c:ptCount val="3"/>
                <c:pt idx="0">
                  <c:v>2018-19</c:v>
                </c:pt>
                <c:pt idx="1">
                  <c:v>2019-20</c:v>
                </c:pt>
                <c:pt idx="2">
                  <c:v>2020-21</c:v>
                </c:pt>
              </c:strCache>
            </c:strRef>
          </c:cat>
          <c:val>
            <c:numRef>
              <c:f>'Prescription counts'!$B$2:$D$2</c:f>
              <c:numCache>
                <c:formatCode>#,##0</c:formatCode>
                <c:ptCount val="3"/>
                <c:pt idx="0">
                  <c:v>22403</c:v>
                </c:pt>
                <c:pt idx="1">
                  <c:v>31159</c:v>
                </c:pt>
                <c:pt idx="2">
                  <c:v>31124</c:v>
                </c:pt>
              </c:numCache>
            </c:numRef>
          </c:val>
          <c:smooth val="0"/>
          <c:extLst>
            <c:ext xmlns:c16="http://schemas.microsoft.com/office/drawing/2014/chart" uri="{C3380CC4-5D6E-409C-BE32-E72D297353CC}">
              <c16:uniqueId val="{00000000-DF77-4440-B81B-D3FCED3E5A31}"/>
            </c:ext>
          </c:extLst>
        </c:ser>
        <c:ser>
          <c:idx val="1"/>
          <c:order val="1"/>
          <c:tx>
            <c:strRef>
              <c:f>'Prescription counts'!$A$3</c:f>
              <c:strCache>
                <c:ptCount val="1"/>
                <c:pt idx="0">
                  <c:v>Incident</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scription counts'!$B$1:$D$1</c:f>
              <c:strCache>
                <c:ptCount val="3"/>
                <c:pt idx="0">
                  <c:v>2018-19</c:v>
                </c:pt>
                <c:pt idx="1">
                  <c:v>2019-20</c:v>
                </c:pt>
                <c:pt idx="2">
                  <c:v>2020-21</c:v>
                </c:pt>
              </c:strCache>
            </c:strRef>
          </c:cat>
          <c:val>
            <c:numRef>
              <c:f>'Prescription counts'!$B$3:$D$3</c:f>
              <c:numCache>
                <c:formatCode>#,##0</c:formatCode>
                <c:ptCount val="3"/>
                <c:pt idx="0">
                  <c:v>22403</c:v>
                </c:pt>
                <c:pt idx="1">
                  <c:v>13254</c:v>
                </c:pt>
                <c:pt idx="2" formatCode="General">
                  <c:v>8640</c:v>
                </c:pt>
              </c:numCache>
            </c:numRef>
          </c:val>
          <c:smooth val="0"/>
          <c:extLst>
            <c:ext xmlns:c16="http://schemas.microsoft.com/office/drawing/2014/chart" uri="{C3380CC4-5D6E-409C-BE32-E72D297353CC}">
              <c16:uniqueId val="{00000001-DF77-4440-B81B-D3FCED3E5A31}"/>
            </c:ext>
          </c:extLst>
        </c:ser>
        <c:dLbls>
          <c:dLblPos val="t"/>
          <c:showLegendKey val="0"/>
          <c:showVal val="1"/>
          <c:showCatName val="0"/>
          <c:showSerName val="0"/>
          <c:showPercent val="0"/>
          <c:showBubbleSize val="0"/>
        </c:dLbls>
        <c:smooth val="0"/>
        <c:axId val="732673440"/>
        <c:axId val="732679016"/>
      </c:lineChart>
      <c:catAx>
        <c:axId val="732673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679016"/>
        <c:crosses val="autoZero"/>
        <c:auto val="1"/>
        <c:lblAlgn val="ctr"/>
        <c:lblOffset val="100"/>
        <c:noMultiLvlLbl val="0"/>
      </c:catAx>
      <c:valAx>
        <c:axId val="732679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 of patients (N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673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Males prevalent to PrE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tient counts'!$L$2</c:f>
              <c:strCache>
                <c:ptCount val="1"/>
                <c:pt idx="0">
                  <c:v>Male 18–19</c:v>
                </c:pt>
              </c:strCache>
            </c:strRef>
          </c:tx>
          <c:spPr>
            <a:ln w="28575" cap="rnd">
              <a:solidFill>
                <a:schemeClr val="accent1"/>
              </a:solidFill>
              <a:round/>
            </a:ln>
            <a:effectLst/>
          </c:spPr>
          <c:marker>
            <c:symbol val="none"/>
          </c:marker>
          <c:cat>
            <c:strRef>
              <c:f>'Patient counts'!$M$1:$O$1</c:f>
              <c:strCache>
                <c:ptCount val="3"/>
                <c:pt idx="0">
                  <c:v>2018-19</c:v>
                </c:pt>
                <c:pt idx="1">
                  <c:v>2019-20</c:v>
                </c:pt>
                <c:pt idx="2">
                  <c:v>2020-21</c:v>
                </c:pt>
              </c:strCache>
            </c:strRef>
          </c:cat>
          <c:val>
            <c:numRef>
              <c:f>'Patient counts'!$M$2:$O$2</c:f>
              <c:numCache>
                <c:formatCode>General</c:formatCode>
                <c:ptCount val="3"/>
                <c:pt idx="0">
                  <c:v>244</c:v>
                </c:pt>
                <c:pt idx="1">
                  <c:v>384</c:v>
                </c:pt>
                <c:pt idx="2">
                  <c:v>335</c:v>
                </c:pt>
              </c:numCache>
            </c:numRef>
          </c:val>
          <c:smooth val="0"/>
          <c:extLst>
            <c:ext xmlns:c16="http://schemas.microsoft.com/office/drawing/2014/chart" uri="{C3380CC4-5D6E-409C-BE32-E72D297353CC}">
              <c16:uniqueId val="{00000000-F859-457C-99B4-945F83967C1E}"/>
            </c:ext>
          </c:extLst>
        </c:ser>
        <c:ser>
          <c:idx val="1"/>
          <c:order val="1"/>
          <c:tx>
            <c:strRef>
              <c:f>'Patient counts'!$L$3</c:f>
              <c:strCache>
                <c:ptCount val="1"/>
                <c:pt idx="0">
                  <c:v>Male 20–29</c:v>
                </c:pt>
              </c:strCache>
            </c:strRef>
          </c:tx>
          <c:spPr>
            <a:ln w="28575" cap="rnd">
              <a:solidFill>
                <a:schemeClr val="accent2"/>
              </a:solidFill>
              <a:round/>
            </a:ln>
            <a:effectLst/>
          </c:spPr>
          <c:marker>
            <c:symbol val="none"/>
          </c:marker>
          <c:cat>
            <c:strRef>
              <c:f>'Patient counts'!$M$1:$O$1</c:f>
              <c:strCache>
                <c:ptCount val="3"/>
                <c:pt idx="0">
                  <c:v>2018-19</c:v>
                </c:pt>
                <c:pt idx="1">
                  <c:v>2019-20</c:v>
                </c:pt>
                <c:pt idx="2">
                  <c:v>2020-21</c:v>
                </c:pt>
              </c:strCache>
            </c:strRef>
          </c:cat>
          <c:val>
            <c:numRef>
              <c:f>'Patient counts'!$M$3:$O$3</c:f>
              <c:numCache>
                <c:formatCode>General</c:formatCode>
                <c:ptCount val="3"/>
                <c:pt idx="0">
                  <c:v>6109</c:v>
                </c:pt>
                <c:pt idx="1">
                  <c:v>8486</c:v>
                </c:pt>
                <c:pt idx="2">
                  <c:v>8191</c:v>
                </c:pt>
              </c:numCache>
            </c:numRef>
          </c:val>
          <c:smooth val="0"/>
          <c:extLst>
            <c:ext xmlns:c16="http://schemas.microsoft.com/office/drawing/2014/chart" uri="{C3380CC4-5D6E-409C-BE32-E72D297353CC}">
              <c16:uniqueId val="{00000001-F859-457C-99B4-945F83967C1E}"/>
            </c:ext>
          </c:extLst>
        </c:ser>
        <c:ser>
          <c:idx val="2"/>
          <c:order val="2"/>
          <c:tx>
            <c:strRef>
              <c:f>'Patient counts'!$L$4</c:f>
              <c:strCache>
                <c:ptCount val="1"/>
                <c:pt idx="0">
                  <c:v>Male 30–39</c:v>
                </c:pt>
              </c:strCache>
            </c:strRef>
          </c:tx>
          <c:spPr>
            <a:ln w="28575" cap="rnd">
              <a:solidFill>
                <a:schemeClr val="accent3"/>
              </a:solidFill>
              <a:round/>
            </a:ln>
            <a:effectLst/>
          </c:spPr>
          <c:marker>
            <c:symbol val="none"/>
          </c:marker>
          <c:cat>
            <c:strRef>
              <c:f>'Patient counts'!$M$1:$O$1</c:f>
              <c:strCache>
                <c:ptCount val="3"/>
                <c:pt idx="0">
                  <c:v>2018-19</c:v>
                </c:pt>
                <c:pt idx="1">
                  <c:v>2019-20</c:v>
                </c:pt>
                <c:pt idx="2">
                  <c:v>2020-21</c:v>
                </c:pt>
              </c:strCache>
            </c:strRef>
          </c:cat>
          <c:val>
            <c:numRef>
              <c:f>'Patient counts'!$M$4:$O$4</c:f>
              <c:numCache>
                <c:formatCode>General</c:formatCode>
                <c:ptCount val="3"/>
                <c:pt idx="0">
                  <c:v>7525</c:v>
                </c:pt>
                <c:pt idx="1">
                  <c:v>10511</c:v>
                </c:pt>
                <c:pt idx="2" formatCode="#,##0">
                  <c:v>10769</c:v>
                </c:pt>
              </c:numCache>
            </c:numRef>
          </c:val>
          <c:smooth val="0"/>
          <c:extLst>
            <c:ext xmlns:c16="http://schemas.microsoft.com/office/drawing/2014/chart" uri="{C3380CC4-5D6E-409C-BE32-E72D297353CC}">
              <c16:uniqueId val="{00000002-F859-457C-99B4-945F83967C1E}"/>
            </c:ext>
          </c:extLst>
        </c:ser>
        <c:ser>
          <c:idx val="3"/>
          <c:order val="3"/>
          <c:tx>
            <c:strRef>
              <c:f>'Patient counts'!$L$5</c:f>
              <c:strCache>
                <c:ptCount val="1"/>
                <c:pt idx="0">
                  <c:v>Male 40–49</c:v>
                </c:pt>
              </c:strCache>
            </c:strRef>
          </c:tx>
          <c:spPr>
            <a:ln w="28575" cap="rnd">
              <a:solidFill>
                <a:schemeClr val="accent4"/>
              </a:solidFill>
              <a:round/>
            </a:ln>
            <a:effectLst/>
          </c:spPr>
          <c:marker>
            <c:symbol val="none"/>
          </c:marker>
          <c:cat>
            <c:strRef>
              <c:f>'Patient counts'!$M$1:$O$1</c:f>
              <c:strCache>
                <c:ptCount val="3"/>
                <c:pt idx="0">
                  <c:v>2018-19</c:v>
                </c:pt>
                <c:pt idx="1">
                  <c:v>2019-20</c:v>
                </c:pt>
                <c:pt idx="2">
                  <c:v>2020-21</c:v>
                </c:pt>
              </c:strCache>
            </c:strRef>
          </c:cat>
          <c:val>
            <c:numRef>
              <c:f>'Patient counts'!$M$5:$O$5</c:f>
              <c:numCache>
                <c:formatCode>General</c:formatCode>
                <c:ptCount val="3"/>
                <c:pt idx="0">
                  <c:v>4515</c:v>
                </c:pt>
                <c:pt idx="1">
                  <c:v>6072</c:v>
                </c:pt>
                <c:pt idx="2">
                  <c:v>6144</c:v>
                </c:pt>
              </c:numCache>
            </c:numRef>
          </c:val>
          <c:smooth val="0"/>
          <c:extLst>
            <c:ext xmlns:c16="http://schemas.microsoft.com/office/drawing/2014/chart" uri="{C3380CC4-5D6E-409C-BE32-E72D297353CC}">
              <c16:uniqueId val="{00000003-F859-457C-99B4-945F83967C1E}"/>
            </c:ext>
          </c:extLst>
        </c:ser>
        <c:ser>
          <c:idx val="4"/>
          <c:order val="4"/>
          <c:tx>
            <c:strRef>
              <c:f>'Patient counts'!$L$6</c:f>
              <c:strCache>
                <c:ptCount val="1"/>
                <c:pt idx="0">
                  <c:v>Male 50+</c:v>
                </c:pt>
              </c:strCache>
            </c:strRef>
          </c:tx>
          <c:spPr>
            <a:ln w="28575" cap="rnd">
              <a:solidFill>
                <a:schemeClr val="accent5"/>
              </a:solidFill>
              <a:round/>
            </a:ln>
            <a:effectLst/>
          </c:spPr>
          <c:marker>
            <c:symbol val="none"/>
          </c:marker>
          <c:cat>
            <c:strRef>
              <c:f>'Patient counts'!$M$1:$O$1</c:f>
              <c:strCache>
                <c:ptCount val="3"/>
                <c:pt idx="0">
                  <c:v>2018-19</c:v>
                </c:pt>
                <c:pt idx="1">
                  <c:v>2019-20</c:v>
                </c:pt>
                <c:pt idx="2">
                  <c:v>2020-21</c:v>
                </c:pt>
              </c:strCache>
            </c:strRef>
          </c:cat>
          <c:val>
            <c:numRef>
              <c:f>'Patient counts'!$M$6:$O$6</c:f>
              <c:numCache>
                <c:formatCode>General</c:formatCode>
                <c:ptCount val="3"/>
                <c:pt idx="0">
                  <c:v>3766</c:v>
                </c:pt>
                <c:pt idx="1">
                  <c:v>5340</c:v>
                </c:pt>
                <c:pt idx="2">
                  <c:v>5364</c:v>
                </c:pt>
              </c:numCache>
            </c:numRef>
          </c:val>
          <c:smooth val="0"/>
          <c:extLst>
            <c:ext xmlns:c16="http://schemas.microsoft.com/office/drawing/2014/chart" uri="{C3380CC4-5D6E-409C-BE32-E72D297353CC}">
              <c16:uniqueId val="{00000004-F859-457C-99B4-945F83967C1E}"/>
            </c:ext>
          </c:extLst>
        </c:ser>
        <c:dLbls>
          <c:showLegendKey val="0"/>
          <c:showVal val="0"/>
          <c:showCatName val="0"/>
          <c:showSerName val="0"/>
          <c:showPercent val="0"/>
          <c:showBubbleSize val="0"/>
        </c:dLbls>
        <c:smooth val="0"/>
        <c:axId val="738842152"/>
        <c:axId val="738837232"/>
      </c:lineChart>
      <c:catAx>
        <c:axId val="738842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alendar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8837232"/>
        <c:crosses val="autoZero"/>
        <c:auto val="1"/>
        <c:lblAlgn val="ctr"/>
        <c:lblOffset val="100"/>
        <c:noMultiLvlLbl val="0"/>
      </c:catAx>
      <c:valAx>
        <c:axId val="738837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 of patients dispensed PrE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8842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Males incident to PrE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tient counts'!$L$19</c:f>
              <c:strCache>
                <c:ptCount val="1"/>
                <c:pt idx="0">
                  <c:v>Male 18–19</c:v>
                </c:pt>
              </c:strCache>
            </c:strRef>
          </c:tx>
          <c:spPr>
            <a:ln w="28575" cap="rnd">
              <a:solidFill>
                <a:schemeClr val="accent1"/>
              </a:solidFill>
              <a:round/>
            </a:ln>
            <a:effectLst/>
          </c:spPr>
          <c:marker>
            <c:symbol val="none"/>
          </c:marker>
          <c:cat>
            <c:strRef>
              <c:f>'Patient counts'!$M$18:$O$18</c:f>
              <c:strCache>
                <c:ptCount val="3"/>
                <c:pt idx="0">
                  <c:v>2018-19</c:v>
                </c:pt>
                <c:pt idx="1">
                  <c:v>2019-20</c:v>
                </c:pt>
                <c:pt idx="2">
                  <c:v>2020-21</c:v>
                </c:pt>
              </c:strCache>
            </c:strRef>
          </c:cat>
          <c:val>
            <c:numRef>
              <c:f>'Patient counts'!$M$19:$O$19</c:f>
              <c:numCache>
                <c:formatCode>General</c:formatCode>
                <c:ptCount val="3"/>
                <c:pt idx="0">
                  <c:v>244</c:v>
                </c:pt>
                <c:pt idx="1">
                  <c:v>311</c:v>
                </c:pt>
                <c:pt idx="2">
                  <c:v>243</c:v>
                </c:pt>
              </c:numCache>
            </c:numRef>
          </c:val>
          <c:smooth val="0"/>
          <c:extLst>
            <c:ext xmlns:c16="http://schemas.microsoft.com/office/drawing/2014/chart" uri="{C3380CC4-5D6E-409C-BE32-E72D297353CC}">
              <c16:uniqueId val="{00000000-C587-4407-9C6F-C9A98D460986}"/>
            </c:ext>
          </c:extLst>
        </c:ser>
        <c:ser>
          <c:idx val="1"/>
          <c:order val="1"/>
          <c:tx>
            <c:strRef>
              <c:f>'Patient counts'!$L$20</c:f>
              <c:strCache>
                <c:ptCount val="1"/>
                <c:pt idx="0">
                  <c:v>Male 20–29</c:v>
                </c:pt>
              </c:strCache>
            </c:strRef>
          </c:tx>
          <c:spPr>
            <a:ln w="28575" cap="rnd">
              <a:solidFill>
                <a:schemeClr val="accent2"/>
              </a:solidFill>
              <a:round/>
            </a:ln>
            <a:effectLst/>
          </c:spPr>
          <c:marker>
            <c:symbol val="none"/>
          </c:marker>
          <c:cat>
            <c:strRef>
              <c:f>'Patient counts'!$M$18:$O$18</c:f>
              <c:strCache>
                <c:ptCount val="3"/>
                <c:pt idx="0">
                  <c:v>2018-19</c:v>
                </c:pt>
                <c:pt idx="1">
                  <c:v>2019-20</c:v>
                </c:pt>
                <c:pt idx="2">
                  <c:v>2020-21</c:v>
                </c:pt>
              </c:strCache>
            </c:strRef>
          </c:cat>
          <c:val>
            <c:numRef>
              <c:f>'Patient counts'!$M$20:$O$20</c:f>
              <c:numCache>
                <c:formatCode>General</c:formatCode>
                <c:ptCount val="3"/>
                <c:pt idx="0">
                  <c:v>6109</c:v>
                </c:pt>
                <c:pt idx="1">
                  <c:v>4386</c:v>
                </c:pt>
                <c:pt idx="2">
                  <c:v>3132</c:v>
                </c:pt>
              </c:numCache>
            </c:numRef>
          </c:val>
          <c:smooth val="0"/>
          <c:extLst>
            <c:ext xmlns:c16="http://schemas.microsoft.com/office/drawing/2014/chart" uri="{C3380CC4-5D6E-409C-BE32-E72D297353CC}">
              <c16:uniqueId val="{00000001-C587-4407-9C6F-C9A98D460986}"/>
            </c:ext>
          </c:extLst>
        </c:ser>
        <c:ser>
          <c:idx val="2"/>
          <c:order val="2"/>
          <c:tx>
            <c:strRef>
              <c:f>'Patient counts'!$L$21</c:f>
              <c:strCache>
                <c:ptCount val="1"/>
                <c:pt idx="0">
                  <c:v>Male 30–39</c:v>
                </c:pt>
              </c:strCache>
            </c:strRef>
          </c:tx>
          <c:spPr>
            <a:ln w="28575" cap="rnd">
              <a:solidFill>
                <a:schemeClr val="accent3"/>
              </a:solidFill>
              <a:round/>
            </a:ln>
            <a:effectLst/>
          </c:spPr>
          <c:marker>
            <c:symbol val="none"/>
          </c:marker>
          <c:cat>
            <c:strRef>
              <c:f>'Patient counts'!$M$18:$O$18</c:f>
              <c:strCache>
                <c:ptCount val="3"/>
                <c:pt idx="0">
                  <c:v>2018-19</c:v>
                </c:pt>
                <c:pt idx="1">
                  <c:v>2019-20</c:v>
                </c:pt>
                <c:pt idx="2">
                  <c:v>2020-21</c:v>
                </c:pt>
              </c:strCache>
            </c:strRef>
          </c:cat>
          <c:val>
            <c:numRef>
              <c:f>'Patient counts'!$M$21:$O$21</c:f>
              <c:numCache>
                <c:formatCode>General</c:formatCode>
                <c:ptCount val="3"/>
                <c:pt idx="0">
                  <c:v>7525</c:v>
                </c:pt>
                <c:pt idx="1">
                  <c:v>4240</c:v>
                </c:pt>
                <c:pt idx="2" formatCode="#,##0">
                  <c:v>2729</c:v>
                </c:pt>
              </c:numCache>
            </c:numRef>
          </c:val>
          <c:smooth val="0"/>
          <c:extLst>
            <c:ext xmlns:c16="http://schemas.microsoft.com/office/drawing/2014/chart" uri="{C3380CC4-5D6E-409C-BE32-E72D297353CC}">
              <c16:uniqueId val="{00000002-C587-4407-9C6F-C9A98D460986}"/>
            </c:ext>
          </c:extLst>
        </c:ser>
        <c:ser>
          <c:idx val="3"/>
          <c:order val="3"/>
          <c:tx>
            <c:strRef>
              <c:f>'Patient counts'!$L$22</c:f>
              <c:strCache>
                <c:ptCount val="1"/>
                <c:pt idx="0">
                  <c:v>Male 40–49</c:v>
                </c:pt>
              </c:strCache>
            </c:strRef>
          </c:tx>
          <c:spPr>
            <a:ln w="28575" cap="rnd">
              <a:solidFill>
                <a:schemeClr val="accent4"/>
              </a:solidFill>
              <a:round/>
            </a:ln>
            <a:effectLst/>
          </c:spPr>
          <c:marker>
            <c:symbol val="none"/>
          </c:marker>
          <c:cat>
            <c:strRef>
              <c:f>'Patient counts'!$M$18:$O$18</c:f>
              <c:strCache>
                <c:ptCount val="3"/>
                <c:pt idx="0">
                  <c:v>2018-19</c:v>
                </c:pt>
                <c:pt idx="1">
                  <c:v>2019-20</c:v>
                </c:pt>
                <c:pt idx="2">
                  <c:v>2020-21</c:v>
                </c:pt>
              </c:strCache>
            </c:strRef>
          </c:cat>
          <c:val>
            <c:numRef>
              <c:f>'Patient counts'!$M$22:$O$22</c:f>
              <c:numCache>
                <c:formatCode>General</c:formatCode>
                <c:ptCount val="3"/>
                <c:pt idx="0">
                  <c:v>4515</c:v>
                </c:pt>
                <c:pt idx="1">
                  <c:v>2119</c:v>
                </c:pt>
                <c:pt idx="2">
                  <c:v>1267</c:v>
                </c:pt>
              </c:numCache>
            </c:numRef>
          </c:val>
          <c:smooth val="0"/>
          <c:extLst>
            <c:ext xmlns:c16="http://schemas.microsoft.com/office/drawing/2014/chart" uri="{C3380CC4-5D6E-409C-BE32-E72D297353CC}">
              <c16:uniqueId val="{00000003-C587-4407-9C6F-C9A98D460986}"/>
            </c:ext>
          </c:extLst>
        </c:ser>
        <c:ser>
          <c:idx val="4"/>
          <c:order val="4"/>
          <c:tx>
            <c:strRef>
              <c:f>'Patient counts'!$L$23</c:f>
              <c:strCache>
                <c:ptCount val="1"/>
                <c:pt idx="0">
                  <c:v>Male 50+</c:v>
                </c:pt>
              </c:strCache>
            </c:strRef>
          </c:tx>
          <c:spPr>
            <a:ln w="28575" cap="rnd">
              <a:solidFill>
                <a:schemeClr val="accent5"/>
              </a:solidFill>
              <a:round/>
            </a:ln>
            <a:effectLst/>
          </c:spPr>
          <c:marker>
            <c:symbol val="none"/>
          </c:marker>
          <c:cat>
            <c:strRef>
              <c:f>'Patient counts'!$M$18:$O$18</c:f>
              <c:strCache>
                <c:ptCount val="3"/>
                <c:pt idx="0">
                  <c:v>2018-19</c:v>
                </c:pt>
                <c:pt idx="1">
                  <c:v>2019-20</c:v>
                </c:pt>
                <c:pt idx="2">
                  <c:v>2020-21</c:v>
                </c:pt>
              </c:strCache>
            </c:strRef>
          </c:cat>
          <c:val>
            <c:numRef>
              <c:f>'Patient counts'!$M$23:$O$23</c:f>
              <c:numCache>
                <c:formatCode>General</c:formatCode>
                <c:ptCount val="3"/>
                <c:pt idx="0">
                  <c:v>3766</c:v>
                </c:pt>
                <c:pt idx="1">
                  <c:v>1923</c:v>
                </c:pt>
                <c:pt idx="2">
                  <c:v>1072</c:v>
                </c:pt>
              </c:numCache>
            </c:numRef>
          </c:val>
          <c:smooth val="0"/>
          <c:extLst>
            <c:ext xmlns:c16="http://schemas.microsoft.com/office/drawing/2014/chart" uri="{C3380CC4-5D6E-409C-BE32-E72D297353CC}">
              <c16:uniqueId val="{00000004-C587-4407-9C6F-C9A98D460986}"/>
            </c:ext>
          </c:extLst>
        </c:ser>
        <c:dLbls>
          <c:showLegendKey val="0"/>
          <c:showVal val="0"/>
          <c:showCatName val="0"/>
          <c:showSerName val="0"/>
          <c:showPercent val="0"/>
          <c:showBubbleSize val="0"/>
        </c:dLbls>
        <c:smooth val="0"/>
        <c:axId val="861898760"/>
        <c:axId val="861891544"/>
      </c:lineChart>
      <c:catAx>
        <c:axId val="861898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alender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1891544"/>
        <c:crosses val="autoZero"/>
        <c:auto val="1"/>
        <c:lblAlgn val="ctr"/>
        <c:lblOffset val="100"/>
        <c:noMultiLvlLbl val="0"/>
      </c:catAx>
      <c:valAx>
        <c:axId val="861891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 of patients dispensed PrE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1898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Females prevalent to PrE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tient counts'!$G$2</c:f>
              <c:strCache>
                <c:ptCount val="1"/>
                <c:pt idx="0">
                  <c:v>Female 18–19</c:v>
                </c:pt>
              </c:strCache>
            </c:strRef>
          </c:tx>
          <c:spPr>
            <a:ln w="28575" cap="rnd">
              <a:solidFill>
                <a:schemeClr val="accent1"/>
              </a:solidFill>
              <a:round/>
            </a:ln>
            <a:effectLst/>
          </c:spPr>
          <c:marker>
            <c:symbol val="none"/>
          </c:marker>
          <c:cat>
            <c:strRef>
              <c:f>'Patient counts'!$H$1:$J$1</c:f>
              <c:strCache>
                <c:ptCount val="3"/>
                <c:pt idx="0">
                  <c:v>2018-19</c:v>
                </c:pt>
                <c:pt idx="1">
                  <c:v>2019-20</c:v>
                </c:pt>
                <c:pt idx="2">
                  <c:v>2020-21</c:v>
                </c:pt>
              </c:strCache>
            </c:strRef>
          </c:cat>
          <c:val>
            <c:numRef>
              <c:f>'Patient counts'!$H$2:$J$2</c:f>
              <c:numCache>
                <c:formatCode>General</c:formatCode>
                <c:ptCount val="3"/>
                <c:pt idx="0">
                  <c:v>0</c:v>
                </c:pt>
                <c:pt idx="1">
                  <c:v>8</c:v>
                </c:pt>
                <c:pt idx="2">
                  <c:v>10</c:v>
                </c:pt>
              </c:numCache>
            </c:numRef>
          </c:val>
          <c:smooth val="0"/>
          <c:extLst>
            <c:ext xmlns:c16="http://schemas.microsoft.com/office/drawing/2014/chart" uri="{C3380CC4-5D6E-409C-BE32-E72D297353CC}">
              <c16:uniqueId val="{00000000-2250-46F5-A962-CFE872BDE1B8}"/>
            </c:ext>
          </c:extLst>
        </c:ser>
        <c:ser>
          <c:idx val="1"/>
          <c:order val="1"/>
          <c:tx>
            <c:strRef>
              <c:f>'Patient counts'!$G$3</c:f>
              <c:strCache>
                <c:ptCount val="1"/>
                <c:pt idx="0">
                  <c:v>Female 20–29</c:v>
                </c:pt>
              </c:strCache>
            </c:strRef>
          </c:tx>
          <c:spPr>
            <a:ln w="28575" cap="rnd">
              <a:solidFill>
                <a:schemeClr val="accent2"/>
              </a:solidFill>
              <a:round/>
            </a:ln>
            <a:effectLst/>
          </c:spPr>
          <c:marker>
            <c:symbol val="none"/>
          </c:marker>
          <c:cat>
            <c:strRef>
              <c:f>'Patient counts'!$H$1:$J$1</c:f>
              <c:strCache>
                <c:ptCount val="3"/>
                <c:pt idx="0">
                  <c:v>2018-19</c:v>
                </c:pt>
                <c:pt idx="1">
                  <c:v>2019-20</c:v>
                </c:pt>
                <c:pt idx="2">
                  <c:v>2020-21</c:v>
                </c:pt>
              </c:strCache>
            </c:strRef>
          </c:cat>
          <c:val>
            <c:numRef>
              <c:f>'Patient counts'!$H$3:$J$3</c:f>
              <c:numCache>
                <c:formatCode>General</c:formatCode>
                <c:ptCount val="3"/>
                <c:pt idx="0">
                  <c:v>113</c:v>
                </c:pt>
                <c:pt idx="1">
                  <c:v>142</c:v>
                </c:pt>
                <c:pt idx="2">
                  <c:v>103</c:v>
                </c:pt>
              </c:numCache>
            </c:numRef>
          </c:val>
          <c:smooth val="0"/>
          <c:extLst>
            <c:ext xmlns:c16="http://schemas.microsoft.com/office/drawing/2014/chart" uri="{C3380CC4-5D6E-409C-BE32-E72D297353CC}">
              <c16:uniqueId val="{00000001-2250-46F5-A962-CFE872BDE1B8}"/>
            </c:ext>
          </c:extLst>
        </c:ser>
        <c:ser>
          <c:idx val="2"/>
          <c:order val="2"/>
          <c:tx>
            <c:strRef>
              <c:f>'Patient counts'!$G$4</c:f>
              <c:strCache>
                <c:ptCount val="1"/>
                <c:pt idx="0">
                  <c:v>Female 30–39</c:v>
                </c:pt>
              </c:strCache>
            </c:strRef>
          </c:tx>
          <c:spPr>
            <a:ln w="28575" cap="rnd">
              <a:solidFill>
                <a:schemeClr val="accent3"/>
              </a:solidFill>
              <a:round/>
            </a:ln>
            <a:effectLst/>
          </c:spPr>
          <c:marker>
            <c:symbol val="none"/>
          </c:marker>
          <c:cat>
            <c:strRef>
              <c:f>'Patient counts'!$H$1:$J$1</c:f>
              <c:strCache>
                <c:ptCount val="3"/>
                <c:pt idx="0">
                  <c:v>2018-19</c:v>
                </c:pt>
                <c:pt idx="1">
                  <c:v>2019-20</c:v>
                </c:pt>
                <c:pt idx="2">
                  <c:v>2020-21</c:v>
                </c:pt>
              </c:strCache>
            </c:strRef>
          </c:cat>
          <c:val>
            <c:numRef>
              <c:f>'Patient counts'!$H$4:$J$4</c:f>
              <c:numCache>
                <c:formatCode>General</c:formatCode>
                <c:ptCount val="3"/>
                <c:pt idx="0">
                  <c:v>70</c:v>
                </c:pt>
                <c:pt idx="1">
                  <c:v>102</c:v>
                </c:pt>
                <c:pt idx="2">
                  <c:v>101</c:v>
                </c:pt>
              </c:numCache>
            </c:numRef>
          </c:val>
          <c:smooth val="0"/>
          <c:extLst>
            <c:ext xmlns:c16="http://schemas.microsoft.com/office/drawing/2014/chart" uri="{C3380CC4-5D6E-409C-BE32-E72D297353CC}">
              <c16:uniqueId val="{00000002-2250-46F5-A962-CFE872BDE1B8}"/>
            </c:ext>
          </c:extLst>
        </c:ser>
        <c:ser>
          <c:idx val="3"/>
          <c:order val="3"/>
          <c:tx>
            <c:strRef>
              <c:f>'Patient counts'!$G$5</c:f>
              <c:strCache>
                <c:ptCount val="1"/>
                <c:pt idx="0">
                  <c:v>Female 40–49</c:v>
                </c:pt>
              </c:strCache>
            </c:strRef>
          </c:tx>
          <c:spPr>
            <a:ln w="28575" cap="rnd">
              <a:solidFill>
                <a:schemeClr val="accent4"/>
              </a:solidFill>
              <a:round/>
            </a:ln>
            <a:effectLst/>
          </c:spPr>
          <c:marker>
            <c:symbol val="none"/>
          </c:marker>
          <c:cat>
            <c:strRef>
              <c:f>'Patient counts'!$H$1:$J$1</c:f>
              <c:strCache>
                <c:ptCount val="3"/>
                <c:pt idx="0">
                  <c:v>2018-19</c:v>
                </c:pt>
                <c:pt idx="1">
                  <c:v>2019-20</c:v>
                </c:pt>
                <c:pt idx="2">
                  <c:v>2020-21</c:v>
                </c:pt>
              </c:strCache>
            </c:strRef>
          </c:cat>
          <c:val>
            <c:numRef>
              <c:f>'Patient counts'!$H$5:$J$5</c:f>
              <c:numCache>
                <c:formatCode>General</c:formatCode>
                <c:ptCount val="3"/>
                <c:pt idx="0">
                  <c:v>41</c:v>
                </c:pt>
                <c:pt idx="1">
                  <c:v>79</c:v>
                </c:pt>
                <c:pt idx="2">
                  <c:v>69</c:v>
                </c:pt>
              </c:numCache>
            </c:numRef>
          </c:val>
          <c:smooth val="0"/>
          <c:extLst>
            <c:ext xmlns:c16="http://schemas.microsoft.com/office/drawing/2014/chart" uri="{C3380CC4-5D6E-409C-BE32-E72D297353CC}">
              <c16:uniqueId val="{00000003-2250-46F5-A962-CFE872BDE1B8}"/>
            </c:ext>
          </c:extLst>
        </c:ser>
        <c:ser>
          <c:idx val="4"/>
          <c:order val="4"/>
          <c:tx>
            <c:strRef>
              <c:f>'Patient counts'!$G$6</c:f>
              <c:strCache>
                <c:ptCount val="1"/>
                <c:pt idx="0">
                  <c:v>Female 50+</c:v>
                </c:pt>
              </c:strCache>
            </c:strRef>
          </c:tx>
          <c:spPr>
            <a:ln w="28575" cap="rnd">
              <a:solidFill>
                <a:schemeClr val="accent5"/>
              </a:solidFill>
              <a:round/>
            </a:ln>
            <a:effectLst/>
          </c:spPr>
          <c:marker>
            <c:symbol val="none"/>
          </c:marker>
          <c:cat>
            <c:strRef>
              <c:f>'Patient counts'!$H$1:$J$1</c:f>
              <c:strCache>
                <c:ptCount val="3"/>
                <c:pt idx="0">
                  <c:v>2018-19</c:v>
                </c:pt>
                <c:pt idx="1">
                  <c:v>2019-20</c:v>
                </c:pt>
                <c:pt idx="2">
                  <c:v>2020-21</c:v>
                </c:pt>
              </c:strCache>
            </c:strRef>
          </c:cat>
          <c:val>
            <c:numRef>
              <c:f>'Patient counts'!$H$6:$J$6</c:f>
              <c:numCache>
                <c:formatCode>General</c:formatCode>
                <c:ptCount val="3"/>
                <c:pt idx="0">
                  <c:v>16</c:v>
                </c:pt>
                <c:pt idx="1">
                  <c:v>35</c:v>
                </c:pt>
                <c:pt idx="2">
                  <c:v>38</c:v>
                </c:pt>
              </c:numCache>
            </c:numRef>
          </c:val>
          <c:smooth val="0"/>
          <c:extLst>
            <c:ext xmlns:c16="http://schemas.microsoft.com/office/drawing/2014/chart" uri="{C3380CC4-5D6E-409C-BE32-E72D297353CC}">
              <c16:uniqueId val="{00000004-2250-46F5-A962-CFE872BDE1B8}"/>
            </c:ext>
          </c:extLst>
        </c:ser>
        <c:dLbls>
          <c:showLegendKey val="0"/>
          <c:showVal val="0"/>
          <c:showCatName val="0"/>
          <c:showSerName val="0"/>
          <c:showPercent val="0"/>
          <c:showBubbleSize val="0"/>
        </c:dLbls>
        <c:smooth val="0"/>
        <c:axId val="743485272"/>
        <c:axId val="743488224"/>
      </c:lineChart>
      <c:catAx>
        <c:axId val="743485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alendar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3488224"/>
        <c:crosses val="autoZero"/>
        <c:auto val="1"/>
        <c:lblAlgn val="ctr"/>
        <c:lblOffset val="100"/>
        <c:noMultiLvlLbl val="0"/>
      </c:catAx>
      <c:valAx>
        <c:axId val="743488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a:t>
                </a:r>
                <a:r>
                  <a:rPr lang="en-AU" baseline="0"/>
                  <a:t> of patients dispensed PrEP</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3485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Females incident to PrE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tient counts'!$G$19</c:f>
              <c:strCache>
                <c:ptCount val="1"/>
                <c:pt idx="0">
                  <c:v>Female 18–19</c:v>
                </c:pt>
              </c:strCache>
            </c:strRef>
          </c:tx>
          <c:spPr>
            <a:ln w="28575" cap="rnd">
              <a:solidFill>
                <a:schemeClr val="accent1"/>
              </a:solidFill>
              <a:round/>
            </a:ln>
            <a:effectLst/>
          </c:spPr>
          <c:marker>
            <c:symbol val="none"/>
          </c:marker>
          <c:cat>
            <c:strRef>
              <c:f>'Patient counts'!$H$18:$J$18</c:f>
              <c:strCache>
                <c:ptCount val="3"/>
                <c:pt idx="0">
                  <c:v>2018-19</c:v>
                </c:pt>
                <c:pt idx="1">
                  <c:v>2019-20</c:v>
                </c:pt>
                <c:pt idx="2">
                  <c:v>2020-21</c:v>
                </c:pt>
              </c:strCache>
            </c:strRef>
          </c:cat>
          <c:val>
            <c:numRef>
              <c:f>'Patient counts'!$H$19:$J$19</c:f>
              <c:numCache>
                <c:formatCode>General</c:formatCode>
                <c:ptCount val="3"/>
                <c:pt idx="0">
                  <c:v>0</c:v>
                </c:pt>
                <c:pt idx="1">
                  <c:v>7</c:v>
                </c:pt>
                <c:pt idx="2">
                  <c:v>10</c:v>
                </c:pt>
              </c:numCache>
            </c:numRef>
          </c:val>
          <c:smooth val="0"/>
          <c:extLst>
            <c:ext xmlns:c16="http://schemas.microsoft.com/office/drawing/2014/chart" uri="{C3380CC4-5D6E-409C-BE32-E72D297353CC}">
              <c16:uniqueId val="{00000000-5849-4C51-88A8-69256F771A11}"/>
            </c:ext>
          </c:extLst>
        </c:ser>
        <c:ser>
          <c:idx val="1"/>
          <c:order val="1"/>
          <c:tx>
            <c:strRef>
              <c:f>'Patient counts'!$G$20</c:f>
              <c:strCache>
                <c:ptCount val="1"/>
                <c:pt idx="0">
                  <c:v>Female 20–29</c:v>
                </c:pt>
              </c:strCache>
            </c:strRef>
          </c:tx>
          <c:spPr>
            <a:ln w="28575" cap="rnd">
              <a:solidFill>
                <a:schemeClr val="accent2"/>
              </a:solidFill>
              <a:round/>
            </a:ln>
            <a:effectLst/>
          </c:spPr>
          <c:marker>
            <c:symbol val="none"/>
          </c:marker>
          <c:cat>
            <c:strRef>
              <c:f>'Patient counts'!$H$18:$J$18</c:f>
              <c:strCache>
                <c:ptCount val="3"/>
                <c:pt idx="0">
                  <c:v>2018-19</c:v>
                </c:pt>
                <c:pt idx="1">
                  <c:v>2019-20</c:v>
                </c:pt>
                <c:pt idx="2">
                  <c:v>2020-21</c:v>
                </c:pt>
              </c:strCache>
            </c:strRef>
          </c:cat>
          <c:val>
            <c:numRef>
              <c:f>'Patient counts'!$H$20:$J$20</c:f>
              <c:numCache>
                <c:formatCode>General</c:formatCode>
                <c:ptCount val="3"/>
                <c:pt idx="0">
                  <c:v>113</c:v>
                </c:pt>
                <c:pt idx="1">
                  <c:v>102</c:v>
                </c:pt>
                <c:pt idx="2">
                  <c:v>63</c:v>
                </c:pt>
              </c:numCache>
            </c:numRef>
          </c:val>
          <c:smooth val="0"/>
          <c:extLst>
            <c:ext xmlns:c16="http://schemas.microsoft.com/office/drawing/2014/chart" uri="{C3380CC4-5D6E-409C-BE32-E72D297353CC}">
              <c16:uniqueId val="{00000001-5849-4C51-88A8-69256F771A11}"/>
            </c:ext>
          </c:extLst>
        </c:ser>
        <c:ser>
          <c:idx val="2"/>
          <c:order val="2"/>
          <c:tx>
            <c:strRef>
              <c:f>'Patient counts'!$G$21</c:f>
              <c:strCache>
                <c:ptCount val="1"/>
                <c:pt idx="0">
                  <c:v>Female 30–39</c:v>
                </c:pt>
              </c:strCache>
            </c:strRef>
          </c:tx>
          <c:spPr>
            <a:ln w="28575" cap="rnd">
              <a:solidFill>
                <a:schemeClr val="accent3"/>
              </a:solidFill>
              <a:round/>
            </a:ln>
            <a:effectLst/>
          </c:spPr>
          <c:marker>
            <c:symbol val="none"/>
          </c:marker>
          <c:cat>
            <c:strRef>
              <c:f>'Patient counts'!$H$18:$J$18</c:f>
              <c:strCache>
                <c:ptCount val="3"/>
                <c:pt idx="0">
                  <c:v>2018-19</c:v>
                </c:pt>
                <c:pt idx="1">
                  <c:v>2019-20</c:v>
                </c:pt>
                <c:pt idx="2">
                  <c:v>2020-21</c:v>
                </c:pt>
              </c:strCache>
            </c:strRef>
          </c:cat>
          <c:val>
            <c:numRef>
              <c:f>'Patient counts'!$H$21:$J$21</c:f>
              <c:numCache>
                <c:formatCode>General</c:formatCode>
                <c:ptCount val="3"/>
                <c:pt idx="0">
                  <c:v>70</c:v>
                </c:pt>
                <c:pt idx="1">
                  <c:v>79</c:v>
                </c:pt>
                <c:pt idx="2">
                  <c:v>63</c:v>
                </c:pt>
              </c:numCache>
            </c:numRef>
          </c:val>
          <c:smooth val="0"/>
          <c:extLst>
            <c:ext xmlns:c16="http://schemas.microsoft.com/office/drawing/2014/chart" uri="{C3380CC4-5D6E-409C-BE32-E72D297353CC}">
              <c16:uniqueId val="{00000002-5849-4C51-88A8-69256F771A11}"/>
            </c:ext>
          </c:extLst>
        </c:ser>
        <c:ser>
          <c:idx val="3"/>
          <c:order val="3"/>
          <c:tx>
            <c:strRef>
              <c:f>'Patient counts'!$G$22</c:f>
              <c:strCache>
                <c:ptCount val="1"/>
                <c:pt idx="0">
                  <c:v>Female 40–49</c:v>
                </c:pt>
              </c:strCache>
            </c:strRef>
          </c:tx>
          <c:spPr>
            <a:ln w="28575" cap="rnd">
              <a:solidFill>
                <a:schemeClr val="accent4"/>
              </a:solidFill>
              <a:round/>
            </a:ln>
            <a:effectLst/>
          </c:spPr>
          <c:marker>
            <c:symbol val="none"/>
          </c:marker>
          <c:cat>
            <c:strRef>
              <c:f>'Patient counts'!$H$18:$J$18</c:f>
              <c:strCache>
                <c:ptCount val="3"/>
                <c:pt idx="0">
                  <c:v>2018-19</c:v>
                </c:pt>
                <c:pt idx="1">
                  <c:v>2019-20</c:v>
                </c:pt>
                <c:pt idx="2">
                  <c:v>2020-21</c:v>
                </c:pt>
              </c:strCache>
            </c:strRef>
          </c:cat>
          <c:val>
            <c:numRef>
              <c:f>'Patient counts'!$H$22:$J$22</c:f>
              <c:numCache>
                <c:formatCode>General</c:formatCode>
                <c:ptCount val="3"/>
                <c:pt idx="0">
                  <c:v>41</c:v>
                </c:pt>
                <c:pt idx="1">
                  <c:v>59</c:v>
                </c:pt>
                <c:pt idx="2">
                  <c:v>41</c:v>
                </c:pt>
              </c:numCache>
            </c:numRef>
          </c:val>
          <c:smooth val="0"/>
          <c:extLst>
            <c:ext xmlns:c16="http://schemas.microsoft.com/office/drawing/2014/chart" uri="{C3380CC4-5D6E-409C-BE32-E72D297353CC}">
              <c16:uniqueId val="{00000003-5849-4C51-88A8-69256F771A11}"/>
            </c:ext>
          </c:extLst>
        </c:ser>
        <c:ser>
          <c:idx val="4"/>
          <c:order val="4"/>
          <c:tx>
            <c:strRef>
              <c:f>'Patient counts'!$G$23</c:f>
              <c:strCache>
                <c:ptCount val="1"/>
                <c:pt idx="0">
                  <c:v>Female 50+</c:v>
                </c:pt>
              </c:strCache>
            </c:strRef>
          </c:tx>
          <c:spPr>
            <a:ln w="28575" cap="rnd">
              <a:solidFill>
                <a:schemeClr val="accent5"/>
              </a:solidFill>
              <a:round/>
            </a:ln>
            <a:effectLst/>
          </c:spPr>
          <c:marker>
            <c:symbol val="none"/>
          </c:marker>
          <c:cat>
            <c:strRef>
              <c:f>'Patient counts'!$H$18:$J$18</c:f>
              <c:strCache>
                <c:ptCount val="3"/>
                <c:pt idx="0">
                  <c:v>2018-19</c:v>
                </c:pt>
                <c:pt idx="1">
                  <c:v>2019-20</c:v>
                </c:pt>
                <c:pt idx="2">
                  <c:v>2020-21</c:v>
                </c:pt>
              </c:strCache>
            </c:strRef>
          </c:cat>
          <c:val>
            <c:numRef>
              <c:f>'Patient counts'!$H$23:$J$23</c:f>
              <c:numCache>
                <c:formatCode>General</c:formatCode>
                <c:ptCount val="3"/>
                <c:pt idx="0">
                  <c:v>16</c:v>
                </c:pt>
                <c:pt idx="1">
                  <c:v>28</c:v>
                </c:pt>
                <c:pt idx="2">
                  <c:v>20</c:v>
                </c:pt>
              </c:numCache>
            </c:numRef>
          </c:val>
          <c:smooth val="0"/>
          <c:extLst>
            <c:ext xmlns:c16="http://schemas.microsoft.com/office/drawing/2014/chart" uri="{C3380CC4-5D6E-409C-BE32-E72D297353CC}">
              <c16:uniqueId val="{00000004-5849-4C51-88A8-69256F771A11}"/>
            </c:ext>
          </c:extLst>
        </c:ser>
        <c:dLbls>
          <c:showLegendKey val="0"/>
          <c:showVal val="0"/>
          <c:showCatName val="0"/>
          <c:showSerName val="0"/>
          <c:showPercent val="0"/>
          <c:showBubbleSize val="0"/>
        </c:dLbls>
        <c:smooth val="0"/>
        <c:axId val="861929264"/>
        <c:axId val="861926968"/>
      </c:lineChart>
      <c:catAx>
        <c:axId val="861929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alendar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1926968"/>
        <c:crosses val="autoZero"/>
        <c:auto val="1"/>
        <c:lblAlgn val="ctr"/>
        <c:lblOffset val="100"/>
        <c:noMultiLvlLbl val="0"/>
      </c:catAx>
      <c:valAx>
        <c:axId val="86192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a:t>
                </a:r>
                <a:r>
                  <a:rPr lang="en-AU" baseline="0"/>
                  <a:t> of patients dispensed PrEP</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1929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TG!$G$15</c:f>
              <c:strCache>
                <c:ptCount val="1"/>
                <c:pt idx="0">
                  <c:v>Prevalent with CTG </c:v>
                </c:pt>
              </c:strCache>
            </c:strRef>
          </c:tx>
          <c:spPr>
            <a:ln w="28575" cap="rnd">
              <a:solidFill>
                <a:schemeClr val="accent1"/>
              </a:solidFill>
              <a:round/>
            </a:ln>
            <a:effectLst/>
          </c:spPr>
          <c:marker>
            <c:symbol val="none"/>
          </c:marker>
          <c:cat>
            <c:strRef>
              <c:f>CTG!$H$14:$J$14</c:f>
              <c:strCache>
                <c:ptCount val="3"/>
                <c:pt idx="0">
                  <c:v>2018-19</c:v>
                </c:pt>
                <c:pt idx="1">
                  <c:v>2019-20</c:v>
                </c:pt>
                <c:pt idx="2">
                  <c:v>2020-21</c:v>
                </c:pt>
              </c:strCache>
            </c:strRef>
          </c:cat>
          <c:val>
            <c:numRef>
              <c:f>CTG!$H$15:$J$15</c:f>
              <c:numCache>
                <c:formatCode>0.0</c:formatCode>
                <c:ptCount val="3"/>
                <c:pt idx="0">
                  <c:v>0.97308396196937907</c:v>
                </c:pt>
                <c:pt idx="1">
                  <c:v>1.2452260983985366</c:v>
                </c:pt>
                <c:pt idx="2">
                  <c:v>1.4233389024546972</c:v>
                </c:pt>
              </c:numCache>
            </c:numRef>
          </c:val>
          <c:smooth val="0"/>
          <c:extLst>
            <c:ext xmlns:c16="http://schemas.microsoft.com/office/drawing/2014/chart" uri="{C3380CC4-5D6E-409C-BE32-E72D297353CC}">
              <c16:uniqueId val="{00000000-AF60-4141-AD0A-982B0B362D74}"/>
            </c:ext>
          </c:extLst>
        </c:ser>
        <c:ser>
          <c:idx val="1"/>
          <c:order val="1"/>
          <c:tx>
            <c:strRef>
              <c:f>CTG!$G$16</c:f>
              <c:strCache>
                <c:ptCount val="1"/>
                <c:pt idx="0">
                  <c:v>Incident with CTG</c:v>
                </c:pt>
              </c:strCache>
            </c:strRef>
          </c:tx>
          <c:spPr>
            <a:ln w="28575" cap="rnd">
              <a:solidFill>
                <a:schemeClr val="accent2"/>
              </a:solidFill>
              <a:round/>
            </a:ln>
            <a:effectLst/>
          </c:spPr>
          <c:marker>
            <c:symbol val="none"/>
          </c:marker>
          <c:cat>
            <c:strRef>
              <c:f>CTG!$H$14:$J$14</c:f>
              <c:strCache>
                <c:ptCount val="3"/>
                <c:pt idx="0">
                  <c:v>2018-19</c:v>
                </c:pt>
                <c:pt idx="1">
                  <c:v>2019-20</c:v>
                </c:pt>
                <c:pt idx="2">
                  <c:v>2020-21</c:v>
                </c:pt>
              </c:strCache>
            </c:strRef>
          </c:cat>
          <c:val>
            <c:numRef>
              <c:f>CTG!$H$16:$J$16</c:f>
              <c:numCache>
                <c:formatCode>0.0</c:formatCode>
                <c:ptCount val="3"/>
                <c:pt idx="0">
                  <c:v>0.97308396196937907</c:v>
                </c:pt>
                <c:pt idx="1">
                  <c:v>1.4335295005281423</c:v>
                </c:pt>
                <c:pt idx="2">
                  <c:v>1.3425925925925926</c:v>
                </c:pt>
              </c:numCache>
            </c:numRef>
          </c:val>
          <c:smooth val="0"/>
          <c:extLst>
            <c:ext xmlns:c16="http://schemas.microsoft.com/office/drawing/2014/chart" uri="{C3380CC4-5D6E-409C-BE32-E72D297353CC}">
              <c16:uniqueId val="{00000001-AF60-4141-AD0A-982B0B362D74}"/>
            </c:ext>
          </c:extLst>
        </c:ser>
        <c:dLbls>
          <c:showLegendKey val="0"/>
          <c:showVal val="0"/>
          <c:showCatName val="0"/>
          <c:showSerName val="0"/>
          <c:showPercent val="0"/>
          <c:showBubbleSize val="0"/>
        </c:dLbls>
        <c:smooth val="0"/>
        <c:axId val="455370296"/>
        <c:axId val="455370624"/>
      </c:lineChart>
      <c:catAx>
        <c:axId val="455370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370624"/>
        <c:crosses val="autoZero"/>
        <c:auto val="1"/>
        <c:lblAlgn val="ctr"/>
        <c:lblOffset val="100"/>
        <c:noMultiLvlLbl val="0"/>
      </c:catAx>
      <c:valAx>
        <c:axId val="455370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oportion (%) of all patients dispensed PrEP</a:t>
                </a:r>
              </a:p>
            </c:rich>
          </c:tx>
          <c:layout>
            <c:manualLayout>
              <c:xMode val="edge"/>
              <c:yMode val="edge"/>
              <c:x val="1.4688092940425073E-2"/>
              <c:y val="5.092595243776346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370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BF8A218-88DB-442F-BACA-0FD1622632FD}"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AU"/>
        </a:p>
      </dgm:t>
    </dgm:pt>
    <dgm:pt modelId="{7D3D6C86-06F4-47F1-9CB1-1DE32E1A7811}">
      <dgm:prSet phldrT="[Text]" custT="1"/>
      <dgm:spPr/>
      <dgm:t>
        <a:bodyPr/>
        <a:lstStyle/>
        <a:p>
          <a:r>
            <a:rPr lang="en-AU" sz="1000"/>
            <a:t>All patients with Tenofovir disoproxil + emtricitabine dispensed between 1 April 2018 and 31 March 2021</a:t>
          </a:r>
        </a:p>
        <a:p>
          <a:r>
            <a:rPr lang="en-AU" sz="1000"/>
            <a:t>N = 44,931</a:t>
          </a:r>
        </a:p>
      </dgm:t>
      <dgm:extLst>
        <a:ext uri="{E40237B7-FDA0-4F09-8148-C483321AD2D9}">
          <dgm14:cNvPr xmlns:dgm14="http://schemas.microsoft.com/office/drawing/2010/diagram" id="0" name="" descr="All patients with Tenofovir disoproxil + emtricitabine dispensed between 1 April 2018 and 31 March 2021&#10;N = 44,931&#10; Exclusions: &#10;- Patients with an HIV medicine dispensed prior to, or up to 7 days after the first dispensed PrEP, a proxy for HIV (N = 538)&#10;- Patients aged &lt;18 years (N = 90)&#10; Patients aged 18+ years, assumed to be HIV negative, with dispensed PrEP between 1 April 2018 and 31 March 2021&#10;N = 44,303&#10;The PrEP Cohort&#10;"/>
        </a:ext>
      </dgm:extLst>
    </dgm:pt>
    <dgm:pt modelId="{A93AA385-C354-4095-A6C9-E60AF0717E14}" type="parTrans" cxnId="{1EDF3EFE-91E8-44ED-AAA3-29274A24C514}">
      <dgm:prSet/>
      <dgm:spPr/>
      <dgm:t>
        <a:bodyPr/>
        <a:lstStyle/>
        <a:p>
          <a:endParaRPr lang="en-AU"/>
        </a:p>
      </dgm:t>
    </dgm:pt>
    <dgm:pt modelId="{1A877F28-B661-498F-8B64-6E360E57286C}" type="sibTrans" cxnId="{1EDF3EFE-91E8-44ED-AAA3-29274A24C514}">
      <dgm:prSet/>
      <dgm:spPr/>
      <dgm:t>
        <a:bodyPr/>
        <a:lstStyle/>
        <a:p>
          <a:endParaRPr lang="en-AU"/>
        </a:p>
      </dgm:t>
    </dgm:pt>
    <dgm:pt modelId="{DA64A6C7-D289-4674-8A65-F272CD437DE3}">
      <dgm:prSet phldrT="[Text]" custT="1"/>
      <dgm:spPr/>
      <dgm:t>
        <a:bodyPr/>
        <a:lstStyle/>
        <a:p>
          <a:r>
            <a:rPr lang="en-AU" sz="1000"/>
            <a:t>Patients aged 18+ years, assumed to be HIV negative, with dispensed PrEP between 1 April 2018 and 31 March 2021</a:t>
          </a:r>
        </a:p>
        <a:p>
          <a:r>
            <a:rPr lang="en-AU" sz="1000"/>
            <a:t>N = 44,303</a:t>
          </a:r>
        </a:p>
        <a:p>
          <a:r>
            <a:rPr lang="en-AU" sz="1000"/>
            <a:t>The PrEP Cohort</a:t>
          </a:r>
        </a:p>
      </dgm:t>
      <dgm:extLst>
        <a:ext uri="{E40237B7-FDA0-4F09-8148-C483321AD2D9}">
          <dgm14:cNvPr xmlns:dgm14="http://schemas.microsoft.com/office/drawing/2010/diagram" id="0" name="" descr="All patients with Tenofovir disoproxil + emtricitabine dispensed between 1 April 2018 and 31 March 2021&#10;N = 44,931&#10; Exclusions: &#10;- Patients with an HIV medicine dispensed prior to, or up to 7 days after the first dispensed PrEP, a proxy for HIV (N = 538)&#10;- Patients aged &lt;18 years (N = 90)&#10; Patients aged 18+ years, assumed to be HIV negative, with dispensed PrEP between 1 April 2018 and 31 March 2021&#10;N = 44,303&#10;The PrEP Cohort&#10;"/>
        </a:ext>
      </dgm:extLst>
    </dgm:pt>
    <dgm:pt modelId="{8BDA2AED-72A8-40D8-94DB-145050F98C5F}" type="parTrans" cxnId="{A47F2B76-9014-4E0B-A75B-541A05DF8A0F}">
      <dgm:prSet/>
      <dgm:spPr/>
      <dgm:t>
        <a:bodyPr/>
        <a:lstStyle/>
        <a:p>
          <a:endParaRPr lang="en-AU"/>
        </a:p>
      </dgm:t>
    </dgm:pt>
    <dgm:pt modelId="{0A9D0610-F6FE-42D2-A319-0EB3F02F1C5F}" type="sibTrans" cxnId="{A47F2B76-9014-4E0B-A75B-541A05DF8A0F}">
      <dgm:prSet/>
      <dgm:spPr/>
      <dgm:t>
        <a:bodyPr/>
        <a:lstStyle/>
        <a:p>
          <a:endParaRPr lang="en-AU"/>
        </a:p>
      </dgm:t>
    </dgm:pt>
    <dgm:pt modelId="{48052B2D-D5DB-4BBC-95FE-E20761E173D6}" type="asst">
      <dgm:prSet phldrT="[Text]" custT="1"/>
      <dgm:spPr/>
      <dgm:t>
        <a:bodyPr/>
        <a:lstStyle/>
        <a:p>
          <a:r>
            <a:rPr lang="en-AU" sz="1000"/>
            <a:t>Exclusions: </a:t>
          </a:r>
        </a:p>
        <a:p>
          <a:r>
            <a:rPr lang="en-AU" sz="1000"/>
            <a:t>- Patients with an HIV medicine dispensed prior to, or up to 7 days after the first dispensed PrEP, a proxy for HIV (N = 538)</a:t>
          </a:r>
        </a:p>
        <a:p>
          <a:r>
            <a:rPr lang="en-AU" sz="1000"/>
            <a:t>- Patients aged &lt;18 years (N = 90)</a:t>
          </a:r>
        </a:p>
      </dgm:t>
      <dgm:extLst>
        <a:ext uri="{E40237B7-FDA0-4F09-8148-C483321AD2D9}">
          <dgm14:cNvPr xmlns:dgm14="http://schemas.microsoft.com/office/drawing/2010/diagram" id="0" name="" descr="All patients with Tenofovir disoproxil + emtricitabine dispensed between 1 April 2018 and 31 March 2021&#10;N = 44,931&#10; Exclusions: &#10;- Patients with an HIV medicine dispensed prior to, or up to 7 days after the first dispensed PrEP, a proxy for HIV (N = 538)&#10;- Patients aged &lt;18 years (N = 90)&#10; Patients aged 18+ years, assumed to be HIV negative, with dispensed PrEP between 1 April 2018 and 31 March 2021&#10;N = 44,303&#10;The PrEP Cohort&#10;"/>
        </a:ext>
      </dgm:extLst>
    </dgm:pt>
    <dgm:pt modelId="{6F00296C-3E33-45BB-8CB6-A867F9313F30}" type="sibTrans" cxnId="{F5AEE7DE-9A87-4035-BFB3-9D9E15634BA2}">
      <dgm:prSet/>
      <dgm:spPr/>
      <dgm:t>
        <a:bodyPr/>
        <a:lstStyle/>
        <a:p>
          <a:endParaRPr lang="en-AU"/>
        </a:p>
      </dgm:t>
    </dgm:pt>
    <dgm:pt modelId="{CA37D55C-28FB-4667-ABA1-9BB832F7E0B8}" type="parTrans" cxnId="{F5AEE7DE-9A87-4035-BFB3-9D9E15634BA2}">
      <dgm:prSet/>
      <dgm:spPr/>
      <dgm:t>
        <a:bodyPr/>
        <a:lstStyle/>
        <a:p>
          <a:endParaRPr lang="en-AU"/>
        </a:p>
      </dgm:t>
    </dgm:pt>
    <dgm:pt modelId="{24E479B5-D745-47B4-A00E-D34AA6DB7FD2}" type="pres">
      <dgm:prSet presAssocID="{8BF8A218-88DB-442F-BACA-0FD1622632FD}" presName="hierChild1" presStyleCnt="0">
        <dgm:presLayoutVars>
          <dgm:orgChart val="1"/>
          <dgm:chPref val="1"/>
          <dgm:dir/>
          <dgm:animOne val="branch"/>
          <dgm:animLvl val="lvl"/>
          <dgm:resizeHandles/>
        </dgm:presLayoutVars>
      </dgm:prSet>
      <dgm:spPr/>
    </dgm:pt>
    <dgm:pt modelId="{340A465D-2F3D-4B1F-BE7A-20C246B2AD63}" type="pres">
      <dgm:prSet presAssocID="{7D3D6C86-06F4-47F1-9CB1-1DE32E1A7811}" presName="hierRoot1" presStyleCnt="0">
        <dgm:presLayoutVars>
          <dgm:hierBranch val="init"/>
        </dgm:presLayoutVars>
      </dgm:prSet>
      <dgm:spPr/>
    </dgm:pt>
    <dgm:pt modelId="{268F0016-4A64-46EE-972C-2DA39D2647F3}" type="pres">
      <dgm:prSet presAssocID="{7D3D6C86-06F4-47F1-9CB1-1DE32E1A7811}" presName="rootComposite1" presStyleCnt="0"/>
      <dgm:spPr/>
    </dgm:pt>
    <dgm:pt modelId="{EBF71B2A-7C00-44F4-A3D2-F0CA67C1975B}" type="pres">
      <dgm:prSet presAssocID="{7D3D6C86-06F4-47F1-9CB1-1DE32E1A7811}" presName="rootText1" presStyleLbl="node0" presStyleIdx="0" presStyleCnt="1">
        <dgm:presLayoutVars>
          <dgm:chPref val="3"/>
        </dgm:presLayoutVars>
      </dgm:prSet>
      <dgm:spPr/>
    </dgm:pt>
    <dgm:pt modelId="{1C5BF0AF-76A8-4B10-B600-12D8ED9D5957}" type="pres">
      <dgm:prSet presAssocID="{7D3D6C86-06F4-47F1-9CB1-1DE32E1A7811}" presName="rootConnector1" presStyleLbl="node1" presStyleIdx="0" presStyleCnt="0"/>
      <dgm:spPr/>
    </dgm:pt>
    <dgm:pt modelId="{AAB2AA2C-7DE6-4A08-A710-F8E65CC10BA3}" type="pres">
      <dgm:prSet presAssocID="{7D3D6C86-06F4-47F1-9CB1-1DE32E1A7811}" presName="hierChild2" presStyleCnt="0"/>
      <dgm:spPr/>
    </dgm:pt>
    <dgm:pt modelId="{EB507F9E-7FCA-4F01-87DB-0C5C90F862A5}" type="pres">
      <dgm:prSet presAssocID="{8BDA2AED-72A8-40D8-94DB-145050F98C5F}" presName="Name37" presStyleLbl="parChTrans1D2" presStyleIdx="0" presStyleCnt="2"/>
      <dgm:spPr/>
    </dgm:pt>
    <dgm:pt modelId="{FFA90BED-E0F5-491B-A4FF-6DB256C07F96}" type="pres">
      <dgm:prSet presAssocID="{DA64A6C7-D289-4674-8A65-F272CD437DE3}" presName="hierRoot2" presStyleCnt="0">
        <dgm:presLayoutVars>
          <dgm:hierBranch val="init"/>
        </dgm:presLayoutVars>
      </dgm:prSet>
      <dgm:spPr/>
    </dgm:pt>
    <dgm:pt modelId="{1A615B73-D081-496C-813A-AF3A6799EAF0}" type="pres">
      <dgm:prSet presAssocID="{DA64A6C7-D289-4674-8A65-F272CD437DE3}" presName="rootComposite" presStyleCnt="0"/>
      <dgm:spPr/>
    </dgm:pt>
    <dgm:pt modelId="{8ACC50D2-08B6-421A-A6A6-AEFE8749D289}" type="pres">
      <dgm:prSet presAssocID="{DA64A6C7-D289-4674-8A65-F272CD437DE3}" presName="rootText" presStyleLbl="node2" presStyleIdx="0" presStyleCnt="1">
        <dgm:presLayoutVars>
          <dgm:chPref val="3"/>
        </dgm:presLayoutVars>
      </dgm:prSet>
      <dgm:spPr/>
    </dgm:pt>
    <dgm:pt modelId="{938DBAD4-A4A8-4751-8468-984FD1BF87C5}" type="pres">
      <dgm:prSet presAssocID="{DA64A6C7-D289-4674-8A65-F272CD437DE3}" presName="rootConnector" presStyleLbl="node2" presStyleIdx="0" presStyleCnt="1"/>
      <dgm:spPr/>
    </dgm:pt>
    <dgm:pt modelId="{D3DB04F7-1A0F-4138-AC0E-2A572A91716C}" type="pres">
      <dgm:prSet presAssocID="{DA64A6C7-D289-4674-8A65-F272CD437DE3}" presName="hierChild4" presStyleCnt="0"/>
      <dgm:spPr/>
    </dgm:pt>
    <dgm:pt modelId="{729A9516-F734-4E0C-B026-E26D1DA478D9}" type="pres">
      <dgm:prSet presAssocID="{DA64A6C7-D289-4674-8A65-F272CD437DE3}" presName="hierChild5" presStyleCnt="0"/>
      <dgm:spPr/>
    </dgm:pt>
    <dgm:pt modelId="{FB69BC2E-AE4A-435E-8342-BD5BD882A016}" type="pres">
      <dgm:prSet presAssocID="{7D3D6C86-06F4-47F1-9CB1-1DE32E1A7811}" presName="hierChild3" presStyleCnt="0"/>
      <dgm:spPr/>
    </dgm:pt>
    <dgm:pt modelId="{C5D44B64-8C5D-4607-8155-60F52FCA901F}" type="pres">
      <dgm:prSet presAssocID="{CA37D55C-28FB-4667-ABA1-9BB832F7E0B8}" presName="Name111" presStyleLbl="parChTrans1D2" presStyleIdx="1" presStyleCnt="2"/>
      <dgm:spPr/>
    </dgm:pt>
    <dgm:pt modelId="{2D0D09AA-0BE1-4CDC-A34A-0EB701920AA8}" type="pres">
      <dgm:prSet presAssocID="{48052B2D-D5DB-4BBC-95FE-E20761E173D6}" presName="hierRoot3" presStyleCnt="0">
        <dgm:presLayoutVars>
          <dgm:hierBranch val="init"/>
        </dgm:presLayoutVars>
      </dgm:prSet>
      <dgm:spPr/>
    </dgm:pt>
    <dgm:pt modelId="{1F21F631-BBEA-4B58-8721-B8EADBE84C16}" type="pres">
      <dgm:prSet presAssocID="{48052B2D-D5DB-4BBC-95FE-E20761E173D6}" presName="rootComposite3" presStyleCnt="0"/>
      <dgm:spPr/>
    </dgm:pt>
    <dgm:pt modelId="{745E54CB-BE66-4621-8CE5-A48E6B772608}" type="pres">
      <dgm:prSet presAssocID="{48052B2D-D5DB-4BBC-95FE-E20761E173D6}" presName="rootText3" presStyleLbl="asst1" presStyleIdx="0" presStyleCnt="1">
        <dgm:presLayoutVars>
          <dgm:chPref val="3"/>
        </dgm:presLayoutVars>
      </dgm:prSet>
      <dgm:spPr/>
    </dgm:pt>
    <dgm:pt modelId="{B6B9F827-B02D-4A6D-B566-E2A6C2B8E392}" type="pres">
      <dgm:prSet presAssocID="{48052B2D-D5DB-4BBC-95FE-E20761E173D6}" presName="rootConnector3" presStyleLbl="asst1" presStyleIdx="0" presStyleCnt="1"/>
      <dgm:spPr/>
    </dgm:pt>
    <dgm:pt modelId="{C2859209-F139-48A4-AEE4-63F36A0CBA35}" type="pres">
      <dgm:prSet presAssocID="{48052B2D-D5DB-4BBC-95FE-E20761E173D6}" presName="hierChild6" presStyleCnt="0"/>
      <dgm:spPr/>
    </dgm:pt>
    <dgm:pt modelId="{CC79CDDE-C5F5-4D5F-BCD0-58A3CE7B203B}" type="pres">
      <dgm:prSet presAssocID="{48052B2D-D5DB-4BBC-95FE-E20761E173D6}" presName="hierChild7" presStyleCnt="0"/>
      <dgm:spPr/>
    </dgm:pt>
  </dgm:ptLst>
  <dgm:cxnLst>
    <dgm:cxn modelId="{C84E7B21-282A-419F-ABE7-EE55FF180ED3}" type="presOf" srcId="{8BDA2AED-72A8-40D8-94DB-145050F98C5F}" destId="{EB507F9E-7FCA-4F01-87DB-0C5C90F862A5}" srcOrd="0" destOrd="0" presId="urn:microsoft.com/office/officeart/2005/8/layout/orgChart1"/>
    <dgm:cxn modelId="{3C5DE829-AAC9-4B51-8AFE-DDF9CD9B9AD3}" type="presOf" srcId="{DA64A6C7-D289-4674-8A65-F272CD437DE3}" destId="{8ACC50D2-08B6-421A-A6A6-AEFE8749D289}" srcOrd="0" destOrd="0" presId="urn:microsoft.com/office/officeart/2005/8/layout/orgChart1"/>
    <dgm:cxn modelId="{46EEE362-4788-4439-8B6F-E9B1366BC0FC}" type="presOf" srcId="{48052B2D-D5DB-4BBC-95FE-E20761E173D6}" destId="{745E54CB-BE66-4621-8CE5-A48E6B772608}" srcOrd="0" destOrd="0" presId="urn:microsoft.com/office/officeart/2005/8/layout/orgChart1"/>
    <dgm:cxn modelId="{FEECA36B-FBF5-44B2-AD78-8EF578C4E559}" type="presOf" srcId="{7D3D6C86-06F4-47F1-9CB1-1DE32E1A7811}" destId="{EBF71B2A-7C00-44F4-A3D2-F0CA67C1975B}" srcOrd="0" destOrd="0" presId="urn:microsoft.com/office/officeart/2005/8/layout/orgChart1"/>
    <dgm:cxn modelId="{FE08904F-61AE-4087-BDF0-BA2DDDEFC55E}" type="presOf" srcId="{8BF8A218-88DB-442F-BACA-0FD1622632FD}" destId="{24E479B5-D745-47B4-A00E-D34AA6DB7FD2}" srcOrd="0" destOrd="0" presId="urn:microsoft.com/office/officeart/2005/8/layout/orgChart1"/>
    <dgm:cxn modelId="{A47F2B76-9014-4E0B-A75B-541A05DF8A0F}" srcId="{7D3D6C86-06F4-47F1-9CB1-1DE32E1A7811}" destId="{DA64A6C7-D289-4674-8A65-F272CD437DE3}" srcOrd="1" destOrd="0" parTransId="{8BDA2AED-72A8-40D8-94DB-145050F98C5F}" sibTransId="{0A9D0610-F6FE-42D2-A319-0EB3F02F1C5F}"/>
    <dgm:cxn modelId="{28E4D856-4C68-4427-AD63-25E6E9F4B2DA}" type="presOf" srcId="{48052B2D-D5DB-4BBC-95FE-E20761E173D6}" destId="{B6B9F827-B02D-4A6D-B566-E2A6C2B8E392}" srcOrd="1" destOrd="0" presId="urn:microsoft.com/office/officeart/2005/8/layout/orgChart1"/>
    <dgm:cxn modelId="{EC0B7FA6-1F93-4C20-B30C-EB24F73C6CB2}" type="presOf" srcId="{7D3D6C86-06F4-47F1-9CB1-1DE32E1A7811}" destId="{1C5BF0AF-76A8-4B10-B600-12D8ED9D5957}" srcOrd="1" destOrd="0" presId="urn:microsoft.com/office/officeart/2005/8/layout/orgChart1"/>
    <dgm:cxn modelId="{F5AEE7DE-9A87-4035-BFB3-9D9E15634BA2}" srcId="{7D3D6C86-06F4-47F1-9CB1-1DE32E1A7811}" destId="{48052B2D-D5DB-4BBC-95FE-E20761E173D6}" srcOrd="0" destOrd="0" parTransId="{CA37D55C-28FB-4667-ABA1-9BB832F7E0B8}" sibTransId="{6F00296C-3E33-45BB-8CB6-A867F9313F30}"/>
    <dgm:cxn modelId="{F1BD4EE2-6352-4986-8B0A-24136F5094D0}" type="presOf" srcId="{CA37D55C-28FB-4667-ABA1-9BB832F7E0B8}" destId="{C5D44B64-8C5D-4607-8155-60F52FCA901F}" srcOrd="0" destOrd="0" presId="urn:microsoft.com/office/officeart/2005/8/layout/orgChart1"/>
    <dgm:cxn modelId="{E02D7BE2-7400-4695-A5D5-91F671455E68}" type="presOf" srcId="{DA64A6C7-D289-4674-8A65-F272CD437DE3}" destId="{938DBAD4-A4A8-4751-8468-984FD1BF87C5}" srcOrd="1" destOrd="0" presId="urn:microsoft.com/office/officeart/2005/8/layout/orgChart1"/>
    <dgm:cxn modelId="{1EDF3EFE-91E8-44ED-AAA3-29274A24C514}" srcId="{8BF8A218-88DB-442F-BACA-0FD1622632FD}" destId="{7D3D6C86-06F4-47F1-9CB1-1DE32E1A7811}" srcOrd="0" destOrd="0" parTransId="{A93AA385-C354-4095-A6C9-E60AF0717E14}" sibTransId="{1A877F28-B661-498F-8B64-6E360E57286C}"/>
    <dgm:cxn modelId="{8A46CC27-747F-495B-B4E1-EDA32B7FCCAE}" type="presParOf" srcId="{24E479B5-D745-47B4-A00E-D34AA6DB7FD2}" destId="{340A465D-2F3D-4B1F-BE7A-20C246B2AD63}" srcOrd="0" destOrd="0" presId="urn:microsoft.com/office/officeart/2005/8/layout/orgChart1"/>
    <dgm:cxn modelId="{88A163D4-F435-4FA3-905F-9F9E60A54047}" type="presParOf" srcId="{340A465D-2F3D-4B1F-BE7A-20C246B2AD63}" destId="{268F0016-4A64-46EE-972C-2DA39D2647F3}" srcOrd="0" destOrd="0" presId="urn:microsoft.com/office/officeart/2005/8/layout/orgChart1"/>
    <dgm:cxn modelId="{5552D9FF-D8A0-4E9F-A69A-8490E65017C6}" type="presParOf" srcId="{268F0016-4A64-46EE-972C-2DA39D2647F3}" destId="{EBF71B2A-7C00-44F4-A3D2-F0CA67C1975B}" srcOrd="0" destOrd="0" presId="urn:microsoft.com/office/officeart/2005/8/layout/orgChart1"/>
    <dgm:cxn modelId="{EF73D90F-E461-47AC-B194-601AF7C2449C}" type="presParOf" srcId="{268F0016-4A64-46EE-972C-2DA39D2647F3}" destId="{1C5BF0AF-76A8-4B10-B600-12D8ED9D5957}" srcOrd="1" destOrd="0" presId="urn:microsoft.com/office/officeart/2005/8/layout/orgChart1"/>
    <dgm:cxn modelId="{55BD4DCF-A093-4614-8CB4-1524646BBC06}" type="presParOf" srcId="{340A465D-2F3D-4B1F-BE7A-20C246B2AD63}" destId="{AAB2AA2C-7DE6-4A08-A710-F8E65CC10BA3}" srcOrd="1" destOrd="0" presId="urn:microsoft.com/office/officeart/2005/8/layout/orgChart1"/>
    <dgm:cxn modelId="{48CEC30C-0381-4F73-90BC-F4AC5218AAFC}" type="presParOf" srcId="{AAB2AA2C-7DE6-4A08-A710-F8E65CC10BA3}" destId="{EB507F9E-7FCA-4F01-87DB-0C5C90F862A5}" srcOrd="0" destOrd="0" presId="urn:microsoft.com/office/officeart/2005/8/layout/orgChart1"/>
    <dgm:cxn modelId="{2AE3C0AE-FF4B-4C92-8E78-DD226704C937}" type="presParOf" srcId="{AAB2AA2C-7DE6-4A08-A710-F8E65CC10BA3}" destId="{FFA90BED-E0F5-491B-A4FF-6DB256C07F96}" srcOrd="1" destOrd="0" presId="urn:microsoft.com/office/officeart/2005/8/layout/orgChart1"/>
    <dgm:cxn modelId="{27E5BABE-D331-4534-8EA2-279D6C072D25}" type="presParOf" srcId="{FFA90BED-E0F5-491B-A4FF-6DB256C07F96}" destId="{1A615B73-D081-496C-813A-AF3A6799EAF0}" srcOrd="0" destOrd="0" presId="urn:microsoft.com/office/officeart/2005/8/layout/orgChart1"/>
    <dgm:cxn modelId="{C21D8EF7-BA19-461B-A8EA-B976107DF04B}" type="presParOf" srcId="{1A615B73-D081-496C-813A-AF3A6799EAF0}" destId="{8ACC50D2-08B6-421A-A6A6-AEFE8749D289}" srcOrd="0" destOrd="0" presId="urn:microsoft.com/office/officeart/2005/8/layout/orgChart1"/>
    <dgm:cxn modelId="{8E87EF1F-2AE5-4CC7-9017-991A32AC3639}" type="presParOf" srcId="{1A615B73-D081-496C-813A-AF3A6799EAF0}" destId="{938DBAD4-A4A8-4751-8468-984FD1BF87C5}" srcOrd="1" destOrd="0" presId="urn:microsoft.com/office/officeart/2005/8/layout/orgChart1"/>
    <dgm:cxn modelId="{F06AC7C9-E495-450C-A9B0-62C7E7EFF825}" type="presParOf" srcId="{FFA90BED-E0F5-491B-A4FF-6DB256C07F96}" destId="{D3DB04F7-1A0F-4138-AC0E-2A572A91716C}" srcOrd="1" destOrd="0" presId="urn:microsoft.com/office/officeart/2005/8/layout/orgChart1"/>
    <dgm:cxn modelId="{88B43560-316F-4770-B670-50D1F48C450F}" type="presParOf" srcId="{FFA90BED-E0F5-491B-A4FF-6DB256C07F96}" destId="{729A9516-F734-4E0C-B026-E26D1DA478D9}" srcOrd="2" destOrd="0" presId="urn:microsoft.com/office/officeart/2005/8/layout/orgChart1"/>
    <dgm:cxn modelId="{A2A61798-813D-474A-9967-BB41467AB111}" type="presParOf" srcId="{340A465D-2F3D-4B1F-BE7A-20C246B2AD63}" destId="{FB69BC2E-AE4A-435E-8342-BD5BD882A016}" srcOrd="2" destOrd="0" presId="urn:microsoft.com/office/officeart/2005/8/layout/orgChart1"/>
    <dgm:cxn modelId="{DD1B3770-DF1B-46EC-85AA-7DC6632F0EC1}" type="presParOf" srcId="{FB69BC2E-AE4A-435E-8342-BD5BD882A016}" destId="{C5D44B64-8C5D-4607-8155-60F52FCA901F}" srcOrd="0" destOrd="0" presId="urn:microsoft.com/office/officeart/2005/8/layout/orgChart1"/>
    <dgm:cxn modelId="{91E72782-6F0D-4265-8632-23282324364D}" type="presParOf" srcId="{FB69BC2E-AE4A-435E-8342-BD5BD882A016}" destId="{2D0D09AA-0BE1-4CDC-A34A-0EB701920AA8}" srcOrd="1" destOrd="0" presId="urn:microsoft.com/office/officeart/2005/8/layout/orgChart1"/>
    <dgm:cxn modelId="{BA3E4BE7-55AF-4A87-AC69-99AAA8A2E365}" type="presParOf" srcId="{2D0D09AA-0BE1-4CDC-A34A-0EB701920AA8}" destId="{1F21F631-BBEA-4B58-8721-B8EADBE84C16}" srcOrd="0" destOrd="0" presId="urn:microsoft.com/office/officeart/2005/8/layout/orgChart1"/>
    <dgm:cxn modelId="{1736AC6F-C591-4A4E-A7E6-A47883CF74B4}" type="presParOf" srcId="{1F21F631-BBEA-4B58-8721-B8EADBE84C16}" destId="{745E54CB-BE66-4621-8CE5-A48E6B772608}" srcOrd="0" destOrd="0" presId="urn:microsoft.com/office/officeart/2005/8/layout/orgChart1"/>
    <dgm:cxn modelId="{B6CDE1FE-8493-4165-8F54-94B7EAEC771B}" type="presParOf" srcId="{1F21F631-BBEA-4B58-8721-B8EADBE84C16}" destId="{B6B9F827-B02D-4A6D-B566-E2A6C2B8E392}" srcOrd="1" destOrd="0" presId="urn:microsoft.com/office/officeart/2005/8/layout/orgChart1"/>
    <dgm:cxn modelId="{9B5C0FF0-6E62-4BD6-A4C5-59432CE71570}" type="presParOf" srcId="{2D0D09AA-0BE1-4CDC-A34A-0EB701920AA8}" destId="{C2859209-F139-48A4-AEE4-63F36A0CBA35}" srcOrd="1" destOrd="0" presId="urn:microsoft.com/office/officeart/2005/8/layout/orgChart1"/>
    <dgm:cxn modelId="{33E31B2D-A89D-4F27-ADC5-17FFA837FCB2}" type="presParOf" srcId="{2D0D09AA-0BE1-4CDC-A34A-0EB701920AA8}" destId="{CC79CDDE-C5F5-4D5F-BCD0-58A3CE7B203B}" srcOrd="2" destOrd="0" presId="urn:microsoft.com/office/officeart/2005/8/layout/orgChar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5D44B64-8C5D-4607-8155-60F52FCA901F}">
      <dsp:nvSpPr>
        <dsp:cNvPr id="0" name=""/>
        <dsp:cNvSpPr/>
      </dsp:nvSpPr>
      <dsp:spPr>
        <a:xfrm>
          <a:off x="2245322" y="1066653"/>
          <a:ext cx="223974" cy="981221"/>
        </a:xfrm>
        <a:custGeom>
          <a:avLst/>
          <a:gdLst/>
          <a:ahLst/>
          <a:cxnLst/>
          <a:rect l="0" t="0" r="0" b="0"/>
          <a:pathLst>
            <a:path>
              <a:moveTo>
                <a:pt x="223974" y="0"/>
              </a:moveTo>
              <a:lnTo>
                <a:pt x="223974" y="981221"/>
              </a:lnTo>
              <a:lnTo>
                <a:pt x="0" y="98122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B507F9E-7FCA-4F01-87DB-0C5C90F862A5}">
      <dsp:nvSpPr>
        <dsp:cNvPr id="0" name=""/>
        <dsp:cNvSpPr/>
      </dsp:nvSpPr>
      <dsp:spPr>
        <a:xfrm>
          <a:off x="2423577" y="1066653"/>
          <a:ext cx="91440" cy="1962443"/>
        </a:xfrm>
        <a:custGeom>
          <a:avLst/>
          <a:gdLst/>
          <a:ahLst/>
          <a:cxnLst/>
          <a:rect l="0" t="0" r="0" b="0"/>
          <a:pathLst>
            <a:path>
              <a:moveTo>
                <a:pt x="45720" y="0"/>
              </a:moveTo>
              <a:lnTo>
                <a:pt x="45720" y="196244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BF71B2A-7C00-44F4-A3D2-F0CA67C1975B}">
      <dsp:nvSpPr>
        <dsp:cNvPr id="0" name=""/>
        <dsp:cNvSpPr/>
      </dsp:nvSpPr>
      <dsp:spPr>
        <a:xfrm>
          <a:off x="1402752" y="107"/>
          <a:ext cx="2133090" cy="1066545"/>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AU" sz="1000" kern="1200"/>
            <a:t>All patients with Tenofovir disoproxil + emtricitabine dispensed between 1 April 2018 and 31 March 2021</a:t>
          </a:r>
        </a:p>
        <a:p>
          <a:pPr marL="0" lvl="0" indent="0" algn="ctr" defTabSz="444500">
            <a:lnSpc>
              <a:spcPct val="90000"/>
            </a:lnSpc>
            <a:spcBef>
              <a:spcPct val="0"/>
            </a:spcBef>
            <a:spcAft>
              <a:spcPct val="35000"/>
            </a:spcAft>
            <a:buNone/>
          </a:pPr>
          <a:r>
            <a:rPr lang="en-AU" sz="1000" kern="1200"/>
            <a:t>N = 44,931</a:t>
          </a:r>
        </a:p>
      </dsp:txBody>
      <dsp:txXfrm>
        <a:off x="1402752" y="107"/>
        <a:ext cx="2133090" cy="1066545"/>
      </dsp:txXfrm>
    </dsp:sp>
    <dsp:sp modelId="{8ACC50D2-08B6-421A-A6A6-AEFE8749D289}">
      <dsp:nvSpPr>
        <dsp:cNvPr id="0" name=""/>
        <dsp:cNvSpPr/>
      </dsp:nvSpPr>
      <dsp:spPr>
        <a:xfrm>
          <a:off x="1402752" y="3029096"/>
          <a:ext cx="2133090" cy="1066545"/>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AU" sz="1000" kern="1200"/>
            <a:t>Patients aged 18+ years, assumed to be HIV negative, with dispensed PrEP between 1 April 2018 and 31 March 2021</a:t>
          </a:r>
        </a:p>
        <a:p>
          <a:pPr marL="0" lvl="0" indent="0" algn="ctr" defTabSz="444500">
            <a:lnSpc>
              <a:spcPct val="90000"/>
            </a:lnSpc>
            <a:spcBef>
              <a:spcPct val="0"/>
            </a:spcBef>
            <a:spcAft>
              <a:spcPct val="35000"/>
            </a:spcAft>
            <a:buNone/>
          </a:pPr>
          <a:r>
            <a:rPr lang="en-AU" sz="1000" kern="1200"/>
            <a:t>N = 44,303</a:t>
          </a:r>
        </a:p>
        <a:p>
          <a:pPr marL="0" lvl="0" indent="0" algn="ctr" defTabSz="444500">
            <a:lnSpc>
              <a:spcPct val="90000"/>
            </a:lnSpc>
            <a:spcBef>
              <a:spcPct val="0"/>
            </a:spcBef>
            <a:spcAft>
              <a:spcPct val="35000"/>
            </a:spcAft>
            <a:buNone/>
          </a:pPr>
          <a:r>
            <a:rPr lang="en-AU" sz="1000" kern="1200"/>
            <a:t>The PrEP Cohort</a:t>
          </a:r>
        </a:p>
      </dsp:txBody>
      <dsp:txXfrm>
        <a:off x="1402752" y="3029096"/>
        <a:ext cx="2133090" cy="1066545"/>
      </dsp:txXfrm>
    </dsp:sp>
    <dsp:sp modelId="{745E54CB-BE66-4621-8CE5-A48E6B772608}">
      <dsp:nvSpPr>
        <dsp:cNvPr id="0" name=""/>
        <dsp:cNvSpPr/>
      </dsp:nvSpPr>
      <dsp:spPr>
        <a:xfrm>
          <a:off x="112232" y="1514602"/>
          <a:ext cx="2133090" cy="1066545"/>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AU" sz="1000" kern="1200"/>
            <a:t>Exclusions: </a:t>
          </a:r>
        </a:p>
        <a:p>
          <a:pPr marL="0" lvl="0" indent="0" algn="ctr" defTabSz="444500">
            <a:lnSpc>
              <a:spcPct val="90000"/>
            </a:lnSpc>
            <a:spcBef>
              <a:spcPct val="0"/>
            </a:spcBef>
            <a:spcAft>
              <a:spcPct val="35000"/>
            </a:spcAft>
            <a:buNone/>
          </a:pPr>
          <a:r>
            <a:rPr lang="en-AU" sz="1000" kern="1200"/>
            <a:t>- Patients with an HIV medicine dispensed prior to, or up to 7 days after the first dispensed PrEP, a proxy for HIV (N = 538)</a:t>
          </a:r>
        </a:p>
        <a:p>
          <a:pPr marL="0" lvl="0" indent="0" algn="ctr" defTabSz="444500">
            <a:lnSpc>
              <a:spcPct val="90000"/>
            </a:lnSpc>
            <a:spcBef>
              <a:spcPct val="0"/>
            </a:spcBef>
            <a:spcAft>
              <a:spcPct val="35000"/>
            </a:spcAft>
            <a:buNone/>
          </a:pPr>
          <a:r>
            <a:rPr lang="en-AU" sz="1000" kern="1200"/>
            <a:t>- Patients aged &lt;18 years (N = 90)</a:t>
          </a:r>
        </a:p>
      </dsp:txBody>
      <dsp:txXfrm>
        <a:off x="112232" y="1514602"/>
        <a:ext cx="2133090" cy="106654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E0E976-9169-4817-AB84-37023C27A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729</Words>
  <Characters>4405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82</CharactersWithSpaces>
  <SharedDoc>false</SharedDoc>
  <HLinks>
    <vt:vector size="30" baseType="variant">
      <vt:variant>
        <vt:i4>4849748</vt:i4>
      </vt:variant>
      <vt:variant>
        <vt:i4>59</vt:i4>
      </vt:variant>
      <vt:variant>
        <vt:i4>0</vt:i4>
      </vt:variant>
      <vt:variant>
        <vt:i4>5</vt:i4>
      </vt:variant>
      <vt:variant>
        <vt:lpwstr>https://www.pbs.gov.au/info/industry/pricing/price-disclosure-spd</vt:lpwstr>
      </vt:variant>
      <vt:variant>
        <vt:lpwstr/>
      </vt:variant>
      <vt:variant>
        <vt:i4>4391001</vt:i4>
      </vt:variant>
      <vt:variant>
        <vt:i4>56</vt:i4>
      </vt:variant>
      <vt:variant>
        <vt:i4>0</vt:i4>
      </vt:variant>
      <vt:variant>
        <vt:i4>5</vt:i4>
      </vt:variant>
      <vt:variant>
        <vt:lpwstr>https://www.pbs.gov.au/industry/listing/elements/pbac-meetings/psd/2020-09/files/TD-FTC-PrEP-psd-september-2020.docx</vt:lpwstr>
      </vt:variant>
      <vt:variant>
        <vt:lpwstr/>
      </vt:variant>
      <vt:variant>
        <vt:i4>3539006</vt:i4>
      </vt:variant>
      <vt:variant>
        <vt:i4>26</vt:i4>
      </vt:variant>
      <vt:variant>
        <vt:i4>0</vt:i4>
      </vt:variant>
      <vt:variant>
        <vt:i4>5</vt:i4>
      </vt:variant>
      <vt:variant>
        <vt:lpwstr>https://www.pbs.gov.au/pbs/home</vt:lpwstr>
      </vt:variant>
      <vt:variant>
        <vt:lpwstr/>
      </vt:variant>
      <vt:variant>
        <vt:i4>2031622</vt:i4>
      </vt:variant>
      <vt:variant>
        <vt:i4>23</vt:i4>
      </vt:variant>
      <vt:variant>
        <vt:i4>0</vt:i4>
      </vt:variant>
      <vt:variant>
        <vt:i4>5</vt:i4>
      </vt:variant>
      <vt:variant>
        <vt:lpwstr>https://www.tga.gov.au/consumer-medicines-information-cmi</vt:lpwstr>
      </vt:variant>
      <vt:variant>
        <vt:lpwstr/>
      </vt:variant>
      <vt:variant>
        <vt:i4>5701701</vt:i4>
      </vt:variant>
      <vt:variant>
        <vt:i4>20</vt:i4>
      </vt:variant>
      <vt:variant>
        <vt:i4>0</vt:i4>
      </vt:variant>
      <vt:variant>
        <vt:i4>5</vt:i4>
      </vt:variant>
      <vt:variant>
        <vt:lpwstr>http://tga.gov.au/hp/information-medicines-pi.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3-17T23:57:00Z</dcterms:created>
  <dcterms:modified xsi:type="dcterms:W3CDTF">2022-03-17T23:58:00Z</dcterms:modified>
</cp:coreProperties>
</file>